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640EF3D" w14:textId="77777777" w:rsidR="00D15656" w:rsidRPr="00C14914" w:rsidRDefault="00E5424E" w:rsidP="00C14914">
      <w:pPr>
        <w:pStyle w:val="MonografiaParteInicial"/>
      </w:pPr>
      <w:bookmarkStart w:id="0" w:name="_Toc70269516"/>
      <w:bookmarkStart w:id="1" w:name="_Toc70271348"/>
      <w:bookmarkStart w:id="2" w:name="_Toc75754420"/>
      <w:bookmarkStart w:id="3" w:name="_Toc130941861"/>
      <w:r w:rsidRPr="00C14914">
        <w:t>INSTITUTO FEDERAL DE EDUCAÇÃO CIÊNCIA E TECNOLO</w:t>
      </w:r>
      <w:r w:rsidR="00D15656" w:rsidRPr="00C14914">
        <w:t>GIA DO SUDESTE DE MINAS GERAIS</w:t>
      </w:r>
    </w:p>
    <w:p w14:paraId="2426C3BD" w14:textId="77777777" w:rsidR="00E43378" w:rsidRPr="00C14914" w:rsidRDefault="00E5424E" w:rsidP="00C14914">
      <w:pPr>
        <w:pStyle w:val="MonografiaParteInicial"/>
      </w:pPr>
      <w:r w:rsidRPr="00C14914">
        <w:t xml:space="preserve"> CAMPUS JUIZ DE FORA</w:t>
      </w:r>
    </w:p>
    <w:p w14:paraId="7E2FF58F" w14:textId="6925C82C" w:rsidR="00D15656" w:rsidRPr="00C14914" w:rsidRDefault="00A633E3" w:rsidP="00C14914">
      <w:pPr>
        <w:pStyle w:val="MonografiaParteInicial"/>
      </w:pPr>
      <w:r>
        <w:t>ENGENHARIA METALÚRGICA</w:t>
      </w:r>
    </w:p>
    <w:p w14:paraId="10EC6F3B" w14:textId="77777777" w:rsidR="00E43378" w:rsidRPr="00C14914" w:rsidRDefault="00E43378" w:rsidP="00C14914">
      <w:pPr>
        <w:pStyle w:val="MonografiaParteInicial"/>
      </w:pPr>
    </w:p>
    <w:p w14:paraId="5973DCB6" w14:textId="77777777" w:rsidR="00E43378" w:rsidRPr="00C14914" w:rsidRDefault="00E43378" w:rsidP="00C14914">
      <w:pPr>
        <w:pStyle w:val="MonografiaParteInicial"/>
      </w:pPr>
    </w:p>
    <w:p w14:paraId="4CE70763" w14:textId="77777777" w:rsidR="00E43378" w:rsidRPr="00C14914" w:rsidRDefault="00E43378" w:rsidP="00C14914">
      <w:pPr>
        <w:pStyle w:val="MonografiaParteInicial"/>
      </w:pPr>
    </w:p>
    <w:p w14:paraId="56132F90" w14:textId="77777777" w:rsidR="00E43378" w:rsidRPr="00C14914" w:rsidRDefault="00E43378" w:rsidP="00C14914">
      <w:pPr>
        <w:pStyle w:val="MonografiaParteInicial"/>
      </w:pPr>
    </w:p>
    <w:p w14:paraId="391495E8" w14:textId="77777777" w:rsidR="00E43378" w:rsidRPr="00C14914" w:rsidRDefault="00E43378" w:rsidP="00C14914">
      <w:pPr>
        <w:pStyle w:val="MonografiaParteInicial"/>
      </w:pPr>
    </w:p>
    <w:p w14:paraId="65C7C304" w14:textId="77777777" w:rsidR="00C432CA" w:rsidRPr="00C14914" w:rsidRDefault="00C432CA" w:rsidP="00C14914">
      <w:pPr>
        <w:pStyle w:val="MonografiaParteInicial"/>
      </w:pPr>
      <w:r w:rsidRPr="00C14914">
        <w:t>NOME DO AUTOR</w:t>
      </w:r>
    </w:p>
    <w:p w14:paraId="3B915336" w14:textId="77777777" w:rsidR="00C432CA" w:rsidRPr="00C14914" w:rsidRDefault="00C432CA" w:rsidP="00C14914">
      <w:pPr>
        <w:pStyle w:val="MonografiaParteInicial"/>
      </w:pPr>
    </w:p>
    <w:p w14:paraId="51320187" w14:textId="77777777" w:rsidR="00C432CA" w:rsidRPr="00C14914" w:rsidRDefault="00C432CA" w:rsidP="00C14914">
      <w:pPr>
        <w:pStyle w:val="MonografiaParteInicial"/>
      </w:pPr>
    </w:p>
    <w:p w14:paraId="067179C1" w14:textId="77777777" w:rsidR="00C432CA" w:rsidRPr="00C14914" w:rsidRDefault="00C432CA" w:rsidP="00C14914">
      <w:pPr>
        <w:pStyle w:val="MonografiaParteInicial"/>
      </w:pPr>
    </w:p>
    <w:p w14:paraId="4A588F32" w14:textId="77777777" w:rsidR="00C432CA" w:rsidRPr="00C14914" w:rsidRDefault="00C432CA" w:rsidP="00C14914">
      <w:pPr>
        <w:pStyle w:val="MonografiaParteInicial"/>
      </w:pPr>
      <w:r w:rsidRPr="00C14914">
        <w:tab/>
      </w:r>
    </w:p>
    <w:p w14:paraId="427A3FD7" w14:textId="77777777" w:rsidR="00C432CA" w:rsidRPr="00C14914" w:rsidRDefault="00C432CA" w:rsidP="00C14914">
      <w:pPr>
        <w:pStyle w:val="MonografiaParteInicial"/>
      </w:pPr>
    </w:p>
    <w:p w14:paraId="66EFEA4D" w14:textId="77777777" w:rsidR="00C432CA" w:rsidRPr="00C14914" w:rsidRDefault="00C432CA" w:rsidP="00C14914">
      <w:pPr>
        <w:pStyle w:val="MonografiaParteInicial"/>
      </w:pPr>
    </w:p>
    <w:p w14:paraId="1CFC8BF4" w14:textId="77777777" w:rsidR="00C432CA" w:rsidRPr="00C14914" w:rsidRDefault="00C432CA" w:rsidP="00C14914">
      <w:pPr>
        <w:pStyle w:val="MonografiaParteInicial"/>
      </w:pPr>
      <w:r w:rsidRPr="00C14914">
        <w:t>TÍTULO DO TRABALHO</w:t>
      </w:r>
    </w:p>
    <w:p w14:paraId="1F91CC69" w14:textId="77777777" w:rsidR="00C432CA" w:rsidRPr="00C14914" w:rsidRDefault="00C432CA" w:rsidP="00C14914">
      <w:pPr>
        <w:pStyle w:val="MonografiaParteInicial"/>
      </w:pPr>
    </w:p>
    <w:p w14:paraId="375B9789" w14:textId="77777777" w:rsidR="00C432CA" w:rsidRPr="00C14914" w:rsidRDefault="00C432CA" w:rsidP="00C14914">
      <w:pPr>
        <w:pStyle w:val="MonografiaParteInicial"/>
      </w:pPr>
    </w:p>
    <w:p w14:paraId="4FD12FDF" w14:textId="77777777" w:rsidR="00C432CA" w:rsidRPr="00C14914" w:rsidRDefault="00C432CA" w:rsidP="00C14914">
      <w:pPr>
        <w:pStyle w:val="MonografiaParteInicial"/>
      </w:pPr>
    </w:p>
    <w:p w14:paraId="27265455" w14:textId="77777777" w:rsidR="00C432CA" w:rsidRPr="00C14914" w:rsidRDefault="00C432CA" w:rsidP="00C14914">
      <w:pPr>
        <w:pStyle w:val="MonografiaParteInicial"/>
      </w:pPr>
    </w:p>
    <w:p w14:paraId="047DFDF3" w14:textId="77777777" w:rsidR="00C432CA" w:rsidRDefault="00C432CA" w:rsidP="00C14914">
      <w:pPr>
        <w:pStyle w:val="MonografiaParteInicial"/>
      </w:pPr>
    </w:p>
    <w:p w14:paraId="7084082D" w14:textId="77777777" w:rsidR="00B563DC" w:rsidRDefault="00B563DC" w:rsidP="00C14914">
      <w:pPr>
        <w:pStyle w:val="MonografiaParteInicial"/>
      </w:pPr>
    </w:p>
    <w:p w14:paraId="143A8955" w14:textId="77777777" w:rsidR="00B563DC" w:rsidRDefault="00B563DC" w:rsidP="00C14914">
      <w:pPr>
        <w:pStyle w:val="MonografiaParteInicial"/>
      </w:pPr>
    </w:p>
    <w:p w14:paraId="24B33369" w14:textId="77777777" w:rsidR="00B563DC" w:rsidRPr="00C14914" w:rsidRDefault="00B563DC" w:rsidP="00C14914">
      <w:pPr>
        <w:pStyle w:val="MonografiaParteInicial"/>
      </w:pPr>
    </w:p>
    <w:p w14:paraId="09C7F919" w14:textId="77777777" w:rsidR="00C432CA" w:rsidRPr="00C14914" w:rsidRDefault="00C432CA" w:rsidP="00C14914">
      <w:pPr>
        <w:pStyle w:val="MonografiaParteInicial"/>
      </w:pPr>
    </w:p>
    <w:p w14:paraId="57ABDF2A" w14:textId="77777777" w:rsidR="00C432CA" w:rsidRPr="00C14914" w:rsidRDefault="00C432CA" w:rsidP="00C14914">
      <w:pPr>
        <w:pStyle w:val="MonografiaParteInicial"/>
      </w:pPr>
      <w:r w:rsidRPr="00C14914">
        <w:t>JUIZ DE FORA</w:t>
      </w:r>
    </w:p>
    <w:p w14:paraId="779D391A" w14:textId="77777777" w:rsidR="00C432CA" w:rsidRPr="00C14914" w:rsidRDefault="00C432CA" w:rsidP="00C14914">
      <w:pPr>
        <w:pStyle w:val="MonografiaParteInicial"/>
      </w:pPr>
    </w:p>
    <w:p w14:paraId="65A49B65" w14:textId="72C700E6" w:rsidR="009F0C96" w:rsidRPr="00751BBC" w:rsidRDefault="00D52D66" w:rsidP="00C14914">
      <w:pPr>
        <w:pStyle w:val="MonografiaParteInicial"/>
      </w:pPr>
      <w:r>
        <w:t>ANO</w:t>
      </w:r>
      <w:r w:rsidR="00E43378" w:rsidRPr="00751BBC">
        <w:br w:type="page"/>
      </w:r>
      <w:bookmarkEnd w:id="0"/>
      <w:bookmarkEnd w:id="1"/>
    </w:p>
    <w:p w14:paraId="76EA62C1" w14:textId="77777777" w:rsidR="009F0C96" w:rsidRPr="00751BBC" w:rsidRDefault="009F0C96" w:rsidP="00E5424E">
      <w:pPr>
        <w:tabs>
          <w:tab w:val="left" w:pos="709"/>
          <w:tab w:val="right" w:pos="9072"/>
        </w:tabs>
        <w:ind w:right="56"/>
        <w:jc w:val="center"/>
        <w:rPr>
          <w:lang w:val="pt-BR"/>
        </w:rPr>
      </w:pPr>
    </w:p>
    <w:p w14:paraId="18DB89FD" w14:textId="77777777" w:rsidR="009F0C96" w:rsidRPr="00751BBC" w:rsidRDefault="009F0C96" w:rsidP="00E5424E">
      <w:pPr>
        <w:tabs>
          <w:tab w:val="left" w:pos="709"/>
          <w:tab w:val="right" w:pos="9072"/>
        </w:tabs>
        <w:ind w:right="56"/>
        <w:jc w:val="center"/>
        <w:rPr>
          <w:lang w:val="pt-BR"/>
        </w:rPr>
      </w:pPr>
    </w:p>
    <w:p w14:paraId="39497CC3" w14:textId="77777777" w:rsidR="009F0C96" w:rsidRPr="00751BBC" w:rsidRDefault="009F0C96" w:rsidP="00E5424E">
      <w:pPr>
        <w:tabs>
          <w:tab w:val="left" w:pos="709"/>
          <w:tab w:val="right" w:pos="9072"/>
        </w:tabs>
        <w:ind w:right="56"/>
        <w:jc w:val="center"/>
        <w:rPr>
          <w:lang w:val="pt-BR"/>
        </w:rPr>
      </w:pPr>
    </w:p>
    <w:p w14:paraId="5344141D" w14:textId="77777777" w:rsidR="009F0C96" w:rsidRPr="00751BBC" w:rsidRDefault="009F0C96" w:rsidP="00E5424E">
      <w:pPr>
        <w:tabs>
          <w:tab w:val="left" w:pos="709"/>
          <w:tab w:val="right" w:pos="9072"/>
        </w:tabs>
        <w:ind w:right="56"/>
        <w:jc w:val="center"/>
        <w:rPr>
          <w:lang w:val="pt-BR"/>
        </w:rPr>
      </w:pPr>
    </w:p>
    <w:p w14:paraId="75C47D1D" w14:textId="77777777" w:rsidR="009F0C96" w:rsidRPr="00751BBC" w:rsidRDefault="009F0C96" w:rsidP="00E5424E">
      <w:pPr>
        <w:tabs>
          <w:tab w:val="left" w:pos="709"/>
          <w:tab w:val="right" w:pos="9072"/>
        </w:tabs>
        <w:ind w:right="56"/>
        <w:jc w:val="center"/>
        <w:rPr>
          <w:lang w:val="pt-BR"/>
        </w:rPr>
      </w:pPr>
    </w:p>
    <w:p w14:paraId="0E00C6E9" w14:textId="77777777" w:rsidR="009F0C96" w:rsidRPr="00751BBC" w:rsidRDefault="009F0C96" w:rsidP="00E5424E">
      <w:pPr>
        <w:tabs>
          <w:tab w:val="left" w:pos="709"/>
          <w:tab w:val="right" w:pos="9072"/>
        </w:tabs>
        <w:ind w:right="56"/>
        <w:jc w:val="center"/>
        <w:rPr>
          <w:lang w:val="pt-BR"/>
        </w:rPr>
      </w:pPr>
    </w:p>
    <w:p w14:paraId="4EDB9868" w14:textId="77777777" w:rsidR="009F0C96" w:rsidRPr="00751BBC" w:rsidRDefault="009F0C96" w:rsidP="00E5424E">
      <w:pPr>
        <w:tabs>
          <w:tab w:val="left" w:pos="709"/>
          <w:tab w:val="right" w:pos="9072"/>
        </w:tabs>
        <w:ind w:right="56"/>
        <w:jc w:val="center"/>
        <w:rPr>
          <w:lang w:val="pt-BR"/>
        </w:rPr>
      </w:pPr>
    </w:p>
    <w:p w14:paraId="5972BDB9" w14:textId="77777777" w:rsidR="009F0C96" w:rsidRPr="00751BBC" w:rsidRDefault="009F0C96" w:rsidP="00E5424E">
      <w:pPr>
        <w:tabs>
          <w:tab w:val="left" w:pos="709"/>
          <w:tab w:val="right" w:pos="9072"/>
        </w:tabs>
        <w:ind w:right="56"/>
        <w:jc w:val="center"/>
        <w:rPr>
          <w:lang w:val="pt-BR"/>
        </w:rPr>
      </w:pPr>
    </w:p>
    <w:p w14:paraId="21E54A49" w14:textId="77777777" w:rsidR="009F0C96" w:rsidRPr="00751BBC" w:rsidRDefault="009F0C96" w:rsidP="00E5424E">
      <w:pPr>
        <w:tabs>
          <w:tab w:val="left" w:pos="709"/>
          <w:tab w:val="right" w:pos="9072"/>
        </w:tabs>
        <w:ind w:right="56"/>
        <w:jc w:val="center"/>
        <w:rPr>
          <w:lang w:val="pt-BR"/>
        </w:rPr>
      </w:pPr>
    </w:p>
    <w:p w14:paraId="745F9175" w14:textId="77777777" w:rsidR="009F0C96" w:rsidRPr="00751BBC" w:rsidRDefault="009F0C96" w:rsidP="00E5424E">
      <w:pPr>
        <w:tabs>
          <w:tab w:val="left" w:pos="709"/>
          <w:tab w:val="right" w:pos="9072"/>
        </w:tabs>
        <w:ind w:right="56"/>
        <w:jc w:val="center"/>
        <w:rPr>
          <w:lang w:val="pt-BR"/>
        </w:rPr>
      </w:pPr>
    </w:p>
    <w:p w14:paraId="115C2586" w14:textId="77777777" w:rsidR="009F0C96" w:rsidRPr="00751BBC" w:rsidRDefault="009F0C96" w:rsidP="00E5424E">
      <w:pPr>
        <w:tabs>
          <w:tab w:val="left" w:pos="709"/>
          <w:tab w:val="right" w:pos="9072"/>
        </w:tabs>
        <w:ind w:right="56"/>
        <w:jc w:val="center"/>
        <w:rPr>
          <w:lang w:val="pt-BR"/>
        </w:rPr>
      </w:pPr>
    </w:p>
    <w:p w14:paraId="17184E70" w14:textId="77777777" w:rsidR="009F0C96" w:rsidRPr="00751BBC" w:rsidRDefault="009F0C96" w:rsidP="00E5424E">
      <w:pPr>
        <w:tabs>
          <w:tab w:val="left" w:pos="709"/>
          <w:tab w:val="right" w:pos="9072"/>
        </w:tabs>
        <w:ind w:right="56"/>
        <w:jc w:val="center"/>
        <w:rPr>
          <w:lang w:val="pt-BR"/>
        </w:rPr>
      </w:pPr>
    </w:p>
    <w:p w14:paraId="1A85E07A" w14:textId="77777777" w:rsidR="009F0C96" w:rsidRPr="00751BBC" w:rsidRDefault="009F0C96" w:rsidP="00E5424E">
      <w:pPr>
        <w:tabs>
          <w:tab w:val="left" w:pos="709"/>
          <w:tab w:val="right" w:pos="9072"/>
        </w:tabs>
        <w:ind w:right="56"/>
        <w:jc w:val="center"/>
        <w:rPr>
          <w:lang w:val="pt-BR"/>
        </w:rPr>
      </w:pPr>
    </w:p>
    <w:p w14:paraId="1D016E3B" w14:textId="77777777" w:rsidR="009F0C96" w:rsidRPr="00751BBC" w:rsidRDefault="009F0C96" w:rsidP="00E5424E">
      <w:pPr>
        <w:tabs>
          <w:tab w:val="left" w:pos="709"/>
          <w:tab w:val="right" w:pos="9072"/>
        </w:tabs>
        <w:ind w:right="56"/>
        <w:jc w:val="center"/>
        <w:rPr>
          <w:lang w:val="pt-BR"/>
        </w:rPr>
      </w:pPr>
    </w:p>
    <w:p w14:paraId="5AEE92F7" w14:textId="77777777" w:rsidR="009F0C96" w:rsidRPr="00751BBC" w:rsidRDefault="009F0C96" w:rsidP="00E5424E">
      <w:pPr>
        <w:tabs>
          <w:tab w:val="left" w:pos="709"/>
          <w:tab w:val="right" w:pos="9072"/>
        </w:tabs>
        <w:ind w:right="56"/>
        <w:jc w:val="center"/>
        <w:rPr>
          <w:lang w:val="pt-BR"/>
        </w:rPr>
      </w:pPr>
    </w:p>
    <w:p w14:paraId="0D88FD27" w14:textId="77777777" w:rsidR="009F0C96" w:rsidRPr="00751BBC" w:rsidRDefault="009F0C96" w:rsidP="00E5424E">
      <w:pPr>
        <w:tabs>
          <w:tab w:val="left" w:pos="709"/>
          <w:tab w:val="right" w:pos="9072"/>
        </w:tabs>
        <w:ind w:right="56"/>
        <w:jc w:val="center"/>
        <w:rPr>
          <w:lang w:val="pt-BR"/>
        </w:rPr>
      </w:pPr>
    </w:p>
    <w:p w14:paraId="5B647877" w14:textId="77777777" w:rsidR="009F0C96" w:rsidRPr="00751BBC" w:rsidRDefault="009F0C96" w:rsidP="00E5424E">
      <w:pPr>
        <w:tabs>
          <w:tab w:val="left" w:pos="709"/>
          <w:tab w:val="right" w:pos="9072"/>
        </w:tabs>
        <w:ind w:right="56"/>
        <w:jc w:val="center"/>
        <w:rPr>
          <w:lang w:val="pt-BR"/>
        </w:rPr>
      </w:pPr>
    </w:p>
    <w:p w14:paraId="386E4905" w14:textId="77777777" w:rsidR="009F0C96" w:rsidRPr="00751BBC" w:rsidRDefault="009F0C96" w:rsidP="00E5424E">
      <w:pPr>
        <w:tabs>
          <w:tab w:val="left" w:pos="709"/>
          <w:tab w:val="right" w:pos="9072"/>
        </w:tabs>
        <w:ind w:right="56"/>
        <w:jc w:val="center"/>
        <w:rPr>
          <w:lang w:val="pt-BR"/>
        </w:rPr>
      </w:pPr>
    </w:p>
    <w:p w14:paraId="79F40BD8" w14:textId="77777777" w:rsidR="009F0C96" w:rsidRPr="00751BBC" w:rsidRDefault="009F0C96" w:rsidP="00C14914">
      <w:pPr>
        <w:pStyle w:val="MonografiaParteInicial"/>
      </w:pPr>
    </w:p>
    <w:p w14:paraId="2277652B" w14:textId="77777777" w:rsidR="009F0C96" w:rsidRPr="00751BBC" w:rsidRDefault="009F0C96" w:rsidP="00C14914">
      <w:pPr>
        <w:pStyle w:val="MonografiaParteInicial"/>
        <w:rPr>
          <w:bCs/>
        </w:rPr>
      </w:pPr>
      <w:r w:rsidRPr="00751BBC">
        <w:rPr>
          <w:bCs/>
        </w:rPr>
        <w:t>Ficha Catalográfica elaborada pela Biblioteca ____ – IFSUDESTEMG/JF</w:t>
      </w:r>
    </w:p>
    <w:p w14:paraId="5970D44C" w14:textId="77777777" w:rsidR="009F0C96" w:rsidRPr="00751BBC" w:rsidRDefault="009F0C96" w:rsidP="00C14914">
      <w:pPr>
        <w:pStyle w:val="MonografiaParteInicial"/>
        <w:rPr>
          <w:bCs/>
        </w:rPr>
      </w:pPr>
      <w:r w:rsidRPr="00751BBC">
        <w:rPr>
          <w:bCs/>
        </w:rPr>
        <w:t>Bibliotecária: ____________ – nº_______</w:t>
      </w:r>
    </w:p>
    <w:p w14:paraId="588D51DB" w14:textId="77777777" w:rsidR="009F0C96" w:rsidRPr="00751BBC" w:rsidRDefault="004C3814" w:rsidP="00C14914">
      <w:pPr>
        <w:pStyle w:val="MonografiaParteInicial"/>
      </w:pPr>
      <w:r>
        <w:rPr>
          <w:noProof/>
          <w:lang w:eastAsia="pt-BR"/>
        </w:rPr>
        <mc:AlternateContent>
          <mc:Choice Requires="wps">
            <w:drawing>
              <wp:anchor distT="0" distB="0" distL="114300" distR="114300" simplePos="0" relativeHeight="251658240" behindDoc="0" locked="0" layoutInCell="1" allowOverlap="1" wp14:anchorId="000AE2D1" wp14:editId="3CAC161D">
                <wp:simplePos x="0" y="0"/>
                <wp:positionH relativeFrom="column">
                  <wp:posOffset>573405</wp:posOffset>
                </wp:positionH>
                <wp:positionV relativeFrom="paragraph">
                  <wp:posOffset>109220</wp:posOffset>
                </wp:positionV>
                <wp:extent cx="4500245" cy="2750820"/>
                <wp:effectExtent l="0" t="0" r="14605" b="11430"/>
                <wp:wrapNone/>
                <wp:docPr id="1" name="Caixa de texto 14"/>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txBox="1">
                        <a:spLocks noChangeAspect="1" noChangeArrowheads="1"/>
                      </wps:cNvSpPr>
                      <wps:spPr bwMode="auto">
                        <a:xfrm>
                          <a:off x="0" y="0"/>
                          <a:ext cx="4500245" cy="2750820"/>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14:paraId="5E2860C7" w14:textId="77777777" w:rsidR="00104531" w:rsidRDefault="00104531" w:rsidP="009F0C96"/>
                          <w:p w14:paraId="4E158CA8" w14:textId="77777777" w:rsidR="00104531" w:rsidRDefault="00104531" w:rsidP="009F0C96"/>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000AE2D1" id="_x0000_t202" coordsize="21600,21600" o:spt="202" path="m,l,21600r21600,l21600,xe">
                <v:stroke joinstyle="miter"/>
                <v:path gradientshapeok="t" o:connecttype="rect"/>
              </v:shapetype>
              <v:shape id="Caixa de texto 14" o:spid="_x0000_s1026" type="#_x0000_t202" style="position:absolute;left:0;text-align:left;margin-left:45.15pt;margin-top:8.6pt;width:354.35pt;height:216.6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" filled="f">
                <o:lock v:ext="edit" aspectratio="t"/>
                <v:textbox>
                  <w:txbxContent>
                    <w:p w14:paraId="5E2860C7" w14:textId="77777777" w:rsidR="00104531" w:rsidRDefault="00104531" w:rsidP="009F0C96"/>
                    <w:p w14:paraId="4E158CA8" w14:textId="77777777" w:rsidR="00104531" w:rsidRDefault="00104531" w:rsidP="009F0C96"/>
                  </w:txbxContent>
                </v:textbox>
              </v:shape>
            </w:pict>
          </mc:Fallback>
        </mc:AlternateContent>
      </w:r>
    </w:p>
    <w:p w14:paraId="408A2E21" w14:textId="77777777" w:rsidR="009F0C96" w:rsidRPr="00751BBC" w:rsidRDefault="009F0C96" w:rsidP="00C14914">
      <w:pPr>
        <w:pStyle w:val="MonografiaParteInicial"/>
      </w:pPr>
    </w:p>
    <w:p w14:paraId="10186D3A" w14:textId="77777777" w:rsidR="009F0C96" w:rsidRPr="00751BBC" w:rsidRDefault="009F0C96" w:rsidP="00C14914">
      <w:pPr>
        <w:pStyle w:val="MonografiaParteInicial"/>
      </w:pPr>
    </w:p>
    <w:p w14:paraId="1422F741" w14:textId="77777777" w:rsidR="009F0C96" w:rsidRPr="00751BBC" w:rsidRDefault="009F0C96" w:rsidP="00C14914">
      <w:pPr>
        <w:pStyle w:val="MonografiaParteInicial"/>
      </w:pPr>
    </w:p>
    <w:p w14:paraId="1C744066" w14:textId="77777777" w:rsidR="009F0C96" w:rsidRPr="00751BBC" w:rsidRDefault="009F0C96" w:rsidP="00C14914">
      <w:pPr>
        <w:pStyle w:val="MonografiaParteInicial"/>
      </w:pPr>
    </w:p>
    <w:p w14:paraId="32D73CFB" w14:textId="77777777" w:rsidR="009F0C96" w:rsidRPr="00751BBC" w:rsidRDefault="009F0C96" w:rsidP="00C14914">
      <w:pPr>
        <w:pStyle w:val="MonografiaParteInicial"/>
      </w:pPr>
    </w:p>
    <w:p w14:paraId="064B3E4E" w14:textId="77777777" w:rsidR="009F0C96" w:rsidRPr="00751BBC" w:rsidRDefault="009F0C96" w:rsidP="00C14914">
      <w:pPr>
        <w:pStyle w:val="MonografiaParteInicial"/>
      </w:pPr>
    </w:p>
    <w:p w14:paraId="0FA1F701" w14:textId="77777777" w:rsidR="009F0C96" w:rsidRPr="00751BBC" w:rsidRDefault="009F0C96" w:rsidP="00C14914">
      <w:pPr>
        <w:pStyle w:val="MonografiaParteInicial"/>
      </w:pPr>
    </w:p>
    <w:p w14:paraId="538D8B79" w14:textId="77777777" w:rsidR="009F0C96" w:rsidRPr="00751BBC" w:rsidRDefault="009F0C96" w:rsidP="00C14914">
      <w:pPr>
        <w:pStyle w:val="MonografiaParteInicial"/>
      </w:pPr>
    </w:p>
    <w:p w14:paraId="782C7DF1" w14:textId="77777777" w:rsidR="009F0C96" w:rsidRPr="00751BBC" w:rsidRDefault="009F0C96" w:rsidP="00C14914">
      <w:pPr>
        <w:pStyle w:val="MonografiaParteInicial"/>
      </w:pPr>
    </w:p>
    <w:p w14:paraId="5DE87059" w14:textId="77777777" w:rsidR="00E5424E" w:rsidRPr="00751BBC" w:rsidRDefault="00230EC3" w:rsidP="00C14914">
      <w:pPr>
        <w:pStyle w:val="MonografiaParteInicial"/>
      </w:pPr>
      <w:r w:rsidRPr="00751BBC">
        <w:lastRenderedPageBreak/>
        <w:t>NOME DO AUTOR</w:t>
      </w:r>
    </w:p>
    <w:p w14:paraId="392AF274" w14:textId="77777777" w:rsidR="00E43378" w:rsidRPr="00751BBC" w:rsidRDefault="00E43378" w:rsidP="00C14914">
      <w:pPr>
        <w:pStyle w:val="MonografiaParteInicial"/>
      </w:pPr>
    </w:p>
    <w:p w14:paraId="3FA42A1A" w14:textId="77777777" w:rsidR="00E43378" w:rsidRPr="00751BBC" w:rsidRDefault="00E43378" w:rsidP="00C14914">
      <w:pPr>
        <w:pStyle w:val="MonografiaParteInicial"/>
      </w:pPr>
    </w:p>
    <w:p w14:paraId="17EFF8BF" w14:textId="77777777" w:rsidR="00E5424E" w:rsidRPr="005E5AFE" w:rsidRDefault="00230EC3" w:rsidP="00C14914">
      <w:pPr>
        <w:pStyle w:val="MonografiaParteInicial"/>
      </w:pPr>
      <w:r w:rsidRPr="005E5AFE">
        <w:t>TÍTULO DO TRABALHO</w:t>
      </w:r>
    </w:p>
    <w:p w14:paraId="6C266DEF" w14:textId="77777777" w:rsidR="00E43378" w:rsidRPr="00751BBC" w:rsidRDefault="00E43378" w:rsidP="006D493A">
      <w:pPr>
        <w:tabs>
          <w:tab w:val="left" w:pos="709"/>
          <w:tab w:val="right" w:pos="9072"/>
        </w:tabs>
        <w:rPr>
          <w:lang w:val="pt-BR"/>
        </w:rPr>
      </w:pPr>
    </w:p>
    <w:p w14:paraId="19544CA8" w14:textId="77777777" w:rsidR="00E43378" w:rsidRPr="00751BBC" w:rsidRDefault="00E43378" w:rsidP="006D493A">
      <w:pPr>
        <w:tabs>
          <w:tab w:val="left" w:pos="709"/>
          <w:tab w:val="right" w:pos="9072"/>
        </w:tabs>
        <w:rPr>
          <w:lang w:val="pt-BR"/>
        </w:rPr>
      </w:pPr>
    </w:p>
    <w:p w14:paraId="520D92FC" w14:textId="77777777" w:rsidR="00E43378" w:rsidRPr="00751BBC" w:rsidRDefault="00E43378" w:rsidP="006D493A">
      <w:pPr>
        <w:tabs>
          <w:tab w:val="left" w:pos="709"/>
          <w:tab w:val="right" w:pos="9072"/>
        </w:tabs>
        <w:rPr>
          <w:lang w:val="pt-BR"/>
        </w:rPr>
      </w:pPr>
    </w:p>
    <w:p w14:paraId="6DCCB219" w14:textId="77777777" w:rsidR="00E43378" w:rsidRPr="00751BBC" w:rsidRDefault="00E43378" w:rsidP="006D493A">
      <w:pPr>
        <w:tabs>
          <w:tab w:val="left" w:pos="709"/>
          <w:tab w:val="right" w:pos="9072"/>
        </w:tabs>
        <w:rPr>
          <w:lang w:val="pt-BR"/>
        </w:rPr>
      </w:pPr>
    </w:p>
    <w:p w14:paraId="60D96024" w14:textId="4070DA73" w:rsidR="00E5424E" w:rsidRPr="00751BBC" w:rsidRDefault="00E5424E" w:rsidP="000C4450">
      <w:pPr>
        <w:pStyle w:val="Comum"/>
        <w:tabs>
          <w:tab w:val="left" w:pos="709"/>
          <w:tab w:val="right" w:pos="9072"/>
        </w:tabs>
        <w:ind w:left="4678"/>
      </w:pPr>
      <w:r w:rsidRPr="00751BBC">
        <w:t xml:space="preserve">Trabalho de Conclusão de Curso apresentado ao Instituto de Educação, Ciência e Tecnologia do Sudeste de Minas Gerais – Campus Juiz de Fora, como requisito parcial para obtenção do </w:t>
      </w:r>
      <w:r w:rsidR="008922D5" w:rsidRPr="00751BBC">
        <w:t>grau de Bacharel</w:t>
      </w:r>
      <w:r w:rsidRPr="00751BBC">
        <w:t xml:space="preserve"> em Engenharia </w:t>
      </w:r>
      <w:r w:rsidR="00A633E3">
        <w:t>Metalúrgica</w:t>
      </w:r>
    </w:p>
    <w:p w14:paraId="0E4A370C" w14:textId="77777777" w:rsidR="008922D5" w:rsidRPr="00751BBC" w:rsidRDefault="008922D5" w:rsidP="008922D5">
      <w:pPr>
        <w:pStyle w:val="Comum"/>
        <w:tabs>
          <w:tab w:val="left" w:pos="709"/>
          <w:tab w:val="right" w:pos="9072"/>
        </w:tabs>
        <w:jc w:val="left"/>
      </w:pPr>
    </w:p>
    <w:p w14:paraId="502E8566" w14:textId="77777777" w:rsidR="008922D5" w:rsidRPr="00751BBC" w:rsidRDefault="008922D5" w:rsidP="008922D5">
      <w:pPr>
        <w:rPr>
          <w:lang w:val="pt-BR" w:eastAsia="pt-BR"/>
        </w:rPr>
      </w:pPr>
    </w:p>
    <w:p w14:paraId="23C0832E" w14:textId="77777777" w:rsidR="008922D5" w:rsidRPr="00751BBC" w:rsidRDefault="008922D5" w:rsidP="008922D5">
      <w:pPr>
        <w:pStyle w:val="Comum"/>
        <w:tabs>
          <w:tab w:val="left" w:pos="709"/>
          <w:tab w:val="right" w:pos="9072"/>
        </w:tabs>
        <w:jc w:val="left"/>
      </w:pPr>
    </w:p>
    <w:p w14:paraId="2B754F7B" w14:textId="29B2E237" w:rsidR="00D03A3F" w:rsidRPr="00751BBC" w:rsidRDefault="00D03A3F" w:rsidP="008922D5">
      <w:pPr>
        <w:pStyle w:val="Comum"/>
        <w:tabs>
          <w:tab w:val="left" w:pos="709"/>
          <w:tab w:val="right" w:pos="9072"/>
        </w:tabs>
        <w:jc w:val="left"/>
      </w:pPr>
      <w:r w:rsidRPr="00751BBC">
        <w:t>O</w:t>
      </w:r>
      <w:r w:rsidR="00E5424E" w:rsidRPr="00751BBC">
        <w:t>rientador:</w:t>
      </w:r>
      <w:r w:rsidR="00D87E4E" w:rsidRPr="00751BBC">
        <w:t xml:space="preserve"> </w:t>
      </w:r>
      <w:r w:rsidR="008922D5" w:rsidRPr="00751BBC">
        <w:t xml:space="preserve">M. Sc. </w:t>
      </w:r>
      <w:r w:rsidR="00025DFA">
        <w:t>xxxx</w:t>
      </w:r>
    </w:p>
    <w:p w14:paraId="4E76FE5F" w14:textId="77777777" w:rsidR="008922D5" w:rsidRPr="00751BBC" w:rsidRDefault="008922D5" w:rsidP="008922D5">
      <w:pPr>
        <w:rPr>
          <w:lang w:val="pt-BR" w:eastAsia="pt-BR"/>
        </w:rPr>
      </w:pPr>
    </w:p>
    <w:p w14:paraId="46095070" w14:textId="3950A222" w:rsidR="00E5424E" w:rsidRPr="00751BBC" w:rsidRDefault="00D03A3F" w:rsidP="008922D5">
      <w:pPr>
        <w:pStyle w:val="Comum"/>
        <w:tabs>
          <w:tab w:val="left" w:pos="709"/>
          <w:tab w:val="right" w:pos="9072"/>
        </w:tabs>
        <w:jc w:val="left"/>
      </w:pPr>
      <w:r w:rsidRPr="00751BBC">
        <w:t>Co</w:t>
      </w:r>
      <w:r w:rsidR="00E5424E" w:rsidRPr="00751BBC">
        <w:t>orientador</w:t>
      </w:r>
      <w:r w:rsidRPr="00751BBC">
        <w:t>:</w:t>
      </w:r>
      <w:r w:rsidR="00E5424E" w:rsidRPr="00751BBC">
        <w:t xml:space="preserve"> </w:t>
      </w:r>
      <w:r w:rsidR="008922D5" w:rsidRPr="00751BBC">
        <w:t xml:space="preserve">Dr. </w:t>
      </w:r>
      <w:r w:rsidR="00025DFA">
        <w:t>xxxx</w:t>
      </w:r>
    </w:p>
    <w:p w14:paraId="6E5FAEED" w14:textId="77777777" w:rsidR="00E43378" w:rsidRPr="00751BBC" w:rsidRDefault="00E43378" w:rsidP="006D493A">
      <w:pPr>
        <w:tabs>
          <w:tab w:val="left" w:pos="709"/>
          <w:tab w:val="right" w:pos="9072"/>
        </w:tabs>
        <w:rPr>
          <w:lang w:val="pt-BR"/>
        </w:rPr>
      </w:pPr>
    </w:p>
    <w:p w14:paraId="67C6BCEC" w14:textId="77777777" w:rsidR="00E43378" w:rsidRPr="00751BBC" w:rsidRDefault="00E43378" w:rsidP="006D493A">
      <w:pPr>
        <w:tabs>
          <w:tab w:val="left" w:pos="709"/>
          <w:tab w:val="right" w:pos="9072"/>
        </w:tabs>
        <w:rPr>
          <w:lang w:val="pt-BR"/>
        </w:rPr>
      </w:pPr>
    </w:p>
    <w:p w14:paraId="4E4A8944" w14:textId="77777777" w:rsidR="00E43378" w:rsidRPr="00751BBC" w:rsidRDefault="00E43378" w:rsidP="006D493A">
      <w:pPr>
        <w:tabs>
          <w:tab w:val="left" w:pos="709"/>
          <w:tab w:val="right" w:pos="9072"/>
        </w:tabs>
        <w:rPr>
          <w:lang w:val="pt-BR"/>
        </w:rPr>
      </w:pPr>
    </w:p>
    <w:p w14:paraId="1C80E63F" w14:textId="77777777" w:rsidR="00E43378" w:rsidRPr="00751BBC" w:rsidRDefault="00E43378" w:rsidP="006D493A">
      <w:pPr>
        <w:tabs>
          <w:tab w:val="left" w:pos="709"/>
          <w:tab w:val="right" w:pos="9072"/>
        </w:tabs>
        <w:rPr>
          <w:lang w:val="pt-BR"/>
        </w:rPr>
      </w:pPr>
    </w:p>
    <w:p w14:paraId="180DD1FC" w14:textId="77777777" w:rsidR="00230EC3" w:rsidRPr="00751BBC" w:rsidRDefault="00230EC3" w:rsidP="006D493A">
      <w:pPr>
        <w:tabs>
          <w:tab w:val="left" w:pos="709"/>
          <w:tab w:val="right" w:pos="9072"/>
        </w:tabs>
        <w:rPr>
          <w:lang w:val="pt-BR"/>
        </w:rPr>
      </w:pPr>
    </w:p>
    <w:p w14:paraId="653D74E1" w14:textId="77777777" w:rsidR="008922D5" w:rsidRPr="00751BBC" w:rsidRDefault="008922D5" w:rsidP="006D493A">
      <w:pPr>
        <w:tabs>
          <w:tab w:val="left" w:pos="709"/>
          <w:tab w:val="right" w:pos="9072"/>
        </w:tabs>
        <w:rPr>
          <w:lang w:val="pt-BR"/>
        </w:rPr>
      </w:pPr>
    </w:p>
    <w:p w14:paraId="01B9CEC2" w14:textId="77777777" w:rsidR="00E43378" w:rsidRPr="00751BBC" w:rsidRDefault="00E43378" w:rsidP="006D493A">
      <w:pPr>
        <w:tabs>
          <w:tab w:val="left" w:pos="709"/>
          <w:tab w:val="right" w:pos="9072"/>
        </w:tabs>
        <w:rPr>
          <w:lang w:val="pt-BR"/>
        </w:rPr>
      </w:pPr>
    </w:p>
    <w:p w14:paraId="503D94FC" w14:textId="77777777" w:rsidR="00E43378" w:rsidRPr="00751BBC" w:rsidRDefault="00E43378" w:rsidP="006D493A">
      <w:pPr>
        <w:tabs>
          <w:tab w:val="left" w:pos="709"/>
          <w:tab w:val="right" w:pos="9072"/>
        </w:tabs>
        <w:rPr>
          <w:lang w:val="pt-BR"/>
        </w:rPr>
      </w:pPr>
    </w:p>
    <w:p w14:paraId="65895D57" w14:textId="77777777" w:rsidR="00E43378" w:rsidRPr="00751BBC" w:rsidRDefault="00E43378" w:rsidP="006D493A">
      <w:pPr>
        <w:tabs>
          <w:tab w:val="left" w:pos="709"/>
          <w:tab w:val="right" w:pos="9072"/>
        </w:tabs>
        <w:rPr>
          <w:lang w:val="pt-BR"/>
        </w:rPr>
      </w:pPr>
    </w:p>
    <w:p w14:paraId="61CEC29F" w14:textId="77777777" w:rsidR="00E5424E" w:rsidRPr="00751BBC" w:rsidRDefault="00E5424E" w:rsidP="00C14914">
      <w:pPr>
        <w:pStyle w:val="MonografiaParteInicial"/>
      </w:pPr>
      <w:r w:rsidRPr="00751BBC">
        <w:t>JUIZ DE FORA</w:t>
      </w:r>
    </w:p>
    <w:p w14:paraId="540D3CCE" w14:textId="77777777" w:rsidR="00E5424E" w:rsidRPr="00751BBC" w:rsidRDefault="00E5424E" w:rsidP="00C14914">
      <w:pPr>
        <w:pStyle w:val="MonografiaParteInicial"/>
      </w:pPr>
    </w:p>
    <w:p w14:paraId="1AE28C05" w14:textId="0E3D573A" w:rsidR="00D87E4E" w:rsidRPr="00751BBC" w:rsidRDefault="00D52D66" w:rsidP="00C14914">
      <w:pPr>
        <w:pStyle w:val="MonografiaParteInicial"/>
      </w:pPr>
      <w:r>
        <w:t>ANO</w:t>
      </w:r>
      <w:r w:rsidR="00E43378" w:rsidRPr="00751BBC">
        <w:br w:type="page"/>
      </w:r>
      <w:bookmarkStart w:id="4" w:name="_Toc203547480"/>
      <w:r w:rsidR="00D87E4E" w:rsidRPr="00751BBC">
        <w:lastRenderedPageBreak/>
        <w:t>NOME DO AUTOR</w:t>
      </w:r>
    </w:p>
    <w:p w14:paraId="002265DA" w14:textId="77777777" w:rsidR="00D87E4E" w:rsidRPr="00751BBC" w:rsidRDefault="00D87E4E" w:rsidP="00C14914">
      <w:pPr>
        <w:pStyle w:val="MonografiaParteInicial"/>
      </w:pPr>
    </w:p>
    <w:p w14:paraId="42A9FAFE" w14:textId="77777777" w:rsidR="00D87E4E" w:rsidRPr="00751BBC" w:rsidRDefault="00D87E4E" w:rsidP="00C14914">
      <w:pPr>
        <w:pStyle w:val="MonografiaParteInicial"/>
        <w:rPr>
          <w:sz w:val="20"/>
          <w:szCs w:val="20"/>
        </w:rPr>
      </w:pPr>
    </w:p>
    <w:p w14:paraId="0E0EAEDB" w14:textId="77777777" w:rsidR="00D87E4E" w:rsidRPr="005E5AFE" w:rsidRDefault="00D87E4E" w:rsidP="00C14914">
      <w:pPr>
        <w:pStyle w:val="MonografiaParteInicial"/>
        <w:rPr>
          <w:szCs w:val="28"/>
        </w:rPr>
      </w:pPr>
      <w:r w:rsidRPr="005E5AFE">
        <w:rPr>
          <w:szCs w:val="28"/>
        </w:rPr>
        <w:t>TÍTULO DO TRABALHO</w:t>
      </w:r>
    </w:p>
    <w:p w14:paraId="6456BB7B" w14:textId="77777777" w:rsidR="00D87E4E" w:rsidRPr="00751BBC" w:rsidRDefault="00D87E4E" w:rsidP="00D87E4E">
      <w:pPr>
        <w:tabs>
          <w:tab w:val="left" w:pos="709"/>
          <w:tab w:val="right" w:pos="9072"/>
        </w:tabs>
        <w:rPr>
          <w:lang w:val="pt-BR"/>
        </w:rPr>
      </w:pPr>
    </w:p>
    <w:p w14:paraId="6E63592A" w14:textId="77777777" w:rsidR="00D87E4E" w:rsidRPr="00751BBC" w:rsidRDefault="00D87E4E" w:rsidP="00D87E4E">
      <w:pPr>
        <w:tabs>
          <w:tab w:val="left" w:pos="709"/>
          <w:tab w:val="right" w:pos="9072"/>
        </w:tabs>
        <w:rPr>
          <w:lang w:val="pt-BR"/>
        </w:rPr>
      </w:pPr>
    </w:p>
    <w:p w14:paraId="74608748" w14:textId="67587052" w:rsidR="00D87E4E" w:rsidRPr="00751BBC" w:rsidRDefault="00D87E4E" w:rsidP="00D87E4E">
      <w:pPr>
        <w:pStyle w:val="Comum"/>
        <w:tabs>
          <w:tab w:val="left" w:pos="709"/>
          <w:tab w:val="right" w:pos="9072"/>
        </w:tabs>
        <w:ind w:left="4678"/>
      </w:pPr>
      <w:r w:rsidRPr="00751BBC">
        <w:t>Trabalho de Conclusão de Curso apresentado ao Instituto de Educação, Ciência e Tecnologia do Sudeste de Minas Gerais – Campus Juiz de Fora, como requisito parcial para obtenção do grau de Bacharel em Engenharia</w:t>
      </w:r>
      <w:r w:rsidR="00A633E3">
        <w:t xml:space="preserve"> Metalúrgica</w:t>
      </w:r>
      <w:r w:rsidRPr="00751BBC">
        <w:t>.</w:t>
      </w:r>
    </w:p>
    <w:p w14:paraId="3632CC12" w14:textId="77777777" w:rsidR="00D87E4E" w:rsidRPr="00751BBC" w:rsidRDefault="00D87E4E" w:rsidP="00D87E4E">
      <w:pPr>
        <w:rPr>
          <w:lang w:val="pt-BR" w:eastAsia="pt-BR"/>
        </w:rPr>
      </w:pPr>
    </w:p>
    <w:p w14:paraId="55CB8C34" w14:textId="77777777" w:rsidR="00D87E4E" w:rsidRPr="00751BBC" w:rsidRDefault="00D87E4E" w:rsidP="00D87E4E">
      <w:pPr>
        <w:jc w:val="center"/>
        <w:rPr>
          <w:b/>
          <w:bCs/>
          <w:sz w:val="28"/>
          <w:lang w:val="es-ES_tradnl"/>
        </w:rPr>
      </w:pPr>
    </w:p>
    <w:p w14:paraId="7CCE9389" w14:textId="77777777" w:rsidR="00D87E4E" w:rsidRPr="00751BBC" w:rsidRDefault="00D87E4E" w:rsidP="00D87E4E">
      <w:pPr>
        <w:rPr>
          <w:lang w:val="pt-BR"/>
        </w:rPr>
      </w:pPr>
      <w:r w:rsidRPr="00751BBC">
        <w:rPr>
          <w:lang w:val="pt-BR"/>
        </w:rPr>
        <w:t>Aprovado em: ____/____/______.</w:t>
      </w:r>
    </w:p>
    <w:p w14:paraId="1BFED726" w14:textId="77777777" w:rsidR="00D87E4E" w:rsidRPr="00751BBC" w:rsidRDefault="00D87E4E" w:rsidP="00D87E4E">
      <w:pPr>
        <w:rPr>
          <w:lang w:val="pt-BR" w:eastAsia="pt-BR"/>
        </w:rPr>
      </w:pPr>
    </w:p>
    <w:p w14:paraId="1A908155" w14:textId="77777777" w:rsidR="00D03A3F" w:rsidRPr="00751BBC" w:rsidRDefault="00D03A3F" w:rsidP="00D87E4E">
      <w:pPr>
        <w:tabs>
          <w:tab w:val="left" w:pos="709"/>
          <w:tab w:val="right" w:pos="9072"/>
        </w:tabs>
        <w:jc w:val="center"/>
        <w:rPr>
          <w:lang w:val="es-ES_tradnl"/>
        </w:rPr>
      </w:pPr>
    </w:p>
    <w:p w14:paraId="34BE5A05" w14:textId="77777777" w:rsidR="00D03A3F" w:rsidRDefault="00D03A3F" w:rsidP="00694190">
      <w:pPr>
        <w:pStyle w:val="MonografiaParteInicial"/>
        <w:rPr>
          <w:sz w:val="24"/>
        </w:rPr>
      </w:pPr>
      <w:bookmarkStart w:id="5" w:name="_Toc473754679"/>
      <w:bookmarkStart w:id="6" w:name="_Toc489645245"/>
      <w:r w:rsidRPr="00751BBC">
        <w:rPr>
          <w:sz w:val="24"/>
        </w:rPr>
        <w:t>BANCA EXAMINADORA</w:t>
      </w:r>
      <w:bookmarkEnd w:id="4"/>
      <w:bookmarkEnd w:id="5"/>
      <w:bookmarkEnd w:id="6"/>
    </w:p>
    <w:p w14:paraId="059037E1" w14:textId="77777777" w:rsidR="006120D5" w:rsidRPr="00751BBC" w:rsidRDefault="006120D5" w:rsidP="00694190">
      <w:pPr>
        <w:pStyle w:val="MonografiaParteInicial"/>
        <w:rPr>
          <w:i/>
          <w:sz w:val="24"/>
        </w:rPr>
      </w:pPr>
    </w:p>
    <w:p w14:paraId="08BC5FD9" w14:textId="77777777" w:rsidR="00E66639" w:rsidRPr="00751BBC" w:rsidRDefault="00E66639" w:rsidP="00694190">
      <w:pPr>
        <w:pStyle w:val="MonografiaParteInicial"/>
        <w:rPr>
          <w:i/>
          <w:sz w:val="24"/>
        </w:rPr>
      </w:pPr>
    </w:p>
    <w:p w14:paraId="3DB5C8A5" w14:textId="77777777" w:rsidR="00D03A3F" w:rsidRPr="00751BBC" w:rsidRDefault="00D03A3F" w:rsidP="00D03A3F">
      <w:pPr>
        <w:jc w:val="both"/>
        <w:rPr>
          <w:bCs/>
          <w:u w:val="single"/>
          <w:lang w:val="es-ES_tradnl"/>
        </w:rPr>
      </w:pPr>
      <w:r w:rsidRPr="00751BBC">
        <w:rPr>
          <w:bCs/>
          <w:u w:val="single"/>
          <w:lang w:val="es-ES_tradnl"/>
        </w:rPr>
        <w:tab/>
      </w:r>
      <w:r w:rsidRPr="00751BBC">
        <w:rPr>
          <w:bCs/>
          <w:u w:val="single"/>
          <w:lang w:val="es-ES_tradnl"/>
        </w:rPr>
        <w:tab/>
      </w:r>
      <w:r w:rsidRPr="00751BBC">
        <w:rPr>
          <w:bCs/>
          <w:u w:val="single"/>
          <w:lang w:val="es-ES_tradnl"/>
        </w:rPr>
        <w:tab/>
      </w:r>
      <w:r w:rsidRPr="00751BBC">
        <w:rPr>
          <w:bCs/>
          <w:u w:val="single"/>
          <w:lang w:val="es-ES_tradnl"/>
        </w:rPr>
        <w:tab/>
      </w:r>
      <w:r w:rsidRPr="00751BBC">
        <w:rPr>
          <w:bCs/>
          <w:u w:val="single"/>
          <w:lang w:val="es-ES_tradnl"/>
        </w:rPr>
        <w:tab/>
      </w:r>
      <w:r w:rsidRPr="00751BBC">
        <w:rPr>
          <w:bCs/>
          <w:u w:val="single"/>
          <w:lang w:val="es-ES_tradnl"/>
        </w:rPr>
        <w:tab/>
      </w:r>
      <w:r w:rsidRPr="00751BBC">
        <w:rPr>
          <w:bCs/>
          <w:u w:val="single"/>
          <w:lang w:val="es-ES_tradnl"/>
        </w:rPr>
        <w:tab/>
      </w:r>
      <w:r w:rsidRPr="00751BBC">
        <w:rPr>
          <w:bCs/>
          <w:u w:val="single"/>
          <w:lang w:val="es-ES_tradnl"/>
        </w:rPr>
        <w:tab/>
      </w:r>
      <w:r w:rsidRPr="00751BBC">
        <w:rPr>
          <w:bCs/>
          <w:u w:val="single"/>
          <w:lang w:val="es-ES_tradnl"/>
        </w:rPr>
        <w:tab/>
      </w:r>
      <w:r w:rsidRPr="00751BBC">
        <w:rPr>
          <w:bCs/>
          <w:u w:val="single"/>
          <w:lang w:val="es-ES_tradnl"/>
        </w:rPr>
        <w:tab/>
      </w:r>
      <w:r w:rsidRPr="00751BBC">
        <w:rPr>
          <w:bCs/>
          <w:u w:val="single"/>
          <w:lang w:val="es-ES_tradnl"/>
        </w:rPr>
        <w:tab/>
      </w:r>
      <w:r w:rsidRPr="00751BBC">
        <w:rPr>
          <w:bCs/>
          <w:u w:val="single"/>
          <w:lang w:val="es-ES_tradnl"/>
        </w:rPr>
        <w:tab/>
      </w:r>
    </w:p>
    <w:p w14:paraId="01DF405B" w14:textId="58FFD9AA" w:rsidR="00D03A3F" w:rsidRPr="00751BBC" w:rsidRDefault="00D03A3F" w:rsidP="00D03A3F">
      <w:pPr>
        <w:jc w:val="center"/>
        <w:rPr>
          <w:lang w:val="pt-BR"/>
        </w:rPr>
      </w:pPr>
      <w:r w:rsidRPr="00751BBC">
        <w:rPr>
          <w:lang w:val="pt-BR"/>
        </w:rPr>
        <w:t>Orientador</w:t>
      </w:r>
      <w:r w:rsidRPr="00751BBC">
        <w:rPr>
          <w:color w:val="FF0000"/>
          <w:lang w:val="es-ES_tradnl"/>
        </w:rPr>
        <w:t xml:space="preserve"> </w:t>
      </w:r>
      <w:r w:rsidRPr="00751BBC">
        <w:rPr>
          <w:lang w:val="es-ES_tradnl"/>
        </w:rPr>
        <w:t xml:space="preserve">Prof. </w:t>
      </w:r>
      <w:proofErr w:type="spellStart"/>
      <w:r w:rsidR="00025DFA">
        <w:rPr>
          <w:lang w:val="es-ES_tradnl"/>
        </w:rPr>
        <w:t>xxxx</w:t>
      </w:r>
      <w:proofErr w:type="spellEnd"/>
      <w:r w:rsidR="00C14914">
        <w:rPr>
          <w:lang w:val="es-ES_tradnl"/>
        </w:rPr>
        <w:t xml:space="preserve">, </w:t>
      </w:r>
      <w:r w:rsidR="00C14914" w:rsidRPr="00751BBC">
        <w:rPr>
          <w:lang w:val="es-ES_tradnl"/>
        </w:rPr>
        <w:t>M. Sc.</w:t>
      </w:r>
    </w:p>
    <w:p w14:paraId="6CB49170" w14:textId="77777777" w:rsidR="00D03A3F" w:rsidRPr="00751BBC" w:rsidRDefault="00D03A3F" w:rsidP="00D03A3F">
      <w:pPr>
        <w:jc w:val="center"/>
        <w:rPr>
          <w:lang w:val="es-ES_tradnl"/>
        </w:rPr>
      </w:pPr>
      <w:r w:rsidRPr="00751BBC">
        <w:rPr>
          <w:lang w:val="es-ES_tradnl"/>
        </w:rPr>
        <w:t xml:space="preserve">Instituto Federal do Sudeste de Minas Gerais- Campus </w:t>
      </w:r>
      <w:proofErr w:type="spellStart"/>
      <w:r w:rsidRPr="00751BBC">
        <w:rPr>
          <w:lang w:val="es-ES_tradnl"/>
        </w:rPr>
        <w:t>Juiz</w:t>
      </w:r>
      <w:proofErr w:type="spellEnd"/>
      <w:r w:rsidRPr="00751BBC">
        <w:rPr>
          <w:lang w:val="es-ES_tradnl"/>
        </w:rPr>
        <w:t xml:space="preserve"> de </w:t>
      </w:r>
      <w:proofErr w:type="spellStart"/>
      <w:r w:rsidRPr="00751BBC">
        <w:rPr>
          <w:lang w:val="es-ES_tradnl"/>
        </w:rPr>
        <w:t>Fora</w:t>
      </w:r>
      <w:proofErr w:type="spellEnd"/>
    </w:p>
    <w:p w14:paraId="663C603C" w14:textId="77777777" w:rsidR="00E66639" w:rsidRPr="00751BBC" w:rsidRDefault="00E66639" w:rsidP="00D03A3F">
      <w:pPr>
        <w:jc w:val="center"/>
        <w:rPr>
          <w:lang w:val="pt-BR"/>
        </w:rPr>
      </w:pPr>
    </w:p>
    <w:p w14:paraId="3544D9F4" w14:textId="77777777" w:rsidR="00D87E4E" w:rsidRPr="00751BBC" w:rsidRDefault="00D87E4E" w:rsidP="00D03A3F">
      <w:pPr>
        <w:jc w:val="center"/>
        <w:rPr>
          <w:lang w:val="pt-BR"/>
        </w:rPr>
      </w:pPr>
    </w:p>
    <w:p w14:paraId="2D6A3EA8" w14:textId="77777777" w:rsidR="00D03A3F" w:rsidRPr="00751BBC" w:rsidRDefault="00D03A3F" w:rsidP="00D03A3F">
      <w:pPr>
        <w:jc w:val="both"/>
        <w:rPr>
          <w:bCs/>
          <w:u w:val="single"/>
          <w:lang w:val="pt-BR"/>
        </w:rPr>
      </w:pPr>
      <w:r w:rsidRPr="00751BBC">
        <w:rPr>
          <w:bCs/>
          <w:u w:val="single"/>
          <w:lang w:val="pt-BR"/>
        </w:rPr>
        <w:tab/>
      </w:r>
      <w:r w:rsidRPr="00751BBC">
        <w:rPr>
          <w:bCs/>
          <w:u w:val="single"/>
          <w:lang w:val="pt-BR"/>
        </w:rPr>
        <w:tab/>
      </w:r>
      <w:r w:rsidRPr="00751BBC">
        <w:rPr>
          <w:bCs/>
          <w:u w:val="single"/>
          <w:lang w:val="pt-BR"/>
        </w:rPr>
        <w:tab/>
      </w:r>
      <w:r w:rsidRPr="00751BBC">
        <w:rPr>
          <w:bCs/>
          <w:u w:val="single"/>
          <w:lang w:val="pt-BR"/>
        </w:rPr>
        <w:tab/>
      </w:r>
      <w:r w:rsidRPr="00751BBC">
        <w:rPr>
          <w:bCs/>
          <w:u w:val="single"/>
          <w:lang w:val="pt-BR"/>
        </w:rPr>
        <w:tab/>
      </w:r>
      <w:r w:rsidRPr="00751BBC">
        <w:rPr>
          <w:bCs/>
          <w:u w:val="single"/>
          <w:lang w:val="pt-BR"/>
        </w:rPr>
        <w:tab/>
      </w:r>
      <w:r w:rsidRPr="00751BBC">
        <w:rPr>
          <w:bCs/>
          <w:u w:val="single"/>
          <w:lang w:val="pt-BR"/>
        </w:rPr>
        <w:tab/>
      </w:r>
      <w:r w:rsidRPr="00751BBC">
        <w:rPr>
          <w:bCs/>
          <w:u w:val="single"/>
          <w:lang w:val="pt-BR"/>
        </w:rPr>
        <w:tab/>
      </w:r>
      <w:r w:rsidRPr="00751BBC">
        <w:rPr>
          <w:bCs/>
          <w:u w:val="single"/>
          <w:lang w:val="pt-BR"/>
        </w:rPr>
        <w:tab/>
      </w:r>
      <w:r w:rsidRPr="00751BBC">
        <w:rPr>
          <w:bCs/>
          <w:u w:val="single"/>
          <w:lang w:val="pt-BR"/>
        </w:rPr>
        <w:tab/>
      </w:r>
      <w:r w:rsidRPr="00751BBC">
        <w:rPr>
          <w:bCs/>
          <w:u w:val="single"/>
          <w:lang w:val="pt-BR"/>
        </w:rPr>
        <w:tab/>
      </w:r>
      <w:r w:rsidRPr="00751BBC">
        <w:rPr>
          <w:bCs/>
          <w:u w:val="single"/>
          <w:lang w:val="pt-BR"/>
        </w:rPr>
        <w:tab/>
      </w:r>
    </w:p>
    <w:p w14:paraId="5FF284C7" w14:textId="67B98BE1" w:rsidR="00D03A3F" w:rsidRPr="000E5686" w:rsidRDefault="00D03A3F" w:rsidP="00D03A3F">
      <w:pPr>
        <w:jc w:val="center"/>
        <w:rPr>
          <w:lang w:val="pt-BR"/>
        </w:rPr>
      </w:pPr>
      <w:proofErr w:type="spellStart"/>
      <w:r w:rsidRPr="00751BBC">
        <w:rPr>
          <w:lang w:val="es-ES_tradnl"/>
        </w:rPr>
        <w:t>Coorientador</w:t>
      </w:r>
      <w:proofErr w:type="spellEnd"/>
      <w:r w:rsidRPr="00751BBC">
        <w:rPr>
          <w:color w:val="FF0000"/>
          <w:lang w:val="es-ES_tradnl"/>
        </w:rPr>
        <w:t xml:space="preserve"> </w:t>
      </w:r>
      <w:r w:rsidRPr="00751BBC">
        <w:rPr>
          <w:lang w:val="pt-BR"/>
        </w:rPr>
        <w:t xml:space="preserve">Prof. </w:t>
      </w:r>
      <w:r w:rsidR="00025DFA">
        <w:rPr>
          <w:lang w:val="pt-BR"/>
        </w:rPr>
        <w:t>xxxxx</w:t>
      </w:r>
      <w:r w:rsidR="00C14914">
        <w:rPr>
          <w:lang w:val="pt-BR"/>
        </w:rPr>
        <w:t>,</w:t>
      </w:r>
      <w:r w:rsidR="00C14914" w:rsidRPr="00C14914">
        <w:rPr>
          <w:lang w:val="pt-BR"/>
        </w:rPr>
        <w:t xml:space="preserve"> </w:t>
      </w:r>
      <w:r w:rsidR="00C14914" w:rsidRPr="00751BBC">
        <w:rPr>
          <w:lang w:val="pt-BR"/>
        </w:rPr>
        <w:t>Dr. Eng.</w:t>
      </w:r>
    </w:p>
    <w:p w14:paraId="75DCA6A6" w14:textId="77777777" w:rsidR="00D03A3F" w:rsidRPr="00751BBC" w:rsidRDefault="00D03A3F" w:rsidP="00D03A3F">
      <w:pPr>
        <w:jc w:val="center"/>
        <w:rPr>
          <w:lang w:val="es-ES_tradnl"/>
        </w:rPr>
      </w:pPr>
      <w:r w:rsidRPr="00751BBC">
        <w:rPr>
          <w:lang w:val="es-ES_tradnl"/>
        </w:rPr>
        <w:t xml:space="preserve">Instituto Federal do Sudeste de Minas Gerais - Campus </w:t>
      </w:r>
      <w:proofErr w:type="spellStart"/>
      <w:r w:rsidRPr="00751BBC">
        <w:rPr>
          <w:lang w:val="es-ES_tradnl"/>
        </w:rPr>
        <w:t>Juiz</w:t>
      </w:r>
      <w:proofErr w:type="spellEnd"/>
      <w:r w:rsidRPr="00751BBC">
        <w:rPr>
          <w:lang w:val="es-ES_tradnl"/>
        </w:rPr>
        <w:t xml:space="preserve"> de </w:t>
      </w:r>
      <w:proofErr w:type="spellStart"/>
      <w:r w:rsidRPr="00751BBC">
        <w:rPr>
          <w:lang w:val="es-ES_tradnl"/>
        </w:rPr>
        <w:t>Fora</w:t>
      </w:r>
      <w:proofErr w:type="spellEnd"/>
    </w:p>
    <w:p w14:paraId="2CF21EC6" w14:textId="77777777" w:rsidR="00D87E4E" w:rsidRPr="00751BBC" w:rsidRDefault="00D87E4E" w:rsidP="00D03A3F">
      <w:pPr>
        <w:jc w:val="center"/>
        <w:rPr>
          <w:b/>
          <w:bCs/>
          <w:lang w:val="es-ES_tradnl"/>
        </w:rPr>
      </w:pPr>
    </w:p>
    <w:p w14:paraId="5F935E21" w14:textId="77777777" w:rsidR="00D03A3F" w:rsidRPr="00751BBC" w:rsidRDefault="00D03A3F" w:rsidP="00D03A3F">
      <w:pPr>
        <w:jc w:val="both"/>
        <w:rPr>
          <w:bCs/>
          <w:u w:val="single"/>
          <w:lang w:val="pt-BR"/>
        </w:rPr>
      </w:pPr>
      <w:r w:rsidRPr="00751BBC">
        <w:rPr>
          <w:bCs/>
          <w:u w:val="single"/>
          <w:lang w:val="pt-BR"/>
        </w:rPr>
        <w:tab/>
      </w:r>
      <w:r w:rsidRPr="00751BBC">
        <w:rPr>
          <w:bCs/>
          <w:u w:val="single"/>
          <w:lang w:val="pt-BR"/>
        </w:rPr>
        <w:tab/>
      </w:r>
      <w:r w:rsidRPr="00751BBC">
        <w:rPr>
          <w:bCs/>
          <w:u w:val="single"/>
          <w:lang w:val="pt-BR"/>
        </w:rPr>
        <w:tab/>
      </w:r>
      <w:r w:rsidRPr="00751BBC">
        <w:rPr>
          <w:bCs/>
          <w:u w:val="single"/>
          <w:lang w:val="pt-BR"/>
        </w:rPr>
        <w:tab/>
      </w:r>
      <w:r w:rsidRPr="00751BBC">
        <w:rPr>
          <w:bCs/>
          <w:u w:val="single"/>
          <w:lang w:val="pt-BR"/>
        </w:rPr>
        <w:tab/>
      </w:r>
      <w:r w:rsidRPr="00751BBC">
        <w:rPr>
          <w:bCs/>
          <w:u w:val="single"/>
          <w:lang w:val="pt-BR"/>
        </w:rPr>
        <w:tab/>
      </w:r>
      <w:r w:rsidRPr="00751BBC">
        <w:rPr>
          <w:bCs/>
          <w:u w:val="single"/>
          <w:lang w:val="pt-BR"/>
        </w:rPr>
        <w:tab/>
      </w:r>
      <w:r w:rsidRPr="00751BBC">
        <w:rPr>
          <w:bCs/>
          <w:u w:val="single"/>
          <w:lang w:val="pt-BR"/>
        </w:rPr>
        <w:tab/>
      </w:r>
      <w:r w:rsidRPr="00751BBC">
        <w:rPr>
          <w:bCs/>
          <w:u w:val="single"/>
          <w:lang w:val="pt-BR"/>
        </w:rPr>
        <w:tab/>
      </w:r>
      <w:r w:rsidRPr="00751BBC">
        <w:rPr>
          <w:bCs/>
          <w:u w:val="single"/>
          <w:lang w:val="pt-BR"/>
        </w:rPr>
        <w:tab/>
      </w:r>
      <w:r w:rsidRPr="00751BBC">
        <w:rPr>
          <w:bCs/>
          <w:u w:val="single"/>
          <w:lang w:val="pt-BR"/>
        </w:rPr>
        <w:tab/>
      </w:r>
      <w:r w:rsidRPr="00751BBC">
        <w:rPr>
          <w:bCs/>
          <w:u w:val="single"/>
          <w:lang w:val="pt-BR"/>
        </w:rPr>
        <w:tab/>
      </w:r>
    </w:p>
    <w:p w14:paraId="338F0DC7" w14:textId="74E48968" w:rsidR="00D03A3F" w:rsidRPr="00751BBC" w:rsidRDefault="00D03A3F" w:rsidP="00D03A3F">
      <w:pPr>
        <w:jc w:val="center"/>
        <w:rPr>
          <w:lang w:val="pt-BR"/>
        </w:rPr>
      </w:pPr>
      <w:r w:rsidRPr="00751BBC">
        <w:rPr>
          <w:lang w:val="pt-BR"/>
        </w:rPr>
        <w:t xml:space="preserve">Profª. </w:t>
      </w:r>
      <w:r w:rsidR="00C14914">
        <w:rPr>
          <w:lang w:val="pt-BR"/>
        </w:rPr>
        <w:t xml:space="preserve"> </w:t>
      </w:r>
      <w:r w:rsidR="00025DFA">
        <w:rPr>
          <w:lang w:val="pt-BR"/>
        </w:rPr>
        <w:t>xxxxx</w:t>
      </w:r>
      <w:r w:rsidR="00C14914">
        <w:rPr>
          <w:lang w:val="pt-BR"/>
        </w:rPr>
        <w:t xml:space="preserve">, </w:t>
      </w:r>
      <w:r w:rsidR="00C14914" w:rsidRPr="00751BBC">
        <w:rPr>
          <w:lang w:val="pt-BR"/>
        </w:rPr>
        <w:t>Dra. Eng.</w:t>
      </w:r>
    </w:p>
    <w:p w14:paraId="12105374" w14:textId="33F98946" w:rsidR="00D03A3F" w:rsidRPr="00751BBC" w:rsidRDefault="00D87E4E" w:rsidP="00D03A3F">
      <w:pPr>
        <w:jc w:val="center"/>
        <w:rPr>
          <w:lang w:val="es-ES_tradnl"/>
        </w:rPr>
      </w:pPr>
      <w:r w:rsidRPr="00751BBC">
        <w:rPr>
          <w:lang w:val="pt-BR"/>
        </w:rPr>
        <w:t xml:space="preserve">Universidade Federal de </w:t>
      </w:r>
      <w:r w:rsidR="00025DFA">
        <w:rPr>
          <w:lang w:val="pt-BR"/>
        </w:rPr>
        <w:t>xxxxx</w:t>
      </w:r>
    </w:p>
    <w:p w14:paraId="175E398C" w14:textId="77777777" w:rsidR="00E51963" w:rsidRDefault="00E51963" w:rsidP="00E66639">
      <w:pPr>
        <w:pStyle w:val="MonografiaParteInicial"/>
        <w:rPr>
          <w:i/>
          <w:sz w:val="24"/>
        </w:rPr>
      </w:pPr>
    </w:p>
    <w:p w14:paraId="14D27060" w14:textId="77777777" w:rsidR="008922D5" w:rsidRPr="00751BBC" w:rsidRDefault="008922D5" w:rsidP="00E66639">
      <w:pPr>
        <w:pStyle w:val="MonografiaParteInicial"/>
        <w:rPr>
          <w:i/>
          <w:sz w:val="24"/>
        </w:rPr>
      </w:pPr>
      <w:r w:rsidRPr="00751BBC">
        <w:rPr>
          <w:sz w:val="24"/>
        </w:rPr>
        <w:lastRenderedPageBreak/>
        <w:t>AGRADECIMENTOS</w:t>
      </w:r>
    </w:p>
    <w:p w14:paraId="682DD569" w14:textId="77777777" w:rsidR="008922D5" w:rsidRPr="00B563DC" w:rsidRDefault="005F42D4" w:rsidP="008922D5">
      <w:pPr>
        <w:jc w:val="both"/>
        <w:rPr>
          <w:lang w:val="pt-BR"/>
        </w:rPr>
      </w:pPr>
      <w:r w:rsidRPr="00751BBC">
        <w:rPr>
          <w:lang w:val="pt-BR"/>
        </w:rPr>
        <w:t xml:space="preserve">Deve ser feito agradecimento a todos que ajudaram no projeto e aos agentes de </w:t>
      </w:r>
      <w:r w:rsidRPr="00B563DC">
        <w:rPr>
          <w:lang w:val="pt-BR"/>
        </w:rPr>
        <w:t>fomento</w:t>
      </w:r>
      <w:r w:rsidR="002E5C85" w:rsidRPr="00B563DC">
        <w:rPr>
          <w:lang w:val="pt-BR"/>
        </w:rPr>
        <w:t>,</w:t>
      </w:r>
      <w:r w:rsidRPr="00B563DC">
        <w:rPr>
          <w:lang w:val="pt-BR"/>
        </w:rPr>
        <w:t xml:space="preserve"> se existir</w:t>
      </w:r>
      <w:r w:rsidR="002E5C85" w:rsidRPr="00B563DC">
        <w:rPr>
          <w:lang w:val="pt-BR"/>
        </w:rPr>
        <w:t>em</w:t>
      </w:r>
      <w:r w:rsidR="008922D5" w:rsidRPr="00B563DC">
        <w:rPr>
          <w:lang w:val="pt-BR"/>
        </w:rPr>
        <w:t>.</w:t>
      </w:r>
    </w:p>
    <w:p w14:paraId="4161025F" w14:textId="77777777" w:rsidR="008922D5" w:rsidRPr="00751BBC" w:rsidRDefault="008922D5" w:rsidP="006D493A">
      <w:pPr>
        <w:pStyle w:val="Header"/>
        <w:tabs>
          <w:tab w:val="clear" w:pos="4320"/>
          <w:tab w:val="clear" w:pos="8640"/>
          <w:tab w:val="left" w:pos="709"/>
          <w:tab w:val="right" w:pos="9072"/>
        </w:tabs>
        <w:ind w:right="56"/>
        <w:jc w:val="both"/>
        <w:rPr>
          <w:lang w:val="pt-BR"/>
        </w:rPr>
      </w:pPr>
    </w:p>
    <w:p w14:paraId="41A4DF90" w14:textId="77777777" w:rsidR="00E43378" w:rsidRPr="00751BBC" w:rsidRDefault="00E43378" w:rsidP="006D493A">
      <w:pPr>
        <w:pStyle w:val="Header"/>
        <w:tabs>
          <w:tab w:val="clear" w:pos="4320"/>
          <w:tab w:val="clear" w:pos="8640"/>
          <w:tab w:val="left" w:pos="709"/>
          <w:tab w:val="right" w:pos="9072"/>
        </w:tabs>
        <w:ind w:right="56"/>
        <w:jc w:val="both"/>
        <w:rPr>
          <w:lang w:val="pt-BR"/>
        </w:rPr>
      </w:pPr>
    </w:p>
    <w:p w14:paraId="6D21641D" w14:textId="77777777" w:rsidR="00E43378" w:rsidRPr="00751BBC" w:rsidRDefault="00E43378" w:rsidP="006D493A">
      <w:pPr>
        <w:pStyle w:val="Header"/>
        <w:tabs>
          <w:tab w:val="clear" w:pos="4320"/>
          <w:tab w:val="clear" w:pos="8640"/>
          <w:tab w:val="left" w:pos="709"/>
          <w:tab w:val="right" w:pos="9072"/>
        </w:tabs>
        <w:ind w:right="56"/>
        <w:jc w:val="both"/>
        <w:rPr>
          <w:lang w:val="pt-BR"/>
        </w:rPr>
      </w:pPr>
    </w:p>
    <w:p w14:paraId="350A8D58" w14:textId="77777777" w:rsidR="00E43378" w:rsidRPr="00751BBC" w:rsidRDefault="00E43378" w:rsidP="006D493A">
      <w:pPr>
        <w:pStyle w:val="Header"/>
        <w:tabs>
          <w:tab w:val="clear" w:pos="4320"/>
          <w:tab w:val="clear" w:pos="8640"/>
          <w:tab w:val="left" w:pos="709"/>
          <w:tab w:val="right" w:pos="9072"/>
        </w:tabs>
        <w:ind w:right="56"/>
        <w:jc w:val="both"/>
        <w:rPr>
          <w:lang w:val="pt-BR"/>
        </w:rPr>
      </w:pPr>
    </w:p>
    <w:p w14:paraId="70DD3684" w14:textId="77777777" w:rsidR="00E43378" w:rsidRPr="00751BBC" w:rsidRDefault="00E43378" w:rsidP="006D493A">
      <w:pPr>
        <w:pStyle w:val="Header"/>
        <w:tabs>
          <w:tab w:val="clear" w:pos="4320"/>
          <w:tab w:val="clear" w:pos="8640"/>
          <w:tab w:val="left" w:pos="709"/>
          <w:tab w:val="right" w:pos="9072"/>
        </w:tabs>
        <w:ind w:right="56"/>
        <w:jc w:val="both"/>
        <w:rPr>
          <w:lang w:val="pt-BR"/>
        </w:rPr>
      </w:pPr>
    </w:p>
    <w:p w14:paraId="71816614" w14:textId="77777777" w:rsidR="00E43378" w:rsidRPr="00751BBC" w:rsidRDefault="00E43378" w:rsidP="006D493A">
      <w:pPr>
        <w:pStyle w:val="Header"/>
        <w:tabs>
          <w:tab w:val="clear" w:pos="4320"/>
          <w:tab w:val="clear" w:pos="8640"/>
          <w:tab w:val="left" w:pos="709"/>
          <w:tab w:val="right" w:pos="9072"/>
        </w:tabs>
        <w:ind w:right="56"/>
        <w:jc w:val="both"/>
        <w:rPr>
          <w:lang w:val="pt-BR"/>
        </w:rPr>
      </w:pPr>
    </w:p>
    <w:p w14:paraId="0C35FE7C" w14:textId="77777777" w:rsidR="00E43378" w:rsidRPr="00751BBC" w:rsidRDefault="00E43378" w:rsidP="006D493A">
      <w:pPr>
        <w:pStyle w:val="Header"/>
        <w:tabs>
          <w:tab w:val="clear" w:pos="4320"/>
          <w:tab w:val="clear" w:pos="8640"/>
          <w:tab w:val="left" w:pos="709"/>
          <w:tab w:val="right" w:pos="9072"/>
        </w:tabs>
        <w:ind w:right="56"/>
        <w:jc w:val="both"/>
        <w:rPr>
          <w:lang w:val="pt-BR"/>
        </w:rPr>
      </w:pPr>
    </w:p>
    <w:p w14:paraId="0E70A036" w14:textId="77777777" w:rsidR="00E43378" w:rsidRPr="00751BBC" w:rsidRDefault="00E43378" w:rsidP="006D493A">
      <w:pPr>
        <w:pStyle w:val="Header"/>
        <w:tabs>
          <w:tab w:val="clear" w:pos="4320"/>
          <w:tab w:val="clear" w:pos="8640"/>
          <w:tab w:val="left" w:pos="709"/>
          <w:tab w:val="right" w:pos="9072"/>
        </w:tabs>
        <w:ind w:right="56"/>
        <w:jc w:val="both"/>
        <w:rPr>
          <w:lang w:val="pt-BR"/>
        </w:rPr>
      </w:pPr>
    </w:p>
    <w:p w14:paraId="11BEDDD5" w14:textId="77777777" w:rsidR="00E43378" w:rsidRPr="00751BBC" w:rsidRDefault="00E43378" w:rsidP="006D493A">
      <w:pPr>
        <w:pStyle w:val="Header"/>
        <w:tabs>
          <w:tab w:val="clear" w:pos="4320"/>
          <w:tab w:val="clear" w:pos="8640"/>
          <w:tab w:val="left" w:pos="709"/>
          <w:tab w:val="right" w:pos="9072"/>
        </w:tabs>
        <w:ind w:right="56"/>
        <w:jc w:val="both"/>
        <w:rPr>
          <w:lang w:val="pt-BR"/>
        </w:rPr>
      </w:pPr>
    </w:p>
    <w:p w14:paraId="62510048" w14:textId="77777777" w:rsidR="00E43378" w:rsidRPr="00751BBC" w:rsidRDefault="00E43378" w:rsidP="006D493A">
      <w:pPr>
        <w:pStyle w:val="Header"/>
        <w:tabs>
          <w:tab w:val="clear" w:pos="4320"/>
          <w:tab w:val="clear" w:pos="8640"/>
          <w:tab w:val="left" w:pos="709"/>
          <w:tab w:val="right" w:pos="9072"/>
        </w:tabs>
        <w:ind w:right="56"/>
        <w:jc w:val="both"/>
        <w:rPr>
          <w:lang w:val="pt-BR"/>
        </w:rPr>
      </w:pPr>
    </w:p>
    <w:p w14:paraId="5884A412" w14:textId="77777777" w:rsidR="00E43378" w:rsidRPr="00751BBC" w:rsidRDefault="00E43378" w:rsidP="006D493A">
      <w:pPr>
        <w:pStyle w:val="Header"/>
        <w:tabs>
          <w:tab w:val="clear" w:pos="4320"/>
          <w:tab w:val="clear" w:pos="8640"/>
          <w:tab w:val="left" w:pos="709"/>
          <w:tab w:val="right" w:pos="9072"/>
        </w:tabs>
        <w:ind w:right="56"/>
        <w:jc w:val="both"/>
        <w:rPr>
          <w:lang w:val="pt-BR"/>
        </w:rPr>
      </w:pPr>
    </w:p>
    <w:p w14:paraId="73971F2D" w14:textId="77777777" w:rsidR="00E43378" w:rsidRPr="00751BBC" w:rsidRDefault="00E43378" w:rsidP="006D493A">
      <w:pPr>
        <w:pStyle w:val="Header"/>
        <w:tabs>
          <w:tab w:val="clear" w:pos="4320"/>
          <w:tab w:val="clear" w:pos="8640"/>
          <w:tab w:val="left" w:pos="709"/>
          <w:tab w:val="right" w:pos="9072"/>
        </w:tabs>
        <w:ind w:right="56"/>
        <w:jc w:val="both"/>
        <w:rPr>
          <w:lang w:val="pt-BR"/>
        </w:rPr>
      </w:pPr>
    </w:p>
    <w:p w14:paraId="0793FCFC" w14:textId="77777777" w:rsidR="00E43378" w:rsidRPr="00751BBC" w:rsidRDefault="00E43378" w:rsidP="006D493A">
      <w:pPr>
        <w:pStyle w:val="Header"/>
        <w:tabs>
          <w:tab w:val="clear" w:pos="4320"/>
          <w:tab w:val="clear" w:pos="8640"/>
          <w:tab w:val="left" w:pos="709"/>
          <w:tab w:val="right" w:pos="9072"/>
        </w:tabs>
        <w:ind w:right="56"/>
        <w:jc w:val="both"/>
        <w:rPr>
          <w:lang w:val="pt-BR"/>
        </w:rPr>
      </w:pPr>
    </w:p>
    <w:p w14:paraId="535CF7EF" w14:textId="77777777" w:rsidR="00E43378" w:rsidRPr="00751BBC" w:rsidRDefault="00E43378" w:rsidP="006D493A">
      <w:pPr>
        <w:pStyle w:val="Header"/>
        <w:tabs>
          <w:tab w:val="clear" w:pos="4320"/>
          <w:tab w:val="clear" w:pos="8640"/>
          <w:tab w:val="left" w:pos="709"/>
          <w:tab w:val="right" w:pos="9072"/>
        </w:tabs>
        <w:ind w:right="56"/>
        <w:jc w:val="both"/>
        <w:rPr>
          <w:lang w:val="pt-BR"/>
        </w:rPr>
      </w:pPr>
    </w:p>
    <w:p w14:paraId="30A061FE" w14:textId="77777777" w:rsidR="00E43378" w:rsidRPr="00751BBC" w:rsidRDefault="00E43378" w:rsidP="006D493A">
      <w:pPr>
        <w:pStyle w:val="Header"/>
        <w:tabs>
          <w:tab w:val="clear" w:pos="4320"/>
          <w:tab w:val="clear" w:pos="8640"/>
          <w:tab w:val="left" w:pos="709"/>
          <w:tab w:val="right" w:pos="9072"/>
        </w:tabs>
        <w:ind w:right="56"/>
        <w:jc w:val="both"/>
        <w:rPr>
          <w:lang w:val="pt-BR"/>
        </w:rPr>
      </w:pPr>
    </w:p>
    <w:p w14:paraId="13DC22C5" w14:textId="77777777" w:rsidR="00242FFB" w:rsidRPr="00751BBC" w:rsidRDefault="00242FFB" w:rsidP="006D493A">
      <w:pPr>
        <w:pStyle w:val="Header"/>
        <w:tabs>
          <w:tab w:val="clear" w:pos="4320"/>
          <w:tab w:val="clear" w:pos="8640"/>
          <w:tab w:val="left" w:pos="709"/>
          <w:tab w:val="right" w:pos="9072"/>
        </w:tabs>
        <w:ind w:right="56"/>
        <w:jc w:val="both"/>
        <w:rPr>
          <w:lang w:val="pt-BR"/>
        </w:rPr>
      </w:pPr>
    </w:p>
    <w:p w14:paraId="7F2E9CB4" w14:textId="77777777" w:rsidR="00242FFB" w:rsidRPr="00751BBC" w:rsidRDefault="00242FFB" w:rsidP="006D493A">
      <w:pPr>
        <w:pStyle w:val="Header"/>
        <w:tabs>
          <w:tab w:val="clear" w:pos="4320"/>
          <w:tab w:val="clear" w:pos="8640"/>
          <w:tab w:val="left" w:pos="709"/>
          <w:tab w:val="right" w:pos="9072"/>
        </w:tabs>
        <w:ind w:right="56"/>
        <w:jc w:val="both"/>
        <w:rPr>
          <w:lang w:val="pt-BR"/>
        </w:rPr>
      </w:pPr>
    </w:p>
    <w:p w14:paraId="3A3EADFC" w14:textId="77777777" w:rsidR="00242FFB" w:rsidRPr="00751BBC" w:rsidRDefault="00242FFB" w:rsidP="006D493A">
      <w:pPr>
        <w:pStyle w:val="Header"/>
        <w:tabs>
          <w:tab w:val="clear" w:pos="4320"/>
          <w:tab w:val="clear" w:pos="8640"/>
          <w:tab w:val="left" w:pos="709"/>
          <w:tab w:val="right" w:pos="9072"/>
        </w:tabs>
        <w:ind w:right="56"/>
        <w:jc w:val="both"/>
        <w:rPr>
          <w:lang w:val="pt-BR"/>
        </w:rPr>
      </w:pPr>
    </w:p>
    <w:p w14:paraId="11A57B7C" w14:textId="77777777" w:rsidR="00242FFB" w:rsidRPr="00751BBC" w:rsidRDefault="00242FFB" w:rsidP="006D493A">
      <w:pPr>
        <w:pStyle w:val="Header"/>
        <w:tabs>
          <w:tab w:val="clear" w:pos="4320"/>
          <w:tab w:val="clear" w:pos="8640"/>
          <w:tab w:val="left" w:pos="709"/>
          <w:tab w:val="right" w:pos="9072"/>
        </w:tabs>
        <w:ind w:right="56"/>
        <w:jc w:val="both"/>
        <w:rPr>
          <w:lang w:val="pt-BR"/>
        </w:rPr>
      </w:pPr>
    </w:p>
    <w:p w14:paraId="147EFCD8" w14:textId="77777777" w:rsidR="00242FFB" w:rsidRPr="00751BBC" w:rsidRDefault="00242FFB" w:rsidP="006D493A">
      <w:pPr>
        <w:pStyle w:val="Header"/>
        <w:tabs>
          <w:tab w:val="clear" w:pos="4320"/>
          <w:tab w:val="clear" w:pos="8640"/>
          <w:tab w:val="left" w:pos="709"/>
          <w:tab w:val="right" w:pos="9072"/>
        </w:tabs>
        <w:ind w:right="56"/>
        <w:jc w:val="both"/>
        <w:rPr>
          <w:lang w:val="pt-BR"/>
        </w:rPr>
      </w:pPr>
    </w:p>
    <w:p w14:paraId="66B6B82B" w14:textId="77777777" w:rsidR="00242FFB" w:rsidRPr="00751BBC" w:rsidRDefault="00242FFB" w:rsidP="006D493A">
      <w:pPr>
        <w:pStyle w:val="Header"/>
        <w:tabs>
          <w:tab w:val="clear" w:pos="4320"/>
          <w:tab w:val="clear" w:pos="8640"/>
          <w:tab w:val="left" w:pos="709"/>
          <w:tab w:val="right" w:pos="9072"/>
        </w:tabs>
        <w:ind w:right="56"/>
        <w:jc w:val="both"/>
        <w:rPr>
          <w:lang w:val="pt-BR"/>
        </w:rPr>
      </w:pPr>
    </w:p>
    <w:p w14:paraId="0AC43153" w14:textId="77777777" w:rsidR="00242FFB" w:rsidRPr="00751BBC" w:rsidRDefault="00242FFB" w:rsidP="006D493A">
      <w:pPr>
        <w:pStyle w:val="Header"/>
        <w:tabs>
          <w:tab w:val="clear" w:pos="4320"/>
          <w:tab w:val="clear" w:pos="8640"/>
          <w:tab w:val="left" w:pos="709"/>
          <w:tab w:val="right" w:pos="9072"/>
        </w:tabs>
        <w:ind w:right="56"/>
        <w:jc w:val="both"/>
        <w:rPr>
          <w:lang w:val="pt-BR"/>
        </w:rPr>
      </w:pPr>
    </w:p>
    <w:p w14:paraId="23A4FF9E" w14:textId="77777777" w:rsidR="00FA2C58" w:rsidRPr="00751BBC" w:rsidRDefault="00FA2C58" w:rsidP="006D493A">
      <w:pPr>
        <w:pStyle w:val="Header"/>
        <w:tabs>
          <w:tab w:val="clear" w:pos="4320"/>
          <w:tab w:val="clear" w:pos="8640"/>
          <w:tab w:val="left" w:pos="709"/>
          <w:tab w:val="right" w:pos="9072"/>
        </w:tabs>
        <w:ind w:right="56"/>
        <w:jc w:val="both"/>
        <w:rPr>
          <w:lang w:val="pt-BR"/>
        </w:rPr>
      </w:pPr>
    </w:p>
    <w:p w14:paraId="0BEF084C" w14:textId="77777777" w:rsidR="00FA2C58" w:rsidRPr="00751BBC" w:rsidRDefault="00FA2C58" w:rsidP="006D493A">
      <w:pPr>
        <w:pStyle w:val="Header"/>
        <w:tabs>
          <w:tab w:val="clear" w:pos="4320"/>
          <w:tab w:val="clear" w:pos="8640"/>
          <w:tab w:val="left" w:pos="709"/>
          <w:tab w:val="right" w:pos="9072"/>
        </w:tabs>
        <w:ind w:right="56"/>
        <w:jc w:val="both"/>
        <w:rPr>
          <w:lang w:val="pt-BR"/>
        </w:rPr>
      </w:pPr>
    </w:p>
    <w:p w14:paraId="6C1E126A" w14:textId="77777777" w:rsidR="00FA2C58" w:rsidRPr="00751BBC" w:rsidRDefault="00FA2C58" w:rsidP="006D493A">
      <w:pPr>
        <w:pStyle w:val="Header"/>
        <w:tabs>
          <w:tab w:val="clear" w:pos="4320"/>
          <w:tab w:val="clear" w:pos="8640"/>
          <w:tab w:val="left" w:pos="709"/>
          <w:tab w:val="right" w:pos="9072"/>
        </w:tabs>
        <w:ind w:right="56"/>
        <w:jc w:val="both"/>
        <w:rPr>
          <w:lang w:val="pt-BR"/>
        </w:rPr>
      </w:pPr>
    </w:p>
    <w:p w14:paraId="58B55F4C" w14:textId="77777777" w:rsidR="00FA2C58" w:rsidRPr="00751BBC" w:rsidRDefault="00FA2C58" w:rsidP="006D493A">
      <w:pPr>
        <w:pStyle w:val="Header"/>
        <w:tabs>
          <w:tab w:val="clear" w:pos="4320"/>
          <w:tab w:val="clear" w:pos="8640"/>
          <w:tab w:val="left" w:pos="709"/>
          <w:tab w:val="right" w:pos="9072"/>
        </w:tabs>
        <w:ind w:right="56"/>
        <w:jc w:val="both"/>
        <w:rPr>
          <w:lang w:val="pt-BR"/>
        </w:rPr>
      </w:pPr>
    </w:p>
    <w:p w14:paraId="4115CAF0" w14:textId="77777777" w:rsidR="00D03A3F" w:rsidRPr="00751BBC" w:rsidRDefault="00D03A3F" w:rsidP="006D493A">
      <w:pPr>
        <w:pStyle w:val="Header"/>
        <w:tabs>
          <w:tab w:val="clear" w:pos="4320"/>
          <w:tab w:val="clear" w:pos="8640"/>
          <w:tab w:val="left" w:pos="709"/>
          <w:tab w:val="right" w:pos="9072"/>
        </w:tabs>
        <w:ind w:right="56"/>
        <w:jc w:val="both"/>
        <w:rPr>
          <w:lang w:val="pt-BR"/>
        </w:rPr>
      </w:pPr>
    </w:p>
    <w:p w14:paraId="7C173B57" w14:textId="77777777" w:rsidR="00D03A3F" w:rsidRPr="00751BBC" w:rsidRDefault="00D03A3F" w:rsidP="006D493A">
      <w:pPr>
        <w:pStyle w:val="Header"/>
        <w:tabs>
          <w:tab w:val="clear" w:pos="4320"/>
          <w:tab w:val="clear" w:pos="8640"/>
          <w:tab w:val="left" w:pos="709"/>
          <w:tab w:val="right" w:pos="9072"/>
        </w:tabs>
        <w:ind w:right="56"/>
        <w:jc w:val="both"/>
        <w:rPr>
          <w:lang w:val="pt-BR"/>
        </w:rPr>
      </w:pPr>
    </w:p>
    <w:p w14:paraId="224C76DD" w14:textId="77777777" w:rsidR="008922D5" w:rsidRPr="00751BBC" w:rsidRDefault="008922D5" w:rsidP="006D493A">
      <w:pPr>
        <w:pStyle w:val="Header"/>
        <w:tabs>
          <w:tab w:val="clear" w:pos="4320"/>
          <w:tab w:val="clear" w:pos="8640"/>
          <w:tab w:val="left" w:pos="709"/>
          <w:tab w:val="right" w:pos="9072"/>
        </w:tabs>
        <w:ind w:right="56"/>
        <w:jc w:val="both"/>
        <w:rPr>
          <w:lang w:val="pt-BR"/>
        </w:rPr>
      </w:pPr>
    </w:p>
    <w:p w14:paraId="6A78B24E" w14:textId="77777777" w:rsidR="008922D5" w:rsidRPr="00751BBC" w:rsidRDefault="008922D5" w:rsidP="006D493A">
      <w:pPr>
        <w:pStyle w:val="Header"/>
        <w:tabs>
          <w:tab w:val="clear" w:pos="4320"/>
          <w:tab w:val="clear" w:pos="8640"/>
          <w:tab w:val="left" w:pos="709"/>
          <w:tab w:val="right" w:pos="9072"/>
        </w:tabs>
        <w:ind w:right="56"/>
        <w:jc w:val="both"/>
        <w:rPr>
          <w:lang w:val="pt-BR"/>
        </w:rPr>
      </w:pPr>
    </w:p>
    <w:p w14:paraId="335D591E" w14:textId="77777777" w:rsidR="008922D5" w:rsidRPr="00751BBC" w:rsidRDefault="008922D5" w:rsidP="006D493A">
      <w:pPr>
        <w:pStyle w:val="Header"/>
        <w:tabs>
          <w:tab w:val="clear" w:pos="4320"/>
          <w:tab w:val="clear" w:pos="8640"/>
          <w:tab w:val="left" w:pos="709"/>
          <w:tab w:val="right" w:pos="9072"/>
        </w:tabs>
        <w:ind w:right="56"/>
        <w:jc w:val="both"/>
        <w:rPr>
          <w:lang w:val="pt-BR"/>
        </w:rPr>
      </w:pPr>
    </w:p>
    <w:p w14:paraId="1F309444" w14:textId="77777777" w:rsidR="00C14914" w:rsidRDefault="00C14914" w:rsidP="006D493A">
      <w:pPr>
        <w:pStyle w:val="Header"/>
        <w:tabs>
          <w:tab w:val="clear" w:pos="4320"/>
          <w:tab w:val="clear" w:pos="8640"/>
          <w:tab w:val="left" w:pos="709"/>
          <w:tab w:val="right" w:pos="9072"/>
        </w:tabs>
        <w:ind w:right="56"/>
        <w:jc w:val="both"/>
        <w:rPr>
          <w:lang w:val="pt-BR"/>
        </w:rPr>
      </w:pPr>
    </w:p>
    <w:p w14:paraId="25B4A94E" w14:textId="77777777" w:rsidR="004D5D15" w:rsidRDefault="004D5D15" w:rsidP="006D493A">
      <w:pPr>
        <w:pStyle w:val="Header"/>
        <w:tabs>
          <w:tab w:val="clear" w:pos="4320"/>
          <w:tab w:val="clear" w:pos="8640"/>
          <w:tab w:val="left" w:pos="709"/>
          <w:tab w:val="right" w:pos="9072"/>
        </w:tabs>
        <w:ind w:right="56"/>
        <w:jc w:val="both"/>
        <w:rPr>
          <w:lang w:val="pt-BR"/>
        </w:rPr>
      </w:pPr>
    </w:p>
    <w:p w14:paraId="1ECFDC72" w14:textId="77777777" w:rsidR="004D5D15" w:rsidRDefault="004D5D15" w:rsidP="006D493A">
      <w:pPr>
        <w:pStyle w:val="Header"/>
        <w:tabs>
          <w:tab w:val="clear" w:pos="4320"/>
          <w:tab w:val="clear" w:pos="8640"/>
          <w:tab w:val="left" w:pos="709"/>
          <w:tab w:val="right" w:pos="9072"/>
        </w:tabs>
        <w:ind w:right="56"/>
        <w:jc w:val="both"/>
        <w:rPr>
          <w:lang w:val="pt-BR"/>
        </w:rPr>
      </w:pPr>
    </w:p>
    <w:p w14:paraId="2748C35A" w14:textId="77777777" w:rsidR="004D5D15" w:rsidRDefault="004D5D15" w:rsidP="006D493A">
      <w:pPr>
        <w:pStyle w:val="Header"/>
        <w:tabs>
          <w:tab w:val="clear" w:pos="4320"/>
          <w:tab w:val="clear" w:pos="8640"/>
          <w:tab w:val="left" w:pos="709"/>
          <w:tab w:val="right" w:pos="9072"/>
        </w:tabs>
        <w:ind w:right="56"/>
        <w:jc w:val="both"/>
        <w:rPr>
          <w:lang w:val="pt-BR"/>
        </w:rPr>
      </w:pPr>
    </w:p>
    <w:p w14:paraId="2D7B278B" w14:textId="77777777" w:rsidR="004D5D15" w:rsidRDefault="004D5D15" w:rsidP="006D493A">
      <w:pPr>
        <w:pStyle w:val="Header"/>
        <w:tabs>
          <w:tab w:val="clear" w:pos="4320"/>
          <w:tab w:val="clear" w:pos="8640"/>
          <w:tab w:val="left" w:pos="709"/>
          <w:tab w:val="right" w:pos="9072"/>
        </w:tabs>
        <w:ind w:right="56"/>
        <w:jc w:val="both"/>
        <w:rPr>
          <w:lang w:val="pt-BR"/>
        </w:rPr>
      </w:pPr>
    </w:p>
    <w:p w14:paraId="68A8BCC9" w14:textId="77777777" w:rsidR="004D5D15" w:rsidRDefault="004D5D15" w:rsidP="006D493A">
      <w:pPr>
        <w:pStyle w:val="Header"/>
        <w:tabs>
          <w:tab w:val="clear" w:pos="4320"/>
          <w:tab w:val="clear" w:pos="8640"/>
          <w:tab w:val="left" w:pos="709"/>
          <w:tab w:val="right" w:pos="9072"/>
        </w:tabs>
        <w:ind w:right="56"/>
        <w:jc w:val="both"/>
        <w:rPr>
          <w:lang w:val="pt-BR"/>
        </w:rPr>
      </w:pPr>
    </w:p>
    <w:p w14:paraId="2C5F5B30" w14:textId="77777777" w:rsidR="004D5D15" w:rsidRDefault="004D5D15" w:rsidP="006D493A">
      <w:pPr>
        <w:pStyle w:val="Header"/>
        <w:tabs>
          <w:tab w:val="clear" w:pos="4320"/>
          <w:tab w:val="clear" w:pos="8640"/>
          <w:tab w:val="left" w:pos="709"/>
          <w:tab w:val="right" w:pos="9072"/>
        </w:tabs>
        <w:ind w:right="56"/>
        <w:jc w:val="both"/>
        <w:rPr>
          <w:lang w:val="pt-BR"/>
        </w:rPr>
      </w:pPr>
    </w:p>
    <w:p w14:paraId="613A170E" w14:textId="77777777" w:rsidR="004D5D15" w:rsidRDefault="004D5D15" w:rsidP="006D493A">
      <w:pPr>
        <w:pStyle w:val="Header"/>
        <w:tabs>
          <w:tab w:val="clear" w:pos="4320"/>
          <w:tab w:val="clear" w:pos="8640"/>
          <w:tab w:val="left" w:pos="709"/>
          <w:tab w:val="right" w:pos="9072"/>
        </w:tabs>
        <w:ind w:right="56"/>
        <w:jc w:val="both"/>
        <w:rPr>
          <w:lang w:val="pt-BR"/>
        </w:rPr>
      </w:pPr>
    </w:p>
    <w:p w14:paraId="0C934D07" w14:textId="77777777" w:rsidR="004D5D15" w:rsidRDefault="004D5D15" w:rsidP="006D493A">
      <w:pPr>
        <w:pStyle w:val="Header"/>
        <w:tabs>
          <w:tab w:val="clear" w:pos="4320"/>
          <w:tab w:val="clear" w:pos="8640"/>
          <w:tab w:val="left" w:pos="709"/>
          <w:tab w:val="right" w:pos="9072"/>
        </w:tabs>
        <w:ind w:right="56"/>
        <w:jc w:val="both"/>
        <w:rPr>
          <w:lang w:val="pt-BR"/>
        </w:rPr>
      </w:pPr>
    </w:p>
    <w:p w14:paraId="09FED053" w14:textId="77777777" w:rsidR="004D5D15" w:rsidRDefault="004D5D15" w:rsidP="006D493A">
      <w:pPr>
        <w:pStyle w:val="Header"/>
        <w:tabs>
          <w:tab w:val="clear" w:pos="4320"/>
          <w:tab w:val="clear" w:pos="8640"/>
          <w:tab w:val="left" w:pos="709"/>
          <w:tab w:val="right" w:pos="9072"/>
        </w:tabs>
        <w:ind w:right="56"/>
        <w:jc w:val="both"/>
        <w:rPr>
          <w:lang w:val="pt-BR"/>
        </w:rPr>
      </w:pPr>
    </w:p>
    <w:p w14:paraId="0F8ABE45" w14:textId="77777777" w:rsidR="004D5D15" w:rsidRDefault="004D5D15" w:rsidP="006D493A">
      <w:pPr>
        <w:pStyle w:val="Header"/>
        <w:tabs>
          <w:tab w:val="clear" w:pos="4320"/>
          <w:tab w:val="clear" w:pos="8640"/>
          <w:tab w:val="left" w:pos="709"/>
          <w:tab w:val="right" w:pos="9072"/>
        </w:tabs>
        <w:ind w:right="56"/>
        <w:jc w:val="both"/>
        <w:rPr>
          <w:lang w:val="pt-BR"/>
        </w:rPr>
      </w:pPr>
    </w:p>
    <w:p w14:paraId="58B226CB" w14:textId="77777777" w:rsidR="004D5D15" w:rsidRDefault="004D5D15" w:rsidP="006D493A">
      <w:pPr>
        <w:pStyle w:val="Header"/>
        <w:tabs>
          <w:tab w:val="clear" w:pos="4320"/>
          <w:tab w:val="clear" w:pos="8640"/>
          <w:tab w:val="left" w:pos="709"/>
          <w:tab w:val="right" w:pos="9072"/>
        </w:tabs>
        <w:ind w:right="56"/>
        <w:jc w:val="both"/>
        <w:rPr>
          <w:lang w:val="pt-BR"/>
        </w:rPr>
      </w:pPr>
    </w:p>
    <w:p w14:paraId="45872FC2" w14:textId="77777777" w:rsidR="004D5D15" w:rsidRDefault="004D5D15" w:rsidP="006D493A">
      <w:pPr>
        <w:pStyle w:val="Header"/>
        <w:tabs>
          <w:tab w:val="clear" w:pos="4320"/>
          <w:tab w:val="clear" w:pos="8640"/>
          <w:tab w:val="left" w:pos="709"/>
          <w:tab w:val="right" w:pos="9072"/>
        </w:tabs>
        <w:ind w:right="56"/>
        <w:jc w:val="both"/>
        <w:rPr>
          <w:lang w:val="pt-BR"/>
        </w:rPr>
      </w:pPr>
    </w:p>
    <w:p w14:paraId="6E400289" w14:textId="77777777" w:rsidR="004D5D15" w:rsidRDefault="004D5D15" w:rsidP="006D493A">
      <w:pPr>
        <w:pStyle w:val="Header"/>
        <w:tabs>
          <w:tab w:val="clear" w:pos="4320"/>
          <w:tab w:val="clear" w:pos="8640"/>
          <w:tab w:val="left" w:pos="709"/>
          <w:tab w:val="right" w:pos="9072"/>
        </w:tabs>
        <w:ind w:right="56"/>
        <w:jc w:val="both"/>
        <w:rPr>
          <w:lang w:val="pt-BR"/>
        </w:rPr>
      </w:pPr>
    </w:p>
    <w:p w14:paraId="28AE328A" w14:textId="77777777" w:rsidR="004D5D15" w:rsidRDefault="004D5D15" w:rsidP="006D493A">
      <w:pPr>
        <w:pStyle w:val="Header"/>
        <w:tabs>
          <w:tab w:val="clear" w:pos="4320"/>
          <w:tab w:val="clear" w:pos="8640"/>
          <w:tab w:val="left" w:pos="709"/>
          <w:tab w:val="right" w:pos="9072"/>
        </w:tabs>
        <w:ind w:right="56"/>
        <w:jc w:val="both"/>
        <w:rPr>
          <w:lang w:val="pt-BR"/>
        </w:rPr>
      </w:pPr>
    </w:p>
    <w:p w14:paraId="3DD599D8" w14:textId="77777777" w:rsidR="004D5D15" w:rsidRDefault="004D5D15" w:rsidP="006D493A">
      <w:pPr>
        <w:pStyle w:val="Header"/>
        <w:tabs>
          <w:tab w:val="clear" w:pos="4320"/>
          <w:tab w:val="clear" w:pos="8640"/>
          <w:tab w:val="left" w:pos="709"/>
          <w:tab w:val="right" w:pos="9072"/>
        </w:tabs>
        <w:ind w:right="56"/>
        <w:jc w:val="both"/>
        <w:rPr>
          <w:lang w:val="pt-BR"/>
        </w:rPr>
      </w:pPr>
    </w:p>
    <w:p w14:paraId="467BD8C6" w14:textId="77777777" w:rsidR="004D5D15" w:rsidRDefault="004D5D15" w:rsidP="006D493A">
      <w:pPr>
        <w:pStyle w:val="Header"/>
        <w:tabs>
          <w:tab w:val="clear" w:pos="4320"/>
          <w:tab w:val="clear" w:pos="8640"/>
          <w:tab w:val="left" w:pos="709"/>
          <w:tab w:val="right" w:pos="9072"/>
        </w:tabs>
        <w:ind w:right="56"/>
        <w:jc w:val="both"/>
        <w:rPr>
          <w:lang w:val="pt-BR"/>
        </w:rPr>
      </w:pPr>
    </w:p>
    <w:p w14:paraId="1837ED96" w14:textId="77777777" w:rsidR="004D5D15" w:rsidRDefault="004D5D15" w:rsidP="006D493A">
      <w:pPr>
        <w:pStyle w:val="Header"/>
        <w:tabs>
          <w:tab w:val="clear" w:pos="4320"/>
          <w:tab w:val="clear" w:pos="8640"/>
          <w:tab w:val="left" w:pos="709"/>
          <w:tab w:val="right" w:pos="9072"/>
        </w:tabs>
        <w:ind w:right="56"/>
        <w:jc w:val="both"/>
        <w:rPr>
          <w:lang w:val="pt-BR"/>
        </w:rPr>
      </w:pPr>
    </w:p>
    <w:p w14:paraId="34A25C2C" w14:textId="77777777" w:rsidR="004D5D15" w:rsidRDefault="004D5D15" w:rsidP="006D493A">
      <w:pPr>
        <w:pStyle w:val="Header"/>
        <w:tabs>
          <w:tab w:val="clear" w:pos="4320"/>
          <w:tab w:val="clear" w:pos="8640"/>
          <w:tab w:val="left" w:pos="709"/>
          <w:tab w:val="right" w:pos="9072"/>
        </w:tabs>
        <w:ind w:right="56"/>
        <w:jc w:val="both"/>
        <w:rPr>
          <w:lang w:val="pt-BR"/>
        </w:rPr>
      </w:pPr>
    </w:p>
    <w:p w14:paraId="53B6E52A" w14:textId="77777777" w:rsidR="004D5D15" w:rsidRDefault="004D5D15" w:rsidP="006D493A">
      <w:pPr>
        <w:pStyle w:val="Header"/>
        <w:tabs>
          <w:tab w:val="clear" w:pos="4320"/>
          <w:tab w:val="clear" w:pos="8640"/>
          <w:tab w:val="left" w:pos="709"/>
          <w:tab w:val="right" w:pos="9072"/>
        </w:tabs>
        <w:ind w:right="56"/>
        <w:jc w:val="both"/>
        <w:rPr>
          <w:lang w:val="pt-BR"/>
        </w:rPr>
      </w:pPr>
    </w:p>
    <w:p w14:paraId="2A826CA7" w14:textId="77777777" w:rsidR="004D5D15" w:rsidRDefault="004D5D15" w:rsidP="006D493A">
      <w:pPr>
        <w:pStyle w:val="Header"/>
        <w:tabs>
          <w:tab w:val="clear" w:pos="4320"/>
          <w:tab w:val="clear" w:pos="8640"/>
          <w:tab w:val="left" w:pos="709"/>
          <w:tab w:val="right" w:pos="9072"/>
        </w:tabs>
        <w:ind w:right="56"/>
        <w:jc w:val="both"/>
        <w:rPr>
          <w:lang w:val="pt-BR"/>
        </w:rPr>
      </w:pPr>
    </w:p>
    <w:p w14:paraId="688F07D3" w14:textId="77777777" w:rsidR="004D5D15" w:rsidRDefault="004D5D15" w:rsidP="006D493A">
      <w:pPr>
        <w:pStyle w:val="Header"/>
        <w:tabs>
          <w:tab w:val="clear" w:pos="4320"/>
          <w:tab w:val="clear" w:pos="8640"/>
          <w:tab w:val="left" w:pos="709"/>
          <w:tab w:val="right" w:pos="9072"/>
        </w:tabs>
        <w:ind w:right="56"/>
        <w:jc w:val="both"/>
        <w:rPr>
          <w:lang w:val="pt-BR"/>
        </w:rPr>
      </w:pPr>
    </w:p>
    <w:p w14:paraId="522C1C97" w14:textId="77777777" w:rsidR="004D5D15" w:rsidRDefault="004D5D15" w:rsidP="006D493A">
      <w:pPr>
        <w:pStyle w:val="Header"/>
        <w:tabs>
          <w:tab w:val="clear" w:pos="4320"/>
          <w:tab w:val="clear" w:pos="8640"/>
          <w:tab w:val="left" w:pos="709"/>
          <w:tab w:val="right" w:pos="9072"/>
        </w:tabs>
        <w:ind w:right="56"/>
        <w:jc w:val="both"/>
        <w:rPr>
          <w:lang w:val="pt-BR"/>
        </w:rPr>
      </w:pPr>
    </w:p>
    <w:p w14:paraId="0151BF20" w14:textId="77777777" w:rsidR="004D5D15" w:rsidRDefault="004D5D15" w:rsidP="006D493A">
      <w:pPr>
        <w:pStyle w:val="Header"/>
        <w:tabs>
          <w:tab w:val="clear" w:pos="4320"/>
          <w:tab w:val="clear" w:pos="8640"/>
          <w:tab w:val="left" w:pos="709"/>
          <w:tab w:val="right" w:pos="9072"/>
        </w:tabs>
        <w:ind w:right="56"/>
        <w:jc w:val="both"/>
        <w:rPr>
          <w:lang w:val="pt-BR"/>
        </w:rPr>
      </w:pPr>
    </w:p>
    <w:p w14:paraId="381DE22D" w14:textId="77777777" w:rsidR="004D5D15" w:rsidRDefault="004D5D15" w:rsidP="006D493A">
      <w:pPr>
        <w:pStyle w:val="Header"/>
        <w:tabs>
          <w:tab w:val="clear" w:pos="4320"/>
          <w:tab w:val="clear" w:pos="8640"/>
          <w:tab w:val="left" w:pos="709"/>
          <w:tab w:val="right" w:pos="9072"/>
        </w:tabs>
        <w:ind w:right="56"/>
        <w:jc w:val="both"/>
        <w:rPr>
          <w:lang w:val="pt-BR"/>
        </w:rPr>
      </w:pPr>
    </w:p>
    <w:p w14:paraId="6D7AB0FD" w14:textId="77777777" w:rsidR="00C14914" w:rsidRDefault="00C14914" w:rsidP="006D493A">
      <w:pPr>
        <w:pStyle w:val="Header"/>
        <w:tabs>
          <w:tab w:val="clear" w:pos="4320"/>
          <w:tab w:val="clear" w:pos="8640"/>
          <w:tab w:val="left" w:pos="709"/>
          <w:tab w:val="right" w:pos="9072"/>
        </w:tabs>
        <w:ind w:right="56"/>
        <w:jc w:val="both"/>
        <w:rPr>
          <w:lang w:val="pt-BR"/>
        </w:rPr>
      </w:pPr>
    </w:p>
    <w:p w14:paraId="16E4BAA5" w14:textId="77777777" w:rsidR="00C14914" w:rsidRDefault="00C14914" w:rsidP="006D493A">
      <w:pPr>
        <w:pStyle w:val="Header"/>
        <w:tabs>
          <w:tab w:val="clear" w:pos="4320"/>
          <w:tab w:val="clear" w:pos="8640"/>
          <w:tab w:val="left" w:pos="709"/>
          <w:tab w:val="right" w:pos="9072"/>
        </w:tabs>
        <w:ind w:right="56"/>
        <w:jc w:val="both"/>
        <w:rPr>
          <w:lang w:val="pt-BR"/>
        </w:rPr>
      </w:pPr>
    </w:p>
    <w:p w14:paraId="5FD91299" w14:textId="77777777" w:rsidR="00C14914" w:rsidRDefault="00C14914" w:rsidP="006D493A">
      <w:pPr>
        <w:pStyle w:val="Header"/>
        <w:tabs>
          <w:tab w:val="clear" w:pos="4320"/>
          <w:tab w:val="clear" w:pos="8640"/>
          <w:tab w:val="left" w:pos="709"/>
          <w:tab w:val="right" w:pos="9072"/>
        </w:tabs>
        <w:ind w:right="56"/>
        <w:jc w:val="both"/>
        <w:rPr>
          <w:lang w:val="pt-BR"/>
        </w:rPr>
      </w:pPr>
    </w:p>
    <w:p w14:paraId="25AB5C70" w14:textId="77777777" w:rsidR="00C14914" w:rsidRDefault="00C14914" w:rsidP="006D493A">
      <w:pPr>
        <w:pStyle w:val="Header"/>
        <w:tabs>
          <w:tab w:val="clear" w:pos="4320"/>
          <w:tab w:val="clear" w:pos="8640"/>
          <w:tab w:val="left" w:pos="709"/>
          <w:tab w:val="right" w:pos="9072"/>
        </w:tabs>
        <w:ind w:right="56"/>
        <w:jc w:val="both"/>
        <w:rPr>
          <w:lang w:val="pt-BR"/>
        </w:rPr>
      </w:pPr>
    </w:p>
    <w:p w14:paraId="3A05FAE5" w14:textId="77777777" w:rsidR="00170D63" w:rsidRPr="00B563DC" w:rsidRDefault="002E5C85" w:rsidP="002E5C85">
      <w:pPr>
        <w:pStyle w:val="Header"/>
        <w:tabs>
          <w:tab w:val="clear" w:pos="4320"/>
          <w:tab w:val="clear" w:pos="8640"/>
          <w:tab w:val="left" w:pos="709"/>
          <w:tab w:val="right" w:pos="9072"/>
        </w:tabs>
        <w:ind w:right="56"/>
        <w:jc w:val="right"/>
        <w:rPr>
          <w:lang w:val="pt-BR"/>
        </w:rPr>
      </w:pPr>
      <w:r w:rsidRPr="00B563DC">
        <w:rPr>
          <w:lang w:val="pt-BR"/>
        </w:rPr>
        <w:t>(Epígrafe opcional)</w:t>
      </w:r>
    </w:p>
    <w:p w14:paraId="1277049A" w14:textId="77777777" w:rsidR="00170D63" w:rsidRPr="00751BBC" w:rsidRDefault="00170D63" w:rsidP="006D493A">
      <w:pPr>
        <w:pStyle w:val="Header"/>
        <w:tabs>
          <w:tab w:val="clear" w:pos="4320"/>
          <w:tab w:val="clear" w:pos="8640"/>
          <w:tab w:val="left" w:pos="709"/>
          <w:tab w:val="right" w:pos="9072"/>
        </w:tabs>
        <w:ind w:right="56"/>
        <w:jc w:val="both"/>
        <w:rPr>
          <w:lang w:val="pt-BR"/>
        </w:rPr>
      </w:pPr>
    </w:p>
    <w:p w14:paraId="7AF84083" w14:textId="5A48479D" w:rsidR="00E43378" w:rsidRPr="00751BBC" w:rsidRDefault="00E43378" w:rsidP="006D493A">
      <w:pPr>
        <w:pStyle w:val="Header"/>
        <w:tabs>
          <w:tab w:val="clear" w:pos="4320"/>
          <w:tab w:val="clear" w:pos="8640"/>
          <w:tab w:val="left" w:pos="709"/>
          <w:tab w:val="right" w:pos="9072"/>
        </w:tabs>
        <w:ind w:right="56"/>
        <w:jc w:val="right"/>
        <w:rPr>
          <w:i/>
          <w:lang w:val="pt-BR"/>
        </w:rPr>
      </w:pPr>
      <w:r w:rsidRPr="00751BBC">
        <w:rPr>
          <w:i/>
          <w:lang w:val="pt-BR"/>
        </w:rPr>
        <w:t>“</w:t>
      </w:r>
      <w:r w:rsidR="00025DFA" w:rsidRPr="00025DFA">
        <w:rPr>
          <w:i/>
          <w:lang w:val="pt-BR"/>
        </w:rPr>
        <w:t>Duas coisas são infinitas: o universo e a estupidez humana. Mas, em relação ao universo, ainda não tenho certeza absoluta.</w:t>
      </w:r>
      <w:r w:rsidR="0084784F" w:rsidRPr="00751BBC">
        <w:rPr>
          <w:i/>
          <w:lang w:val="pt-BR"/>
        </w:rPr>
        <w:t>.</w:t>
      </w:r>
      <w:r w:rsidRPr="00751BBC">
        <w:rPr>
          <w:i/>
          <w:lang w:val="pt-BR"/>
        </w:rPr>
        <w:t>”</w:t>
      </w:r>
    </w:p>
    <w:p w14:paraId="20CFE71D" w14:textId="28DED1C8" w:rsidR="00E43378" w:rsidRPr="00751BBC" w:rsidRDefault="00E43378" w:rsidP="006D493A">
      <w:pPr>
        <w:pStyle w:val="Header"/>
        <w:tabs>
          <w:tab w:val="clear" w:pos="4320"/>
          <w:tab w:val="clear" w:pos="8640"/>
          <w:tab w:val="left" w:pos="709"/>
          <w:tab w:val="right" w:pos="9072"/>
        </w:tabs>
        <w:ind w:right="56"/>
        <w:jc w:val="right"/>
        <w:rPr>
          <w:i/>
          <w:lang w:val="pt-BR"/>
        </w:rPr>
      </w:pPr>
      <w:r w:rsidRPr="00751BBC">
        <w:rPr>
          <w:i/>
          <w:lang w:val="pt-BR"/>
        </w:rPr>
        <w:t>(</w:t>
      </w:r>
      <w:r w:rsidR="00025DFA">
        <w:rPr>
          <w:i/>
          <w:lang w:val="pt-BR"/>
        </w:rPr>
        <w:t>Albert Eintein)</w:t>
      </w:r>
    </w:p>
    <w:p w14:paraId="62E21162" w14:textId="77777777" w:rsidR="00950DF1" w:rsidRPr="00751BBC" w:rsidRDefault="00950DF1" w:rsidP="00694190">
      <w:pPr>
        <w:pStyle w:val="MonografiaParteInicial"/>
        <w:rPr>
          <w:rFonts w:eastAsia="Calibri"/>
          <w:b w:val="0"/>
        </w:rPr>
      </w:pPr>
      <w:bookmarkStart w:id="7" w:name="_Toc489645246"/>
      <w:r w:rsidRPr="00751BBC">
        <w:rPr>
          <w:sz w:val="24"/>
        </w:rPr>
        <w:lastRenderedPageBreak/>
        <w:t>RESUMO</w:t>
      </w:r>
      <w:bookmarkEnd w:id="7"/>
    </w:p>
    <w:p w14:paraId="15C1D23E" w14:textId="77777777" w:rsidR="00950DF1" w:rsidRPr="000E5686" w:rsidRDefault="00C14914" w:rsidP="00DC1480">
      <w:pPr>
        <w:spacing w:line="240" w:lineRule="auto"/>
        <w:jc w:val="both"/>
        <w:rPr>
          <w:lang w:val="pt-BR"/>
        </w:rPr>
      </w:pPr>
      <w:r w:rsidRPr="00400E1B">
        <w:rPr>
          <w:lang w:val="pt-BR"/>
        </w:rPr>
        <w:tab/>
      </w:r>
      <w:r w:rsidR="0008433D" w:rsidRPr="000E5686">
        <w:rPr>
          <w:lang w:val="pt-BR"/>
        </w:rPr>
        <w:t xml:space="preserve">Um bom </w:t>
      </w:r>
      <w:r w:rsidR="002E5C85" w:rsidRPr="000E5686">
        <w:rPr>
          <w:lang w:val="pt-BR"/>
        </w:rPr>
        <w:t>resumo deve conter: introdução, m</w:t>
      </w:r>
      <w:r w:rsidR="0008433D" w:rsidRPr="000E5686">
        <w:rPr>
          <w:lang w:val="pt-BR"/>
        </w:rPr>
        <w:t>ateriais e métodos, resu</w:t>
      </w:r>
      <w:r w:rsidR="002E5C85" w:rsidRPr="000E5686">
        <w:rPr>
          <w:lang w:val="pt-BR"/>
        </w:rPr>
        <w:t xml:space="preserve">ltados e conclusão do trabalho. O texto deve possuir </w:t>
      </w:r>
      <w:r w:rsidR="0008433D" w:rsidRPr="000E5686">
        <w:rPr>
          <w:lang w:val="pt-BR"/>
        </w:rPr>
        <w:t>entre 200 a 500 palavras. As</w:t>
      </w:r>
      <w:r w:rsidR="002E5C85" w:rsidRPr="000E5686">
        <w:rPr>
          <w:lang w:val="pt-BR"/>
        </w:rPr>
        <w:t xml:space="preserve"> palavras chaves são em média 3, </w:t>
      </w:r>
      <w:r w:rsidR="0008433D" w:rsidRPr="000E5686">
        <w:rPr>
          <w:lang w:val="pt-BR"/>
        </w:rPr>
        <w:t>colocadas em ordem alfabética.</w:t>
      </w:r>
    </w:p>
    <w:p w14:paraId="47AB4EBE" w14:textId="77777777" w:rsidR="0049786F" w:rsidRPr="00751BBC" w:rsidRDefault="00950DF1" w:rsidP="00C14914">
      <w:pPr>
        <w:pStyle w:val="MonografiaCorpoTexto"/>
      </w:pPr>
      <w:r w:rsidRPr="00751BBC">
        <w:rPr>
          <w:rFonts w:eastAsia="Calibri"/>
          <w:b/>
        </w:rPr>
        <w:t>Palavras Chave:</w:t>
      </w:r>
      <w:r w:rsidRPr="00751BBC">
        <w:rPr>
          <w:rFonts w:eastAsia="Calibri"/>
        </w:rPr>
        <w:t xml:space="preserve"> </w:t>
      </w:r>
      <w:r w:rsidR="0008433D" w:rsidRPr="00751BBC">
        <w:rPr>
          <w:rFonts w:eastAsia="Calibri"/>
        </w:rPr>
        <w:t>Algoritmos MPPT</w:t>
      </w:r>
      <w:r w:rsidRPr="00751BBC">
        <w:rPr>
          <w:rFonts w:eastAsia="Calibri"/>
        </w:rPr>
        <w:t>, Energia Fotovoltaica,</w:t>
      </w:r>
      <w:r w:rsidR="0008433D">
        <w:rPr>
          <w:rFonts w:eastAsia="Calibri"/>
        </w:rPr>
        <w:t xml:space="preserve"> </w:t>
      </w:r>
      <w:r w:rsidR="0008433D" w:rsidRPr="00751BBC">
        <w:rPr>
          <w:rFonts w:eastAsia="Calibri"/>
        </w:rPr>
        <w:t>Energias Renováveis</w:t>
      </w:r>
      <w:r w:rsidRPr="00751BBC">
        <w:rPr>
          <w:rFonts w:eastAsia="Calibri"/>
        </w:rPr>
        <w:t>.</w:t>
      </w:r>
      <w:r w:rsidR="00B124D5" w:rsidRPr="00751BBC">
        <w:t>·.</w:t>
      </w:r>
    </w:p>
    <w:p w14:paraId="11F8AE09" w14:textId="77777777" w:rsidR="00B124D5" w:rsidRPr="00751BBC" w:rsidRDefault="00E43378" w:rsidP="00694190">
      <w:pPr>
        <w:pStyle w:val="MonografiaParteInicial"/>
        <w:rPr>
          <w:rFonts w:eastAsia="Calibri"/>
          <w:b w:val="0"/>
        </w:rPr>
      </w:pPr>
      <w:r w:rsidRPr="00751BBC">
        <w:br w:type="page"/>
      </w:r>
      <w:bookmarkStart w:id="8" w:name="_Toc489645247"/>
      <w:r w:rsidR="00B124D5" w:rsidRPr="00751BBC">
        <w:rPr>
          <w:sz w:val="24"/>
        </w:rPr>
        <w:lastRenderedPageBreak/>
        <w:t>ABSTRACT</w:t>
      </w:r>
      <w:bookmarkEnd w:id="8"/>
    </w:p>
    <w:p w14:paraId="0C394F09" w14:textId="77777777" w:rsidR="00B124D5" w:rsidRPr="000E5686" w:rsidRDefault="00BA3906" w:rsidP="00DC1480">
      <w:pPr>
        <w:spacing w:line="240" w:lineRule="auto"/>
        <w:ind w:firstLine="720"/>
        <w:jc w:val="both"/>
        <w:rPr>
          <w:lang w:val="pt-BR"/>
        </w:rPr>
      </w:pPr>
      <w:r w:rsidRPr="000E5686">
        <w:rPr>
          <w:lang w:val="pt-BR"/>
        </w:rPr>
        <w:t>Resumo em inglês</w:t>
      </w:r>
      <w:r w:rsidR="00B124D5" w:rsidRPr="000E5686">
        <w:rPr>
          <w:lang w:val="pt-BR"/>
        </w:rPr>
        <w:t>.</w:t>
      </w:r>
    </w:p>
    <w:p w14:paraId="0D99D5DA" w14:textId="77777777" w:rsidR="00B124D5" w:rsidRPr="000E5686" w:rsidRDefault="00B124D5" w:rsidP="00B124D5">
      <w:pPr>
        <w:spacing w:after="200" w:line="276" w:lineRule="auto"/>
        <w:jc w:val="both"/>
        <w:rPr>
          <w:rFonts w:eastAsia="Calibri"/>
          <w:b/>
          <w:lang w:val="pt-BR"/>
        </w:rPr>
      </w:pPr>
      <w:r w:rsidRPr="000E5686">
        <w:rPr>
          <w:rFonts w:eastAsia="Calibri"/>
          <w:b/>
          <w:lang w:val="pt-BR"/>
        </w:rPr>
        <w:tab/>
      </w:r>
    </w:p>
    <w:p w14:paraId="61ADCDE8" w14:textId="77777777" w:rsidR="00B124D5" w:rsidRPr="00751BBC" w:rsidRDefault="00B124D5" w:rsidP="00C14914">
      <w:pPr>
        <w:pStyle w:val="MonografiaCorpoTexto"/>
      </w:pPr>
      <w:r w:rsidRPr="00751BBC">
        <w:rPr>
          <w:rFonts w:eastAsia="Calibri"/>
          <w:b/>
        </w:rPr>
        <w:t>Keywords:</w:t>
      </w:r>
      <w:r w:rsidRPr="00751BBC">
        <w:rPr>
          <w:rFonts w:eastAsia="Calibri"/>
        </w:rPr>
        <w:t xml:space="preserve"> </w:t>
      </w:r>
      <w:r w:rsidR="00BA3906" w:rsidRPr="00751BBC">
        <w:rPr>
          <w:rFonts w:eastAsia="Calibri"/>
        </w:rPr>
        <w:t>MPPT Algorithms</w:t>
      </w:r>
      <w:r w:rsidR="00BA3906">
        <w:rPr>
          <w:rFonts w:eastAsia="Calibri"/>
        </w:rPr>
        <w:t xml:space="preserve">, </w:t>
      </w:r>
      <w:r w:rsidR="00BA3906" w:rsidRPr="00751BBC">
        <w:rPr>
          <w:rFonts w:eastAsia="Calibri"/>
        </w:rPr>
        <w:t>Photovoltaic Energy</w:t>
      </w:r>
      <w:r w:rsidR="00BA3906">
        <w:rPr>
          <w:rFonts w:eastAsia="Calibri"/>
        </w:rPr>
        <w:t>, Renewable Energy</w:t>
      </w:r>
      <w:r w:rsidR="001F0F83" w:rsidRPr="00751BBC">
        <w:rPr>
          <w:rFonts w:eastAsia="Calibri"/>
        </w:rPr>
        <w:t>.</w:t>
      </w:r>
    </w:p>
    <w:p w14:paraId="63C12295" w14:textId="77777777" w:rsidR="00B124D5" w:rsidRPr="000E5686" w:rsidRDefault="00B124D5" w:rsidP="00B124D5">
      <w:pPr>
        <w:pStyle w:val="MonografiaParteInicial"/>
      </w:pPr>
    </w:p>
    <w:p w14:paraId="03589E27" w14:textId="77777777" w:rsidR="00B124D5" w:rsidRPr="000E5686" w:rsidRDefault="00B124D5" w:rsidP="00B124D5">
      <w:pPr>
        <w:pStyle w:val="MonografiaParteInicial"/>
      </w:pPr>
    </w:p>
    <w:p w14:paraId="79B7E07B" w14:textId="77777777" w:rsidR="004C3814" w:rsidRPr="000E5686" w:rsidRDefault="004C3814" w:rsidP="00B124D5">
      <w:pPr>
        <w:pStyle w:val="MonografiaParteInicial"/>
      </w:pPr>
    </w:p>
    <w:p w14:paraId="1E2BD63B" w14:textId="77777777" w:rsidR="00BA3906" w:rsidRPr="000E5686" w:rsidRDefault="00BA3906" w:rsidP="00B124D5">
      <w:pPr>
        <w:pStyle w:val="MonografiaParteInicial"/>
      </w:pPr>
    </w:p>
    <w:p w14:paraId="12C65F8A" w14:textId="77777777" w:rsidR="00BA3906" w:rsidRPr="000E5686" w:rsidRDefault="00BA3906" w:rsidP="00B124D5">
      <w:pPr>
        <w:pStyle w:val="MonografiaParteInicial"/>
      </w:pPr>
    </w:p>
    <w:p w14:paraId="5F4BFD42" w14:textId="77777777" w:rsidR="00BA3906" w:rsidRPr="000E5686" w:rsidRDefault="00BA3906" w:rsidP="00B124D5">
      <w:pPr>
        <w:pStyle w:val="MonografiaParteInicial"/>
      </w:pPr>
    </w:p>
    <w:p w14:paraId="013FBBCD" w14:textId="77777777" w:rsidR="00BA3906" w:rsidRPr="000E5686" w:rsidRDefault="00BA3906" w:rsidP="00B124D5">
      <w:pPr>
        <w:pStyle w:val="MonografiaParteInicial"/>
      </w:pPr>
    </w:p>
    <w:p w14:paraId="05144D64" w14:textId="77777777" w:rsidR="00BA3906" w:rsidRPr="000E5686" w:rsidRDefault="00BA3906" w:rsidP="00B124D5">
      <w:pPr>
        <w:pStyle w:val="MonografiaParteInicial"/>
      </w:pPr>
    </w:p>
    <w:p w14:paraId="76E9A55B" w14:textId="77777777" w:rsidR="00BA3906" w:rsidRPr="000E5686" w:rsidRDefault="00BA3906" w:rsidP="00B124D5">
      <w:pPr>
        <w:pStyle w:val="MonografiaParteInicial"/>
      </w:pPr>
    </w:p>
    <w:p w14:paraId="7C7989F3" w14:textId="77777777" w:rsidR="00BA3906" w:rsidRPr="000E5686" w:rsidRDefault="00BA3906" w:rsidP="00B124D5">
      <w:pPr>
        <w:pStyle w:val="MonografiaParteInicial"/>
      </w:pPr>
    </w:p>
    <w:p w14:paraId="5DAE33D3" w14:textId="77777777" w:rsidR="00BA3906" w:rsidRPr="000E5686" w:rsidRDefault="00BA3906" w:rsidP="00B124D5">
      <w:pPr>
        <w:pStyle w:val="MonografiaParteInicial"/>
      </w:pPr>
    </w:p>
    <w:p w14:paraId="7F070BED" w14:textId="77777777" w:rsidR="00D81BC2" w:rsidRPr="000E5686" w:rsidRDefault="00D81BC2" w:rsidP="00B124D5">
      <w:pPr>
        <w:pStyle w:val="MonografiaParteInicial"/>
      </w:pPr>
    </w:p>
    <w:p w14:paraId="4C6180FA" w14:textId="77777777" w:rsidR="00D81BC2" w:rsidRPr="000E5686" w:rsidRDefault="00D81BC2" w:rsidP="00B124D5">
      <w:pPr>
        <w:pStyle w:val="MonografiaParteInicial"/>
      </w:pPr>
    </w:p>
    <w:p w14:paraId="539DD6A7" w14:textId="77777777" w:rsidR="00170D63" w:rsidRPr="000E5686" w:rsidRDefault="00170D63" w:rsidP="00B124D5">
      <w:pPr>
        <w:pStyle w:val="MonografiaParteInicial"/>
      </w:pPr>
    </w:p>
    <w:p w14:paraId="6940AAB8" w14:textId="77777777" w:rsidR="00170D63" w:rsidRPr="000E5686" w:rsidRDefault="00170D63" w:rsidP="00B124D5">
      <w:pPr>
        <w:pStyle w:val="MonografiaParteInicial"/>
      </w:pPr>
    </w:p>
    <w:p w14:paraId="70E23DD1" w14:textId="77777777" w:rsidR="00170D63" w:rsidRPr="000E5686" w:rsidRDefault="00170D63" w:rsidP="00B124D5">
      <w:pPr>
        <w:pStyle w:val="MonografiaParteInicial"/>
      </w:pPr>
    </w:p>
    <w:p w14:paraId="326A6720" w14:textId="77777777" w:rsidR="00170D63" w:rsidRPr="000E5686" w:rsidRDefault="00170D63" w:rsidP="00B124D5">
      <w:pPr>
        <w:pStyle w:val="MonografiaParteInicial"/>
      </w:pPr>
    </w:p>
    <w:p w14:paraId="3702F531" w14:textId="77777777" w:rsidR="00170D63" w:rsidRPr="000E5686" w:rsidRDefault="00170D63" w:rsidP="00B124D5">
      <w:pPr>
        <w:pStyle w:val="MonografiaParteInicial"/>
      </w:pPr>
    </w:p>
    <w:p w14:paraId="078525FB" w14:textId="77777777" w:rsidR="00170D63" w:rsidRPr="000E5686" w:rsidRDefault="00170D63" w:rsidP="00B124D5">
      <w:pPr>
        <w:pStyle w:val="MonografiaParteInicial"/>
      </w:pPr>
    </w:p>
    <w:p w14:paraId="1A0EC51C" w14:textId="77777777" w:rsidR="00170D63" w:rsidRPr="000E5686" w:rsidRDefault="00170D63" w:rsidP="00B124D5">
      <w:pPr>
        <w:pStyle w:val="MonografiaParteInicial"/>
      </w:pPr>
    </w:p>
    <w:p w14:paraId="43AC7C1E" w14:textId="77777777" w:rsidR="00170D63" w:rsidRPr="000E5686" w:rsidRDefault="00170D63" w:rsidP="00B124D5">
      <w:pPr>
        <w:pStyle w:val="MonografiaParteInicial"/>
      </w:pPr>
    </w:p>
    <w:p w14:paraId="4B226689" w14:textId="77777777" w:rsidR="00170D63" w:rsidRPr="000E5686" w:rsidRDefault="00170D63" w:rsidP="00B124D5">
      <w:pPr>
        <w:pStyle w:val="MonografiaParteInicial"/>
      </w:pPr>
    </w:p>
    <w:p w14:paraId="01C4753B" w14:textId="77777777" w:rsidR="004D5D15" w:rsidRDefault="004D5D15" w:rsidP="003E6EB9">
      <w:pPr>
        <w:pStyle w:val="MonografiaParteInicial"/>
        <w:rPr>
          <w:sz w:val="24"/>
        </w:rPr>
      </w:pPr>
    </w:p>
    <w:p w14:paraId="68D21BA4" w14:textId="77777777" w:rsidR="004D5D15" w:rsidRDefault="004D5D15" w:rsidP="003E6EB9">
      <w:pPr>
        <w:pStyle w:val="MonografiaParteInicial"/>
        <w:rPr>
          <w:sz w:val="24"/>
        </w:rPr>
      </w:pPr>
    </w:p>
    <w:p w14:paraId="5F7B6029" w14:textId="77777777" w:rsidR="004D5D15" w:rsidRDefault="004D5D15" w:rsidP="003E6EB9">
      <w:pPr>
        <w:pStyle w:val="MonografiaParteInicial"/>
        <w:rPr>
          <w:sz w:val="24"/>
        </w:rPr>
      </w:pPr>
    </w:p>
    <w:p w14:paraId="1B24DFDC" w14:textId="77777777" w:rsidR="004D5D15" w:rsidRDefault="004D5D15" w:rsidP="003E6EB9">
      <w:pPr>
        <w:pStyle w:val="MonografiaParteInicial"/>
        <w:rPr>
          <w:sz w:val="24"/>
        </w:rPr>
      </w:pPr>
    </w:p>
    <w:p w14:paraId="70ACC207" w14:textId="77777777" w:rsidR="003E6EB9" w:rsidRPr="00751BBC" w:rsidRDefault="00EF1D88" w:rsidP="003E6EB9">
      <w:pPr>
        <w:pStyle w:val="MonografiaParteInicial"/>
        <w:rPr>
          <w:i/>
          <w:sz w:val="24"/>
        </w:rPr>
      </w:pPr>
      <w:r w:rsidRPr="00751BBC">
        <w:rPr>
          <w:sz w:val="24"/>
        </w:rPr>
        <w:lastRenderedPageBreak/>
        <w:t>LISTA DE FIGURAS</w:t>
      </w:r>
    </w:p>
    <w:p w14:paraId="2E9C6ED8" w14:textId="17447A1E" w:rsidR="00F54846" w:rsidRDefault="003E6EB9">
      <w:pPr>
        <w:pStyle w:val="TableofFigures"/>
        <w:tabs>
          <w:tab w:val="right" w:leader="dot" w:pos="9062"/>
        </w:tabs>
        <w:rPr>
          <w:rFonts w:asciiTheme="minorHAnsi" w:eastAsiaTheme="minorEastAsia" w:hAnsiTheme="minorHAnsi" w:cstheme="minorBidi"/>
          <w:noProof/>
          <w:sz w:val="22"/>
          <w:szCs w:val="22"/>
          <w:lang w:val="pt-BR" w:eastAsia="pt-BR"/>
        </w:rPr>
      </w:pPr>
      <w:r w:rsidRPr="00751BBC">
        <w:rPr>
          <w:lang w:val="pt-BR"/>
        </w:rPr>
        <w:fldChar w:fldCharType="begin"/>
      </w:r>
      <w:r w:rsidRPr="00751BBC">
        <w:rPr>
          <w:lang w:val="pt-BR"/>
        </w:rPr>
        <w:instrText xml:space="preserve"> TOC \h \z \c "Figura" </w:instrText>
      </w:r>
      <w:r w:rsidRPr="00751BBC">
        <w:rPr>
          <w:lang w:val="pt-BR"/>
        </w:rPr>
        <w:fldChar w:fldCharType="separate"/>
      </w:r>
      <w:hyperlink w:anchor="_Toc3392818" w:history="1">
        <w:r w:rsidR="00F54846" w:rsidRPr="006672C8">
          <w:rPr>
            <w:rStyle w:val="Hyperlink"/>
            <w:noProof/>
          </w:rPr>
          <w:t>Figura 1 - Menu de Estilos</w:t>
        </w:r>
        <w:r w:rsidR="00F54846">
          <w:rPr>
            <w:noProof/>
            <w:webHidden/>
          </w:rPr>
          <w:tab/>
        </w:r>
        <w:r w:rsidR="00F54846">
          <w:rPr>
            <w:noProof/>
            <w:webHidden/>
          </w:rPr>
          <w:fldChar w:fldCharType="begin"/>
        </w:r>
        <w:r w:rsidR="00F54846">
          <w:rPr>
            <w:noProof/>
            <w:webHidden/>
          </w:rPr>
          <w:instrText xml:space="preserve"> PAGEREF _Toc3392818 \h </w:instrText>
        </w:r>
        <w:r w:rsidR="00F54846">
          <w:rPr>
            <w:noProof/>
            <w:webHidden/>
          </w:rPr>
        </w:r>
        <w:r w:rsidR="00F54846">
          <w:rPr>
            <w:noProof/>
            <w:webHidden/>
          </w:rPr>
          <w:fldChar w:fldCharType="separate"/>
        </w:r>
        <w:r w:rsidR="00A138D3">
          <w:rPr>
            <w:noProof/>
            <w:webHidden/>
          </w:rPr>
          <w:t>13</w:t>
        </w:r>
        <w:r w:rsidR="00F54846">
          <w:rPr>
            <w:noProof/>
            <w:webHidden/>
          </w:rPr>
          <w:fldChar w:fldCharType="end"/>
        </w:r>
      </w:hyperlink>
    </w:p>
    <w:p w14:paraId="42552850" w14:textId="282FB3BB" w:rsidR="00F54846" w:rsidRDefault="00AD7E7E">
      <w:pPr>
        <w:pStyle w:val="TableofFigures"/>
        <w:tabs>
          <w:tab w:val="right" w:leader="dot" w:pos="9062"/>
        </w:tabs>
        <w:rPr>
          <w:rFonts w:asciiTheme="minorHAnsi" w:eastAsiaTheme="minorEastAsia" w:hAnsiTheme="minorHAnsi" w:cstheme="minorBidi"/>
          <w:noProof/>
          <w:sz w:val="22"/>
          <w:szCs w:val="22"/>
          <w:lang w:val="pt-BR" w:eastAsia="pt-BR"/>
        </w:rPr>
      </w:pPr>
      <w:hyperlink w:anchor="_Toc3392819" w:history="1">
        <w:r w:rsidR="00F54846" w:rsidRPr="006672C8">
          <w:rPr>
            <w:rStyle w:val="Hyperlink"/>
            <w:noProof/>
          </w:rPr>
          <w:t>Figura 2 - Capacidade Instalada de Fontes de Energia Elétrica no Mundo, por tipo.</w:t>
        </w:r>
        <w:r w:rsidR="00F54846">
          <w:rPr>
            <w:noProof/>
            <w:webHidden/>
          </w:rPr>
          <w:tab/>
        </w:r>
        <w:r w:rsidR="00F54846">
          <w:rPr>
            <w:noProof/>
            <w:webHidden/>
          </w:rPr>
          <w:fldChar w:fldCharType="begin"/>
        </w:r>
        <w:r w:rsidR="00F54846">
          <w:rPr>
            <w:noProof/>
            <w:webHidden/>
          </w:rPr>
          <w:instrText xml:space="preserve"> PAGEREF _Toc3392819 \h </w:instrText>
        </w:r>
        <w:r w:rsidR="00F54846">
          <w:rPr>
            <w:noProof/>
            <w:webHidden/>
          </w:rPr>
        </w:r>
        <w:r w:rsidR="00F54846">
          <w:rPr>
            <w:noProof/>
            <w:webHidden/>
          </w:rPr>
          <w:fldChar w:fldCharType="separate"/>
        </w:r>
        <w:r w:rsidR="00A138D3">
          <w:rPr>
            <w:noProof/>
            <w:webHidden/>
          </w:rPr>
          <w:t>14</w:t>
        </w:r>
        <w:r w:rsidR="00F54846">
          <w:rPr>
            <w:noProof/>
            <w:webHidden/>
          </w:rPr>
          <w:fldChar w:fldCharType="end"/>
        </w:r>
      </w:hyperlink>
    </w:p>
    <w:p w14:paraId="57F868B7" w14:textId="5BC38B15" w:rsidR="00F54846" w:rsidRDefault="00AD7E7E">
      <w:pPr>
        <w:pStyle w:val="TableofFigures"/>
        <w:tabs>
          <w:tab w:val="right" w:leader="dot" w:pos="9062"/>
        </w:tabs>
        <w:rPr>
          <w:rFonts w:asciiTheme="minorHAnsi" w:eastAsiaTheme="minorEastAsia" w:hAnsiTheme="minorHAnsi" w:cstheme="minorBidi"/>
          <w:noProof/>
          <w:sz w:val="22"/>
          <w:szCs w:val="22"/>
          <w:lang w:val="pt-BR" w:eastAsia="pt-BR"/>
        </w:rPr>
      </w:pPr>
      <w:hyperlink w:anchor="_Toc3392820" w:history="1">
        <w:r w:rsidR="00F54846" w:rsidRPr="006672C8">
          <w:rPr>
            <w:rStyle w:val="Hyperlink"/>
            <w:noProof/>
            <w:lang w:val="pt-BR"/>
          </w:rPr>
          <w:t>Figura 3 - Site de download e criação de conta</w:t>
        </w:r>
        <w:r w:rsidR="00F54846">
          <w:rPr>
            <w:noProof/>
            <w:webHidden/>
          </w:rPr>
          <w:tab/>
        </w:r>
        <w:r w:rsidR="00F54846">
          <w:rPr>
            <w:noProof/>
            <w:webHidden/>
          </w:rPr>
          <w:fldChar w:fldCharType="begin"/>
        </w:r>
        <w:r w:rsidR="00F54846">
          <w:rPr>
            <w:noProof/>
            <w:webHidden/>
          </w:rPr>
          <w:instrText xml:space="preserve"> PAGEREF _Toc3392820 \h </w:instrText>
        </w:r>
        <w:r w:rsidR="00F54846">
          <w:rPr>
            <w:noProof/>
            <w:webHidden/>
          </w:rPr>
        </w:r>
        <w:r w:rsidR="00F54846">
          <w:rPr>
            <w:noProof/>
            <w:webHidden/>
          </w:rPr>
          <w:fldChar w:fldCharType="separate"/>
        </w:r>
        <w:r w:rsidR="00A138D3">
          <w:rPr>
            <w:noProof/>
            <w:webHidden/>
          </w:rPr>
          <w:t>17</w:t>
        </w:r>
        <w:r w:rsidR="00F54846">
          <w:rPr>
            <w:noProof/>
            <w:webHidden/>
          </w:rPr>
          <w:fldChar w:fldCharType="end"/>
        </w:r>
      </w:hyperlink>
    </w:p>
    <w:p w14:paraId="6FD624A5" w14:textId="7225AE47" w:rsidR="00F54846" w:rsidRDefault="00AD7E7E">
      <w:pPr>
        <w:pStyle w:val="TableofFigures"/>
        <w:tabs>
          <w:tab w:val="right" w:leader="dot" w:pos="9062"/>
        </w:tabs>
        <w:rPr>
          <w:rFonts w:asciiTheme="minorHAnsi" w:eastAsiaTheme="minorEastAsia" w:hAnsiTheme="minorHAnsi" w:cstheme="minorBidi"/>
          <w:noProof/>
          <w:sz w:val="22"/>
          <w:szCs w:val="22"/>
          <w:lang w:val="pt-BR" w:eastAsia="pt-BR"/>
        </w:rPr>
      </w:pPr>
      <w:hyperlink w:anchor="_Toc3392821" w:history="1">
        <w:r w:rsidR="00F54846" w:rsidRPr="006672C8">
          <w:rPr>
            <w:rStyle w:val="Hyperlink"/>
            <w:noProof/>
          </w:rPr>
          <w:t>Figura 4 - Login no Mendeley</w:t>
        </w:r>
        <w:r w:rsidR="00F54846">
          <w:rPr>
            <w:noProof/>
            <w:webHidden/>
          </w:rPr>
          <w:tab/>
        </w:r>
        <w:r w:rsidR="00F54846">
          <w:rPr>
            <w:noProof/>
            <w:webHidden/>
          </w:rPr>
          <w:fldChar w:fldCharType="begin"/>
        </w:r>
        <w:r w:rsidR="00F54846">
          <w:rPr>
            <w:noProof/>
            <w:webHidden/>
          </w:rPr>
          <w:instrText xml:space="preserve"> PAGEREF _Toc3392821 \h </w:instrText>
        </w:r>
        <w:r w:rsidR="00F54846">
          <w:rPr>
            <w:noProof/>
            <w:webHidden/>
          </w:rPr>
        </w:r>
        <w:r w:rsidR="00F54846">
          <w:rPr>
            <w:noProof/>
            <w:webHidden/>
          </w:rPr>
          <w:fldChar w:fldCharType="separate"/>
        </w:r>
        <w:r w:rsidR="00A138D3">
          <w:rPr>
            <w:noProof/>
            <w:webHidden/>
          </w:rPr>
          <w:t>18</w:t>
        </w:r>
        <w:r w:rsidR="00F54846">
          <w:rPr>
            <w:noProof/>
            <w:webHidden/>
          </w:rPr>
          <w:fldChar w:fldCharType="end"/>
        </w:r>
      </w:hyperlink>
    </w:p>
    <w:p w14:paraId="0548CAED" w14:textId="33CE0E03" w:rsidR="00F54846" w:rsidRDefault="00AD7E7E">
      <w:pPr>
        <w:pStyle w:val="TableofFigures"/>
        <w:tabs>
          <w:tab w:val="right" w:leader="dot" w:pos="9062"/>
        </w:tabs>
        <w:rPr>
          <w:rFonts w:asciiTheme="minorHAnsi" w:eastAsiaTheme="minorEastAsia" w:hAnsiTheme="minorHAnsi" w:cstheme="minorBidi"/>
          <w:noProof/>
          <w:sz w:val="22"/>
          <w:szCs w:val="22"/>
          <w:lang w:val="pt-BR" w:eastAsia="pt-BR"/>
        </w:rPr>
      </w:pPr>
      <w:hyperlink w:anchor="_Toc3392822" w:history="1">
        <w:r w:rsidR="00F54846" w:rsidRPr="006672C8">
          <w:rPr>
            <w:rStyle w:val="Hyperlink"/>
            <w:noProof/>
          </w:rPr>
          <w:t xml:space="preserve">Figura 5 - </w:t>
        </w:r>
        <w:r w:rsidR="00F54846" w:rsidRPr="006672C8">
          <w:rPr>
            <w:rStyle w:val="Hyperlink"/>
            <w:noProof/>
            <w:lang w:val="pt-BR"/>
          </w:rPr>
          <w:t>Instalação</w:t>
        </w:r>
        <w:r w:rsidR="00F54846" w:rsidRPr="006672C8">
          <w:rPr>
            <w:rStyle w:val="Hyperlink"/>
            <w:noProof/>
          </w:rPr>
          <w:t xml:space="preserve"> Plugin Word</w:t>
        </w:r>
        <w:r w:rsidR="00F54846">
          <w:rPr>
            <w:noProof/>
            <w:webHidden/>
          </w:rPr>
          <w:tab/>
        </w:r>
        <w:r w:rsidR="00F54846">
          <w:rPr>
            <w:noProof/>
            <w:webHidden/>
          </w:rPr>
          <w:fldChar w:fldCharType="begin"/>
        </w:r>
        <w:r w:rsidR="00F54846">
          <w:rPr>
            <w:noProof/>
            <w:webHidden/>
          </w:rPr>
          <w:instrText xml:space="preserve"> PAGEREF _Toc3392822 \h </w:instrText>
        </w:r>
        <w:r w:rsidR="00F54846">
          <w:rPr>
            <w:noProof/>
            <w:webHidden/>
          </w:rPr>
        </w:r>
        <w:r w:rsidR="00F54846">
          <w:rPr>
            <w:noProof/>
            <w:webHidden/>
          </w:rPr>
          <w:fldChar w:fldCharType="separate"/>
        </w:r>
        <w:r w:rsidR="00A138D3">
          <w:rPr>
            <w:noProof/>
            <w:webHidden/>
          </w:rPr>
          <w:t>18</w:t>
        </w:r>
        <w:r w:rsidR="00F54846">
          <w:rPr>
            <w:noProof/>
            <w:webHidden/>
          </w:rPr>
          <w:fldChar w:fldCharType="end"/>
        </w:r>
      </w:hyperlink>
    </w:p>
    <w:p w14:paraId="549D98AC" w14:textId="24E5533C" w:rsidR="00F54846" w:rsidRDefault="00AD7E7E">
      <w:pPr>
        <w:pStyle w:val="TableofFigures"/>
        <w:tabs>
          <w:tab w:val="right" w:leader="dot" w:pos="9062"/>
        </w:tabs>
        <w:rPr>
          <w:rFonts w:asciiTheme="minorHAnsi" w:eastAsiaTheme="minorEastAsia" w:hAnsiTheme="minorHAnsi" w:cstheme="minorBidi"/>
          <w:noProof/>
          <w:sz w:val="22"/>
          <w:szCs w:val="22"/>
          <w:lang w:val="pt-BR" w:eastAsia="pt-BR"/>
        </w:rPr>
      </w:pPr>
      <w:hyperlink w:anchor="_Toc3392823" w:history="1">
        <w:r w:rsidR="00F54846" w:rsidRPr="006672C8">
          <w:rPr>
            <w:rStyle w:val="Hyperlink"/>
            <w:noProof/>
          </w:rPr>
          <w:t>Figura 6 - Aba do word</w:t>
        </w:r>
        <w:r w:rsidR="00F54846">
          <w:rPr>
            <w:noProof/>
            <w:webHidden/>
          </w:rPr>
          <w:tab/>
        </w:r>
        <w:r w:rsidR="00F54846">
          <w:rPr>
            <w:noProof/>
            <w:webHidden/>
          </w:rPr>
          <w:fldChar w:fldCharType="begin"/>
        </w:r>
        <w:r w:rsidR="00F54846">
          <w:rPr>
            <w:noProof/>
            <w:webHidden/>
          </w:rPr>
          <w:instrText xml:space="preserve"> PAGEREF _Toc3392823 \h </w:instrText>
        </w:r>
        <w:r w:rsidR="00F54846">
          <w:rPr>
            <w:noProof/>
            <w:webHidden/>
          </w:rPr>
        </w:r>
        <w:r w:rsidR="00F54846">
          <w:rPr>
            <w:noProof/>
            <w:webHidden/>
          </w:rPr>
          <w:fldChar w:fldCharType="separate"/>
        </w:r>
        <w:r w:rsidR="00A138D3">
          <w:rPr>
            <w:noProof/>
            <w:webHidden/>
          </w:rPr>
          <w:t>18</w:t>
        </w:r>
        <w:r w:rsidR="00F54846">
          <w:rPr>
            <w:noProof/>
            <w:webHidden/>
          </w:rPr>
          <w:fldChar w:fldCharType="end"/>
        </w:r>
      </w:hyperlink>
    </w:p>
    <w:p w14:paraId="3CF6EFA0" w14:textId="5E7CB3A1" w:rsidR="00F54846" w:rsidRDefault="00AD7E7E">
      <w:pPr>
        <w:pStyle w:val="TableofFigures"/>
        <w:tabs>
          <w:tab w:val="right" w:leader="dot" w:pos="9062"/>
        </w:tabs>
        <w:rPr>
          <w:rFonts w:asciiTheme="minorHAnsi" w:eastAsiaTheme="minorEastAsia" w:hAnsiTheme="minorHAnsi" w:cstheme="minorBidi"/>
          <w:noProof/>
          <w:sz w:val="22"/>
          <w:szCs w:val="22"/>
          <w:lang w:val="pt-BR" w:eastAsia="pt-BR"/>
        </w:rPr>
      </w:pPr>
      <w:hyperlink w:anchor="_Toc3392824" w:history="1">
        <w:r w:rsidR="00F54846" w:rsidRPr="006672C8">
          <w:rPr>
            <w:rStyle w:val="Hyperlink"/>
            <w:noProof/>
            <w:lang w:val="pt-BR"/>
          </w:rPr>
          <w:t>Figura 7 - Seleção do Estilo ABNT</w:t>
        </w:r>
        <w:r w:rsidR="00F54846">
          <w:rPr>
            <w:noProof/>
            <w:webHidden/>
          </w:rPr>
          <w:tab/>
        </w:r>
        <w:r w:rsidR="00F54846">
          <w:rPr>
            <w:noProof/>
            <w:webHidden/>
          </w:rPr>
          <w:fldChar w:fldCharType="begin"/>
        </w:r>
        <w:r w:rsidR="00F54846">
          <w:rPr>
            <w:noProof/>
            <w:webHidden/>
          </w:rPr>
          <w:instrText xml:space="preserve"> PAGEREF _Toc3392824 \h </w:instrText>
        </w:r>
        <w:r w:rsidR="00F54846">
          <w:rPr>
            <w:noProof/>
            <w:webHidden/>
          </w:rPr>
        </w:r>
        <w:r w:rsidR="00F54846">
          <w:rPr>
            <w:noProof/>
            <w:webHidden/>
          </w:rPr>
          <w:fldChar w:fldCharType="separate"/>
        </w:r>
        <w:r w:rsidR="00A138D3">
          <w:rPr>
            <w:noProof/>
            <w:webHidden/>
          </w:rPr>
          <w:t>19</w:t>
        </w:r>
        <w:r w:rsidR="00F54846">
          <w:rPr>
            <w:noProof/>
            <w:webHidden/>
          </w:rPr>
          <w:fldChar w:fldCharType="end"/>
        </w:r>
      </w:hyperlink>
    </w:p>
    <w:p w14:paraId="6853B19A" w14:textId="41FE81D3" w:rsidR="00F54846" w:rsidRDefault="00AD7E7E">
      <w:pPr>
        <w:pStyle w:val="TableofFigures"/>
        <w:tabs>
          <w:tab w:val="right" w:leader="dot" w:pos="9062"/>
        </w:tabs>
        <w:rPr>
          <w:rFonts w:asciiTheme="minorHAnsi" w:eastAsiaTheme="minorEastAsia" w:hAnsiTheme="minorHAnsi" w:cstheme="minorBidi"/>
          <w:noProof/>
          <w:sz w:val="22"/>
          <w:szCs w:val="22"/>
          <w:lang w:val="pt-BR" w:eastAsia="pt-BR"/>
        </w:rPr>
      </w:pPr>
      <w:hyperlink w:anchor="_Toc3392825" w:history="1">
        <w:r w:rsidR="00F54846" w:rsidRPr="006672C8">
          <w:rPr>
            <w:rStyle w:val="Hyperlink"/>
            <w:noProof/>
          </w:rPr>
          <w:t>Figura 8 - Seleção ABNT</w:t>
        </w:r>
        <w:r w:rsidR="00F54846">
          <w:rPr>
            <w:noProof/>
            <w:webHidden/>
          </w:rPr>
          <w:tab/>
        </w:r>
        <w:r w:rsidR="00F54846">
          <w:rPr>
            <w:noProof/>
            <w:webHidden/>
          </w:rPr>
          <w:fldChar w:fldCharType="begin"/>
        </w:r>
        <w:r w:rsidR="00F54846">
          <w:rPr>
            <w:noProof/>
            <w:webHidden/>
          </w:rPr>
          <w:instrText xml:space="preserve"> PAGEREF _Toc3392825 \h </w:instrText>
        </w:r>
        <w:r w:rsidR="00F54846">
          <w:rPr>
            <w:noProof/>
            <w:webHidden/>
          </w:rPr>
        </w:r>
        <w:r w:rsidR="00F54846">
          <w:rPr>
            <w:noProof/>
            <w:webHidden/>
          </w:rPr>
          <w:fldChar w:fldCharType="separate"/>
        </w:r>
        <w:r w:rsidR="00A138D3">
          <w:rPr>
            <w:noProof/>
            <w:webHidden/>
          </w:rPr>
          <w:t>19</w:t>
        </w:r>
        <w:r w:rsidR="00F54846">
          <w:rPr>
            <w:noProof/>
            <w:webHidden/>
          </w:rPr>
          <w:fldChar w:fldCharType="end"/>
        </w:r>
      </w:hyperlink>
    </w:p>
    <w:p w14:paraId="6DD15109" w14:textId="0A470784" w:rsidR="00F54846" w:rsidRDefault="00AD7E7E">
      <w:pPr>
        <w:pStyle w:val="TableofFigures"/>
        <w:tabs>
          <w:tab w:val="right" w:leader="dot" w:pos="9062"/>
        </w:tabs>
        <w:rPr>
          <w:rFonts w:asciiTheme="minorHAnsi" w:eastAsiaTheme="minorEastAsia" w:hAnsiTheme="minorHAnsi" w:cstheme="minorBidi"/>
          <w:noProof/>
          <w:sz w:val="22"/>
          <w:szCs w:val="22"/>
          <w:lang w:val="pt-BR" w:eastAsia="pt-BR"/>
        </w:rPr>
      </w:pPr>
      <w:hyperlink w:anchor="_Toc3392826" w:history="1">
        <w:r w:rsidR="00F54846" w:rsidRPr="006672C8">
          <w:rPr>
            <w:rStyle w:val="Hyperlink"/>
            <w:noProof/>
          </w:rPr>
          <w:t>Figura 9 - Seleção de referência</w:t>
        </w:r>
        <w:r w:rsidR="00F54846">
          <w:rPr>
            <w:noProof/>
            <w:webHidden/>
          </w:rPr>
          <w:tab/>
        </w:r>
        <w:r w:rsidR="00F54846">
          <w:rPr>
            <w:noProof/>
            <w:webHidden/>
          </w:rPr>
          <w:fldChar w:fldCharType="begin"/>
        </w:r>
        <w:r w:rsidR="00F54846">
          <w:rPr>
            <w:noProof/>
            <w:webHidden/>
          </w:rPr>
          <w:instrText xml:space="preserve"> PAGEREF _Toc3392826 \h </w:instrText>
        </w:r>
        <w:r w:rsidR="00F54846">
          <w:rPr>
            <w:noProof/>
            <w:webHidden/>
          </w:rPr>
        </w:r>
        <w:r w:rsidR="00F54846">
          <w:rPr>
            <w:noProof/>
            <w:webHidden/>
          </w:rPr>
          <w:fldChar w:fldCharType="separate"/>
        </w:r>
        <w:r w:rsidR="00A138D3">
          <w:rPr>
            <w:noProof/>
            <w:webHidden/>
          </w:rPr>
          <w:t>20</w:t>
        </w:r>
        <w:r w:rsidR="00F54846">
          <w:rPr>
            <w:noProof/>
            <w:webHidden/>
          </w:rPr>
          <w:fldChar w:fldCharType="end"/>
        </w:r>
      </w:hyperlink>
    </w:p>
    <w:p w14:paraId="121EBC49" w14:textId="0485AB57" w:rsidR="00F54846" w:rsidRDefault="00AD7E7E">
      <w:pPr>
        <w:pStyle w:val="TableofFigures"/>
        <w:tabs>
          <w:tab w:val="right" w:leader="dot" w:pos="9062"/>
        </w:tabs>
        <w:rPr>
          <w:rFonts w:asciiTheme="minorHAnsi" w:eastAsiaTheme="minorEastAsia" w:hAnsiTheme="minorHAnsi" w:cstheme="minorBidi"/>
          <w:noProof/>
          <w:sz w:val="22"/>
          <w:szCs w:val="22"/>
          <w:lang w:val="pt-BR" w:eastAsia="pt-BR"/>
        </w:rPr>
      </w:pPr>
      <w:hyperlink w:anchor="_Toc3392827" w:history="1">
        <w:r w:rsidR="00F54846" w:rsidRPr="006672C8">
          <w:rPr>
            <w:rStyle w:val="Hyperlink"/>
            <w:noProof/>
            <w:lang w:val="pt-BR"/>
          </w:rPr>
          <w:t>Figura 10 - Inserção manual de referências</w:t>
        </w:r>
        <w:r w:rsidR="00F54846">
          <w:rPr>
            <w:noProof/>
            <w:webHidden/>
          </w:rPr>
          <w:tab/>
        </w:r>
        <w:r w:rsidR="00F54846">
          <w:rPr>
            <w:noProof/>
            <w:webHidden/>
          </w:rPr>
          <w:fldChar w:fldCharType="begin"/>
        </w:r>
        <w:r w:rsidR="00F54846">
          <w:rPr>
            <w:noProof/>
            <w:webHidden/>
          </w:rPr>
          <w:instrText xml:space="preserve"> PAGEREF _Toc3392827 \h </w:instrText>
        </w:r>
        <w:r w:rsidR="00F54846">
          <w:rPr>
            <w:noProof/>
            <w:webHidden/>
          </w:rPr>
        </w:r>
        <w:r w:rsidR="00F54846">
          <w:rPr>
            <w:noProof/>
            <w:webHidden/>
          </w:rPr>
          <w:fldChar w:fldCharType="separate"/>
        </w:r>
        <w:r w:rsidR="00A138D3">
          <w:rPr>
            <w:noProof/>
            <w:webHidden/>
          </w:rPr>
          <w:t>20</w:t>
        </w:r>
        <w:r w:rsidR="00F54846">
          <w:rPr>
            <w:noProof/>
            <w:webHidden/>
          </w:rPr>
          <w:fldChar w:fldCharType="end"/>
        </w:r>
      </w:hyperlink>
    </w:p>
    <w:p w14:paraId="4029F34B" w14:textId="1944C54D" w:rsidR="00F54846" w:rsidRDefault="00AD7E7E">
      <w:pPr>
        <w:pStyle w:val="TableofFigures"/>
        <w:tabs>
          <w:tab w:val="right" w:leader="dot" w:pos="9062"/>
        </w:tabs>
        <w:rPr>
          <w:rFonts w:asciiTheme="minorHAnsi" w:eastAsiaTheme="minorEastAsia" w:hAnsiTheme="minorHAnsi" w:cstheme="minorBidi"/>
          <w:noProof/>
          <w:sz w:val="22"/>
          <w:szCs w:val="22"/>
          <w:lang w:val="pt-BR" w:eastAsia="pt-BR"/>
        </w:rPr>
      </w:pPr>
      <w:hyperlink w:anchor="_Toc3392828" w:history="1">
        <w:r w:rsidR="00F54846" w:rsidRPr="006672C8">
          <w:rPr>
            <w:rStyle w:val="Hyperlink"/>
            <w:noProof/>
          </w:rPr>
          <w:t>Figura 11 - Inserção de 1 referência</w:t>
        </w:r>
        <w:r w:rsidR="00F54846">
          <w:rPr>
            <w:noProof/>
            <w:webHidden/>
          </w:rPr>
          <w:tab/>
        </w:r>
        <w:r w:rsidR="00F54846">
          <w:rPr>
            <w:noProof/>
            <w:webHidden/>
          </w:rPr>
          <w:fldChar w:fldCharType="begin"/>
        </w:r>
        <w:r w:rsidR="00F54846">
          <w:rPr>
            <w:noProof/>
            <w:webHidden/>
          </w:rPr>
          <w:instrText xml:space="preserve"> PAGEREF _Toc3392828 \h </w:instrText>
        </w:r>
        <w:r w:rsidR="00F54846">
          <w:rPr>
            <w:noProof/>
            <w:webHidden/>
          </w:rPr>
        </w:r>
        <w:r w:rsidR="00F54846">
          <w:rPr>
            <w:noProof/>
            <w:webHidden/>
          </w:rPr>
          <w:fldChar w:fldCharType="separate"/>
        </w:r>
        <w:r w:rsidR="00A138D3">
          <w:rPr>
            <w:noProof/>
            <w:webHidden/>
          </w:rPr>
          <w:t>21</w:t>
        </w:r>
        <w:r w:rsidR="00F54846">
          <w:rPr>
            <w:noProof/>
            <w:webHidden/>
          </w:rPr>
          <w:fldChar w:fldCharType="end"/>
        </w:r>
      </w:hyperlink>
    </w:p>
    <w:p w14:paraId="2467559F" w14:textId="23CB9F0E" w:rsidR="00F54846" w:rsidRDefault="00AD7E7E">
      <w:pPr>
        <w:pStyle w:val="TableofFigures"/>
        <w:tabs>
          <w:tab w:val="right" w:leader="dot" w:pos="9062"/>
        </w:tabs>
        <w:rPr>
          <w:rFonts w:asciiTheme="minorHAnsi" w:eastAsiaTheme="minorEastAsia" w:hAnsiTheme="minorHAnsi" w:cstheme="minorBidi"/>
          <w:noProof/>
          <w:sz w:val="22"/>
          <w:szCs w:val="22"/>
          <w:lang w:val="pt-BR" w:eastAsia="pt-BR"/>
        </w:rPr>
      </w:pPr>
      <w:hyperlink w:anchor="_Toc3392829" w:history="1">
        <w:r w:rsidR="00F54846" w:rsidRPr="006672C8">
          <w:rPr>
            <w:rStyle w:val="Hyperlink"/>
            <w:noProof/>
          </w:rPr>
          <w:t>Figura 12 - Duas referências</w:t>
        </w:r>
        <w:r w:rsidR="00F54846">
          <w:rPr>
            <w:noProof/>
            <w:webHidden/>
          </w:rPr>
          <w:tab/>
        </w:r>
        <w:r w:rsidR="00F54846">
          <w:rPr>
            <w:noProof/>
            <w:webHidden/>
          </w:rPr>
          <w:fldChar w:fldCharType="begin"/>
        </w:r>
        <w:r w:rsidR="00F54846">
          <w:rPr>
            <w:noProof/>
            <w:webHidden/>
          </w:rPr>
          <w:instrText xml:space="preserve"> PAGEREF _Toc3392829 \h </w:instrText>
        </w:r>
        <w:r w:rsidR="00F54846">
          <w:rPr>
            <w:noProof/>
            <w:webHidden/>
          </w:rPr>
        </w:r>
        <w:r w:rsidR="00F54846">
          <w:rPr>
            <w:noProof/>
            <w:webHidden/>
          </w:rPr>
          <w:fldChar w:fldCharType="separate"/>
        </w:r>
        <w:r w:rsidR="00A138D3">
          <w:rPr>
            <w:noProof/>
            <w:webHidden/>
          </w:rPr>
          <w:t>22</w:t>
        </w:r>
        <w:r w:rsidR="00F54846">
          <w:rPr>
            <w:noProof/>
            <w:webHidden/>
          </w:rPr>
          <w:fldChar w:fldCharType="end"/>
        </w:r>
      </w:hyperlink>
    </w:p>
    <w:p w14:paraId="2B4C7248" w14:textId="33FBC2BE" w:rsidR="00F54846" w:rsidRDefault="00AD7E7E">
      <w:pPr>
        <w:pStyle w:val="TableofFigures"/>
        <w:tabs>
          <w:tab w:val="right" w:leader="dot" w:pos="9062"/>
        </w:tabs>
        <w:rPr>
          <w:rFonts w:asciiTheme="minorHAnsi" w:eastAsiaTheme="minorEastAsia" w:hAnsiTheme="minorHAnsi" w:cstheme="minorBidi"/>
          <w:noProof/>
          <w:sz w:val="22"/>
          <w:szCs w:val="22"/>
          <w:lang w:val="pt-BR" w:eastAsia="pt-BR"/>
        </w:rPr>
      </w:pPr>
      <w:hyperlink w:anchor="_Toc3392830" w:history="1">
        <w:r w:rsidR="00F54846" w:rsidRPr="006672C8">
          <w:rPr>
            <w:rStyle w:val="Hyperlink"/>
            <w:noProof/>
          </w:rPr>
          <w:t>Figura 13 - Edição da Citação</w:t>
        </w:r>
        <w:r w:rsidR="00F54846">
          <w:rPr>
            <w:noProof/>
            <w:webHidden/>
          </w:rPr>
          <w:tab/>
        </w:r>
        <w:r w:rsidR="00F54846">
          <w:rPr>
            <w:noProof/>
            <w:webHidden/>
          </w:rPr>
          <w:fldChar w:fldCharType="begin"/>
        </w:r>
        <w:r w:rsidR="00F54846">
          <w:rPr>
            <w:noProof/>
            <w:webHidden/>
          </w:rPr>
          <w:instrText xml:space="preserve"> PAGEREF _Toc3392830 \h </w:instrText>
        </w:r>
        <w:r w:rsidR="00F54846">
          <w:rPr>
            <w:noProof/>
            <w:webHidden/>
          </w:rPr>
        </w:r>
        <w:r w:rsidR="00F54846">
          <w:rPr>
            <w:noProof/>
            <w:webHidden/>
          </w:rPr>
          <w:fldChar w:fldCharType="separate"/>
        </w:r>
        <w:r w:rsidR="00A138D3">
          <w:rPr>
            <w:noProof/>
            <w:webHidden/>
          </w:rPr>
          <w:t>22</w:t>
        </w:r>
        <w:r w:rsidR="00F54846">
          <w:rPr>
            <w:noProof/>
            <w:webHidden/>
          </w:rPr>
          <w:fldChar w:fldCharType="end"/>
        </w:r>
      </w:hyperlink>
    </w:p>
    <w:p w14:paraId="2EC8EC81" w14:textId="77777777" w:rsidR="00BF71FF" w:rsidRPr="00751BBC" w:rsidRDefault="003E6EB9" w:rsidP="003E6EB9">
      <w:pPr>
        <w:pStyle w:val="MonografiaParteInicial"/>
        <w:rPr>
          <w:sz w:val="24"/>
        </w:rPr>
      </w:pPr>
      <w:r w:rsidRPr="00751BBC">
        <w:fldChar w:fldCharType="end"/>
      </w:r>
    </w:p>
    <w:p w14:paraId="6D25DB1D" w14:textId="77777777" w:rsidR="00EF1D88" w:rsidRDefault="003E6EB9" w:rsidP="003E6EB9">
      <w:pPr>
        <w:pStyle w:val="MonografiaParteInicial"/>
        <w:rPr>
          <w:i/>
          <w:sz w:val="24"/>
        </w:rPr>
      </w:pPr>
      <w:r w:rsidRPr="00751BBC">
        <w:rPr>
          <w:sz w:val="24"/>
        </w:rPr>
        <w:t xml:space="preserve"> </w:t>
      </w:r>
    </w:p>
    <w:p w14:paraId="6053E7F6" w14:textId="77777777" w:rsidR="00EF1D88" w:rsidRDefault="00EF1D88" w:rsidP="003E6EB9">
      <w:pPr>
        <w:pStyle w:val="MonografiaParteInicial"/>
        <w:rPr>
          <w:i/>
          <w:sz w:val="24"/>
        </w:rPr>
      </w:pPr>
    </w:p>
    <w:p w14:paraId="0DF6AF19" w14:textId="77777777" w:rsidR="00EF1D88" w:rsidRDefault="00EF1D88" w:rsidP="003E6EB9">
      <w:pPr>
        <w:pStyle w:val="MonografiaParteInicial"/>
        <w:rPr>
          <w:i/>
          <w:sz w:val="24"/>
        </w:rPr>
      </w:pPr>
    </w:p>
    <w:p w14:paraId="4BA806AE" w14:textId="77777777" w:rsidR="00C61B11" w:rsidRDefault="00C61B11" w:rsidP="003E6EB9">
      <w:pPr>
        <w:pStyle w:val="MonografiaParteInicial"/>
        <w:rPr>
          <w:i/>
          <w:sz w:val="24"/>
        </w:rPr>
      </w:pPr>
    </w:p>
    <w:p w14:paraId="08152EAF" w14:textId="77777777" w:rsidR="00C61B11" w:rsidRDefault="00C61B11" w:rsidP="003E6EB9">
      <w:pPr>
        <w:pStyle w:val="MonografiaParteInicial"/>
        <w:rPr>
          <w:i/>
          <w:sz w:val="24"/>
        </w:rPr>
      </w:pPr>
    </w:p>
    <w:p w14:paraId="2FACB183" w14:textId="77777777" w:rsidR="00C61B11" w:rsidRDefault="00C61B11" w:rsidP="003E6EB9">
      <w:pPr>
        <w:pStyle w:val="MonografiaParteInicial"/>
        <w:rPr>
          <w:i/>
          <w:sz w:val="24"/>
        </w:rPr>
      </w:pPr>
    </w:p>
    <w:p w14:paraId="0F22C270" w14:textId="77777777" w:rsidR="00C61B11" w:rsidRDefault="00C61B11" w:rsidP="003E6EB9">
      <w:pPr>
        <w:pStyle w:val="MonografiaParteInicial"/>
        <w:rPr>
          <w:i/>
          <w:sz w:val="24"/>
        </w:rPr>
      </w:pPr>
    </w:p>
    <w:p w14:paraId="4389FFFB" w14:textId="77777777" w:rsidR="00C61B11" w:rsidRDefault="00C61B11" w:rsidP="003E6EB9">
      <w:pPr>
        <w:pStyle w:val="MonografiaParteInicial"/>
        <w:rPr>
          <w:i/>
          <w:sz w:val="24"/>
        </w:rPr>
      </w:pPr>
    </w:p>
    <w:p w14:paraId="202E09FD" w14:textId="77777777" w:rsidR="00C61B11" w:rsidRDefault="00C61B11" w:rsidP="003E6EB9">
      <w:pPr>
        <w:pStyle w:val="MonografiaParteInicial"/>
        <w:rPr>
          <w:i/>
          <w:sz w:val="24"/>
        </w:rPr>
      </w:pPr>
    </w:p>
    <w:p w14:paraId="21420588" w14:textId="77777777" w:rsidR="00C61B11" w:rsidRDefault="00C61B11" w:rsidP="003E6EB9">
      <w:pPr>
        <w:pStyle w:val="MonografiaParteInicial"/>
        <w:rPr>
          <w:i/>
          <w:sz w:val="24"/>
        </w:rPr>
      </w:pPr>
    </w:p>
    <w:p w14:paraId="7CDAE4FB" w14:textId="77777777" w:rsidR="00C61B11" w:rsidRDefault="00C61B11" w:rsidP="003E6EB9">
      <w:pPr>
        <w:pStyle w:val="MonografiaParteInicial"/>
        <w:rPr>
          <w:i/>
          <w:sz w:val="24"/>
        </w:rPr>
      </w:pPr>
    </w:p>
    <w:p w14:paraId="748F6253" w14:textId="77777777" w:rsidR="00C61B11" w:rsidRDefault="00C61B11" w:rsidP="003E6EB9">
      <w:pPr>
        <w:pStyle w:val="MonografiaParteInicial"/>
        <w:rPr>
          <w:i/>
          <w:sz w:val="24"/>
        </w:rPr>
      </w:pPr>
    </w:p>
    <w:p w14:paraId="3BBBEEC8" w14:textId="77777777" w:rsidR="00BA3906" w:rsidRDefault="00BA3906" w:rsidP="003E6EB9">
      <w:pPr>
        <w:pStyle w:val="MonografiaParteInicial"/>
        <w:rPr>
          <w:i/>
          <w:sz w:val="24"/>
        </w:rPr>
      </w:pPr>
    </w:p>
    <w:p w14:paraId="33C44666" w14:textId="77777777" w:rsidR="00170D63" w:rsidRDefault="00170D63" w:rsidP="003E6EB9">
      <w:pPr>
        <w:pStyle w:val="MonografiaParteInicial"/>
        <w:rPr>
          <w:i/>
          <w:sz w:val="24"/>
        </w:rPr>
      </w:pPr>
    </w:p>
    <w:p w14:paraId="0BCD856F" w14:textId="77777777" w:rsidR="00170D63" w:rsidRDefault="00170D63" w:rsidP="003E6EB9">
      <w:pPr>
        <w:pStyle w:val="MonografiaParteInicial"/>
        <w:rPr>
          <w:i/>
          <w:sz w:val="24"/>
        </w:rPr>
      </w:pPr>
    </w:p>
    <w:p w14:paraId="6684A6A6" w14:textId="77777777" w:rsidR="003E6EB9" w:rsidRPr="00751BBC" w:rsidRDefault="00EF1D88" w:rsidP="003E6EB9">
      <w:pPr>
        <w:pStyle w:val="MonografiaParteInicial"/>
        <w:rPr>
          <w:i/>
          <w:sz w:val="24"/>
        </w:rPr>
      </w:pPr>
      <w:r w:rsidRPr="00751BBC">
        <w:rPr>
          <w:sz w:val="24"/>
        </w:rPr>
        <w:lastRenderedPageBreak/>
        <w:t>LISTA DE TABELAS</w:t>
      </w:r>
    </w:p>
    <w:p w14:paraId="09FA1868" w14:textId="020692FF" w:rsidR="00B563DC" w:rsidRDefault="003E6EB9">
      <w:pPr>
        <w:pStyle w:val="TableofFigures"/>
        <w:tabs>
          <w:tab w:val="right" w:leader="dot" w:pos="9062"/>
        </w:tabs>
        <w:rPr>
          <w:rFonts w:asciiTheme="minorHAnsi" w:eastAsiaTheme="minorEastAsia" w:hAnsiTheme="minorHAnsi" w:cstheme="minorBidi"/>
          <w:noProof/>
          <w:sz w:val="22"/>
          <w:szCs w:val="22"/>
          <w:lang w:val="pt-BR" w:eastAsia="pt-BR"/>
        </w:rPr>
      </w:pPr>
      <w:r w:rsidRPr="00751BBC">
        <w:rPr>
          <w:lang w:val="pt-BR"/>
        </w:rPr>
        <w:fldChar w:fldCharType="begin"/>
      </w:r>
      <w:r w:rsidRPr="00751BBC">
        <w:rPr>
          <w:lang w:val="pt-BR"/>
        </w:rPr>
        <w:instrText xml:space="preserve"> TOC \h \z \c "Tabela" </w:instrText>
      </w:r>
      <w:r w:rsidRPr="00751BBC">
        <w:rPr>
          <w:lang w:val="pt-BR"/>
        </w:rPr>
        <w:fldChar w:fldCharType="separate"/>
      </w:r>
      <w:hyperlink w:anchor="_Toc494481968" w:history="1">
        <w:r w:rsidR="00B563DC" w:rsidRPr="00BD77A4">
          <w:rPr>
            <w:rStyle w:val="Hyperlink"/>
            <w:noProof/>
          </w:rPr>
          <w:t>Tabela 1. Maiores produtores de energia renovável no mundo em 2014. A unidade Mtoe se refere à Megatonelada Equivalente de Petróleo.</w:t>
        </w:r>
        <w:r w:rsidR="00B563DC">
          <w:rPr>
            <w:noProof/>
            <w:webHidden/>
          </w:rPr>
          <w:tab/>
        </w:r>
        <w:r w:rsidR="00B563DC">
          <w:rPr>
            <w:noProof/>
            <w:webHidden/>
          </w:rPr>
          <w:fldChar w:fldCharType="begin"/>
        </w:r>
        <w:r w:rsidR="00B563DC">
          <w:rPr>
            <w:noProof/>
            <w:webHidden/>
          </w:rPr>
          <w:instrText xml:space="preserve"> PAGEREF _Toc494481968 \h </w:instrText>
        </w:r>
        <w:r w:rsidR="00B563DC">
          <w:rPr>
            <w:noProof/>
            <w:webHidden/>
          </w:rPr>
        </w:r>
        <w:r w:rsidR="00B563DC">
          <w:rPr>
            <w:noProof/>
            <w:webHidden/>
          </w:rPr>
          <w:fldChar w:fldCharType="separate"/>
        </w:r>
        <w:r w:rsidR="00A138D3">
          <w:rPr>
            <w:noProof/>
            <w:webHidden/>
          </w:rPr>
          <w:t>15</w:t>
        </w:r>
        <w:r w:rsidR="00B563DC">
          <w:rPr>
            <w:noProof/>
            <w:webHidden/>
          </w:rPr>
          <w:fldChar w:fldCharType="end"/>
        </w:r>
      </w:hyperlink>
    </w:p>
    <w:p w14:paraId="5A87090C" w14:textId="77777777" w:rsidR="003E6EB9" w:rsidRPr="00751BBC" w:rsidRDefault="003E6EB9" w:rsidP="003E6EB9">
      <w:pPr>
        <w:pStyle w:val="MonografiaParteInicial"/>
      </w:pPr>
      <w:r w:rsidRPr="00751BBC">
        <w:fldChar w:fldCharType="end"/>
      </w:r>
    </w:p>
    <w:p w14:paraId="09730534" w14:textId="77777777" w:rsidR="00B67B45" w:rsidRPr="00751BBC" w:rsidRDefault="00B67B45" w:rsidP="003E6EB9">
      <w:pPr>
        <w:pStyle w:val="MonografiaParteInicial"/>
      </w:pPr>
    </w:p>
    <w:p w14:paraId="1C9B4853" w14:textId="77777777" w:rsidR="00B67B45" w:rsidRDefault="00B67B45" w:rsidP="003E6EB9">
      <w:pPr>
        <w:pStyle w:val="MonografiaParteInicial"/>
      </w:pPr>
    </w:p>
    <w:p w14:paraId="0C3266FB" w14:textId="77777777" w:rsidR="00C61B11" w:rsidRDefault="00C61B11" w:rsidP="003E6EB9">
      <w:pPr>
        <w:pStyle w:val="MonografiaParteInicial"/>
      </w:pPr>
    </w:p>
    <w:p w14:paraId="04A561F6" w14:textId="77777777" w:rsidR="00C61B11" w:rsidRDefault="00C61B11" w:rsidP="003E6EB9">
      <w:pPr>
        <w:pStyle w:val="MonografiaParteInicial"/>
      </w:pPr>
    </w:p>
    <w:p w14:paraId="57ABC560" w14:textId="77777777" w:rsidR="00C61B11" w:rsidRDefault="00C61B11" w:rsidP="003E6EB9">
      <w:pPr>
        <w:pStyle w:val="MonografiaParteInicial"/>
      </w:pPr>
    </w:p>
    <w:p w14:paraId="73BFD7C0" w14:textId="77777777" w:rsidR="00C61B11" w:rsidRDefault="00C61B11" w:rsidP="003E6EB9">
      <w:pPr>
        <w:pStyle w:val="MonografiaParteInicial"/>
      </w:pPr>
    </w:p>
    <w:p w14:paraId="21C4E5D3" w14:textId="77777777" w:rsidR="00C61B11" w:rsidRDefault="00C61B11" w:rsidP="003E6EB9">
      <w:pPr>
        <w:pStyle w:val="MonografiaParteInicial"/>
      </w:pPr>
    </w:p>
    <w:p w14:paraId="19B199E9" w14:textId="77777777" w:rsidR="00C61B11" w:rsidRDefault="00C61B11" w:rsidP="003E6EB9">
      <w:pPr>
        <w:pStyle w:val="MonografiaParteInicial"/>
      </w:pPr>
    </w:p>
    <w:p w14:paraId="4D6A3358" w14:textId="77777777" w:rsidR="00C61B11" w:rsidRPr="00751BBC" w:rsidRDefault="00C61B11" w:rsidP="003E6EB9">
      <w:pPr>
        <w:pStyle w:val="MonografiaParteInicial"/>
      </w:pPr>
    </w:p>
    <w:p w14:paraId="7E409D8B" w14:textId="77777777" w:rsidR="00B67B45" w:rsidRDefault="00B67B45" w:rsidP="003E6EB9">
      <w:pPr>
        <w:pStyle w:val="MonografiaParteInicial"/>
      </w:pPr>
    </w:p>
    <w:p w14:paraId="0FE8D0E4" w14:textId="77777777" w:rsidR="00D81BC2" w:rsidRDefault="00D81BC2" w:rsidP="003E6EB9">
      <w:pPr>
        <w:pStyle w:val="MonografiaParteInicial"/>
      </w:pPr>
    </w:p>
    <w:p w14:paraId="71A263D0" w14:textId="77777777" w:rsidR="00D81BC2" w:rsidRDefault="00D81BC2" w:rsidP="003E6EB9">
      <w:pPr>
        <w:pStyle w:val="MonografiaParteInicial"/>
      </w:pPr>
    </w:p>
    <w:p w14:paraId="7DDC0A1C" w14:textId="77777777" w:rsidR="00170D63" w:rsidRDefault="00170D63" w:rsidP="003E6EB9">
      <w:pPr>
        <w:pStyle w:val="MonografiaParteInicial"/>
      </w:pPr>
    </w:p>
    <w:p w14:paraId="7D7CD592" w14:textId="77777777" w:rsidR="00170D63" w:rsidRDefault="00170D63" w:rsidP="003E6EB9">
      <w:pPr>
        <w:pStyle w:val="MonografiaParteInicial"/>
      </w:pPr>
    </w:p>
    <w:p w14:paraId="391A368E" w14:textId="77777777" w:rsidR="00170D63" w:rsidRDefault="00170D63" w:rsidP="003E6EB9">
      <w:pPr>
        <w:pStyle w:val="MonografiaParteInicial"/>
      </w:pPr>
    </w:p>
    <w:p w14:paraId="3DABAA72" w14:textId="77777777" w:rsidR="00170D63" w:rsidRDefault="00170D63" w:rsidP="003E6EB9">
      <w:pPr>
        <w:pStyle w:val="MonografiaParteInicial"/>
      </w:pPr>
    </w:p>
    <w:p w14:paraId="7DB6AE7A" w14:textId="77777777" w:rsidR="00170D63" w:rsidRDefault="00170D63" w:rsidP="003E6EB9">
      <w:pPr>
        <w:pStyle w:val="MonografiaParteInicial"/>
      </w:pPr>
    </w:p>
    <w:p w14:paraId="64508111" w14:textId="77777777" w:rsidR="00170D63" w:rsidRDefault="00170D63" w:rsidP="003E6EB9">
      <w:pPr>
        <w:pStyle w:val="MonografiaParteInicial"/>
      </w:pPr>
    </w:p>
    <w:p w14:paraId="7F746807" w14:textId="77777777" w:rsidR="00170D63" w:rsidRDefault="00170D63" w:rsidP="003E6EB9">
      <w:pPr>
        <w:pStyle w:val="MonografiaParteInicial"/>
      </w:pPr>
    </w:p>
    <w:p w14:paraId="2FC7C23D" w14:textId="77777777" w:rsidR="00170D63" w:rsidRDefault="00170D63" w:rsidP="003E6EB9">
      <w:pPr>
        <w:pStyle w:val="MonografiaParteInicial"/>
      </w:pPr>
    </w:p>
    <w:p w14:paraId="1D737501" w14:textId="77777777" w:rsidR="00170D63" w:rsidRDefault="00170D63" w:rsidP="00C14914">
      <w:pPr>
        <w:pStyle w:val="MonografiaParteInicial"/>
        <w:jc w:val="left"/>
      </w:pPr>
    </w:p>
    <w:p w14:paraId="715C6ED8" w14:textId="77777777" w:rsidR="004D5D15" w:rsidRDefault="004D5D15" w:rsidP="00C14914">
      <w:pPr>
        <w:pStyle w:val="MonografiaParteInicial"/>
        <w:jc w:val="left"/>
      </w:pPr>
    </w:p>
    <w:p w14:paraId="02153940" w14:textId="77777777" w:rsidR="004D5D15" w:rsidRDefault="004D5D15" w:rsidP="00C14914">
      <w:pPr>
        <w:pStyle w:val="MonografiaParteInicial"/>
        <w:jc w:val="left"/>
      </w:pPr>
    </w:p>
    <w:p w14:paraId="03420B92" w14:textId="77777777" w:rsidR="00B563DC" w:rsidRDefault="00B563DC" w:rsidP="00C14914">
      <w:pPr>
        <w:pStyle w:val="MonografiaParteInicial"/>
        <w:jc w:val="left"/>
      </w:pPr>
    </w:p>
    <w:p w14:paraId="17C27FD0" w14:textId="77777777" w:rsidR="004D5D15" w:rsidRDefault="004D5D15" w:rsidP="00C14914">
      <w:pPr>
        <w:pStyle w:val="MonografiaParteInicial"/>
        <w:jc w:val="left"/>
      </w:pPr>
    </w:p>
    <w:p w14:paraId="1BAE19A3" w14:textId="77777777" w:rsidR="00B67B45" w:rsidRDefault="00EF1D88" w:rsidP="00B67B45">
      <w:pPr>
        <w:pStyle w:val="MonografiaParteInicial"/>
        <w:rPr>
          <w:sz w:val="24"/>
        </w:rPr>
      </w:pPr>
      <w:r w:rsidRPr="00751BBC">
        <w:rPr>
          <w:sz w:val="24"/>
        </w:rPr>
        <w:lastRenderedPageBreak/>
        <w:t>LISTA DE ABREVIATURAS E SIGLAS</w:t>
      </w:r>
    </w:p>
    <w:p w14:paraId="011A5495" w14:textId="77777777" w:rsidR="00C14914" w:rsidRPr="00751BBC" w:rsidRDefault="00C14914" w:rsidP="00B67B45">
      <w:pPr>
        <w:pStyle w:val="MonografiaParteInicial"/>
        <w:rPr>
          <w:i/>
          <w:sz w:val="24"/>
        </w:rPr>
      </w:pPr>
    </w:p>
    <w:p w14:paraId="6A2B9BA3" w14:textId="77777777" w:rsidR="00B67B45" w:rsidRDefault="00B67B45" w:rsidP="007E5C09">
      <w:pPr>
        <w:pStyle w:val="MonografiaParteInicial"/>
        <w:jc w:val="both"/>
        <w:rPr>
          <w:b w:val="0"/>
          <w:i/>
          <w:sz w:val="24"/>
        </w:rPr>
      </w:pPr>
      <w:r w:rsidRPr="00751BBC">
        <w:rPr>
          <w:sz w:val="24"/>
        </w:rPr>
        <w:t>TCC</w:t>
      </w:r>
      <w:r w:rsidR="00EF1D88">
        <w:rPr>
          <w:b w:val="0"/>
          <w:sz w:val="24"/>
        </w:rPr>
        <w:t xml:space="preserve">                     </w:t>
      </w:r>
      <w:r w:rsidRPr="00751BBC">
        <w:rPr>
          <w:b w:val="0"/>
          <w:sz w:val="24"/>
        </w:rPr>
        <w:t>Trabalho de Conclusão de curso</w:t>
      </w:r>
    </w:p>
    <w:p w14:paraId="25FEAF4F" w14:textId="77777777" w:rsidR="00EF1D88" w:rsidRDefault="00EF1D88" w:rsidP="007E5C09">
      <w:pPr>
        <w:pStyle w:val="MonografiaParteInicial"/>
        <w:jc w:val="both"/>
        <w:rPr>
          <w:b w:val="0"/>
          <w:i/>
          <w:sz w:val="24"/>
        </w:rPr>
      </w:pPr>
      <w:r>
        <w:rPr>
          <w:sz w:val="24"/>
        </w:rPr>
        <w:t xml:space="preserve">IF    </w:t>
      </w:r>
      <w:r w:rsidRPr="00751BBC">
        <w:rPr>
          <w:b w:val="0"/>
          <w:sz w:val="24"/>
        </w:rPr>
        <w:t xml:space="preserve">    </w:t>
      </w:r>
      <w:r>
        <w:rPr>
          <w:b w:val="0"/>
          <w:sz w:val="24"/>
        </w:rPr>
        <w:t xml:space="preserve">                 </w:t>
      </w:r>
      <w:r w:rsidRPr="00751BBC">
        <w:rPr>
          <w:b w:val="0"/>
          <w:sz w:val="24"/>
        </w:rPr>
        <w:t xml:space="preserve"> </w:t>
      </w:r>
      <w:r>
        <w:rPr>
          <w:b w:val="0"/>
          <w:sz w:val="24"/>
        </w:rPr>
        <w:t>Instituto Federal</w:t>
      </w:r>
    </w:p>
    <w:p w14:paraId="369828A4" w14:textId="77777777" w:rsidR="00EF1D88" w:rsidRPr="00751BBC" w:rsidRDefault="00EF1D88" w:rsidP="007E5C09">
      <w:pPr>
        <w:pStyle w:val="MonografiaParteInicial"/>
        <w:jc w:val="both"/>
        <w:rPr>
          <w:i/>
          <w:sz w:val="24"/>
        </w:rPr>
      </w:pPr>
      <w:r w:rsidRPr="00751BBC">
        <w:rPr>
          <w:sz w:val="24"/>
        </w:rPr>
        <w:t>TCC</w:t>
      </w:r>
      <w:r w:rsidRPr="00751BBC">
        <w:rPr>
          <w:b w:val="0"/>
          <w:sz w:val="24"/>
        </w:rPr>
        <w:t xml:space="preserve">    </w:t>
      </w:r>
      <w:r>
        <w:rPr>
          <w:b w:val="0"/>
          <w:sz w:val="24"/>
        </w:rPr>
        <w:t xml:space="preserve">                </w:t>
      </w:r>
      <w:r w:rsidRPr="00751BBC">
        <w:rPr>
          <w:b w:val="0"/>
          <w:sz w:val="24"/>
        </w:rPr>
        <w:t xml:space="preserve"> Trabalho de Conclusão de curso</w:t>
      </w:r>
    </w:p>
    <w:p w14:paraId="065BE53D" w14:textId="77777777" w:rsidR="00EF1D88" w:rsidRPr="00751BBC" w:rsidRDefault="00EF1D88" w:rsidP="007E5C09">
      <w:pPr>
        <w:pStyle w:val="MonografiaParteInicial"/>
        <w:jc w:val="both"/>
        <w:rPr>
          <w:i/>
          <w:sz w:val="24"/>
        </w:rPr>
      </w:pPr>
    </w:p>
    <w:p w14:paraId="0E75F77B" w14:textId="77777777" w:rsidR="00EF1D88" w:rsidRPr="00751BBC" w:rsidRDefault="00EF1D88" w:rsidP="007E5C09">
      <w:pPr>
        <w:pStyle w:val="MonografiaParteInicial"/>
        <w:jc w:val="both"/>
        <w:rPr>
          <w:i/>
          <w:sz w:val="24"/>
        </w:rPr>
      </w:pPr>
    </w:p>
    <w:p w14:paraId="5EA3E480" w14:textId="77777777" w:rsidR="003E6EB9" w:rsidRPr="00751BBC" w:rsidRDefault="003E6EB9" w:rsidP="000E2AEC">
      <w:pPr>
        <w:pStyle w:val="MonografiaParteInicial"/>
        <w:rPr>
          <w:i/>
          <w:sz w:val="24"/>
        </w:rPr>
      </w:pPr>
    </w:p>
    <w:p w14:paraId="5081F2E4" w14:textId="77777777" w:rsidR="003E6EB9" w:rsidRPr="00751BBC" w:rsidRDefault="003E6EB9" w:rsidP="000E2AEC">
      <w:pPr>
        <w:pStyle w:val="MonografiaParteInicial"/>
        <w:rPr>
          <w:i/>
          <w:sz w:val="24"/>
        </w:rPr>
      </w:pPr>
    </w:p>
    <w:p w14:paraId="2450005A" w14:textId="77777777" w:rsidR="003E6EB9" w:rsidRPr="00751BBC" w:rsidRDefault="003E6EB9" w:rsidP="000E2AEC">
      <w:pPr>
        <w:pStyle w:val="MonografiaParteInicial"/>
        <w:rPr>
          <w:i/>
          <w:sz w:val="24"/>
        </w:rPr>
      </w:pPr>
    </w:p>
    <w:p w14:paraId="2C2A4946" w14:textId="77777777" w:rsidR="003E6EB9" w:rsidRPr="00751BBC" w:rsidRDefault="003E6EB9" w:rsidP="000E2AEC">
      <w:pPr>
        <w:pStyle w:val="MonografiaParteInicial"/>
        <w:rPr>
          <w:i/>
          <w:sz w:val="24"/>
        </w:rPr>
      </w:pPr>
    </w:p>
    <w:p w14:paraId="6D49CE54" w14:textId="77777777" w:rsidR="003E6EB9" w:rsidRPr="00751BBC" w:rsidRDefault="003E6EB9" w:rsidP="000E2AEC">
      <w:pPr>
        <w:pStyle w:val="MonografiaParteInicial"/>
        <w:rPr>
          <w:i/>
          <w:sz w:val="24"/>
        </w:rPr>
      </w:pPr>
    </w:p>
    <w:p w14:paraId="437D6CCB" w14:textId="77777777" w:rsidR="003E6EB9" w:rsidRPr="00751BBC" w:rsidRDefault="003E6EB9" w:rsidP="000E2AEC">
      <w:pPr>
        <w:pStyle w:val="MonografiaParteInicial"/>
        <w:rPr>
          <w:i/>
          <w:sz w:val="24"/>
        </w:rPr>
      </w:pPr>
    </w:p>
    <w:p w14:paraId="3DC38063" w14:textId="77777777" w:rsidR="00B67B45" w:rsidRPr="00751BBC" w:rsidRDefault="00B67B45" w:rsidP="000E2AEC">
      <w:pPr>
        <w:pStyle w:val="MonografiaParteInicial"/>
        <w:rPr>
          <w:i/>
          <w:sz w:val="24"/>
        </w:rPr>
      </w:pPr>
    </w:p>
    <w:p w14:paraId="10212B3D" w14:textId="77777777" w:rsidR="00B67B45" w:rsidRPr="00751BBC" w:rsidRDefault="00B67B45" w:rsidP="000E2AEC">
      <w:pPr>
        <w:pStyle w:val="MonografiaParteInicial"/>
        <w:rPr>
          <w:i/>
          <w:sz w:val="24"/>
        </w:rPr>
      </w:pPr>
    </w:p>
    <w:p w14:paraId="63846B65" w14:textId="77777777" w:rsidR="00B67B45" w:rsidRDefault="00B67B45" w:rsidP="000E2AEC">
      <w:pPr>
        <w:pStyle w:val="MonografiaParteInicial"/>
        <w:rPr>
          <w:i/>
          <w:sz w:val="24"/>
        </w:rPr>
      </w:pPr>
    </w:p>
    <w:p w14:paraId="6A18F049" w14:textId="77777777" w:rsidR="00C61B11" w:rsidRDefault="00C61B11" w:rsidP="000E2AEC">
      <w:pPr>
        <w:pStyle w:val="MonografiaParteInicial"/>
        <w:rPr>
          <w:i/>
          <w:sz w:val="24"/>
        </w:rPr>
      </w:pPr>
    </w:p>
    <w:p w14:paraId="59C6FE41" w14:textId="77777777" w:rsidR="00C61B11" w:rsidRDefault="00C61B11" w:rsidP="000E2AEC">
      <w:pPr>
        <w:pStyle w:val="MonografiaParteInicial"/>
        <w:rPr>
          <w:i/>
          <w:sz w:val="24"/>
        </w:rPr>
      </w:pPr>
    </w:p>
    <w:p w14:paraId="4214E65E" w14:textId="77777777" w:rsidR="00170D63" w:rsidRDefault="00170D63" w:rsidP="000E2AEC">
      <w:pPr>
        <w:pStyle w:val="MonografiaParteInicial"/>
        <w:rPr>
          <w:i/>
          <w:sz w:val="24"/>
        </w:rPr>
      </w:pPr>
    </w:p>
    <w:p w14:paraId="36D68D6C" w14:textId="77777777" w:rsidR="00170D63" w:rsidRDefault="00170D63" w:rsidP="000E2AEC">
      <w:pPr>
        <w:pStyle w:val="MonografiaParteInicial"/>
        <w:rPr>
          <w:i/>
          <w:sz w:val="24"/>
        </w:rPr>
      </w:pPr>
    </w:p>
    <w:p w14:paraId="5FFC49F0" w14:textId="77777777" w:rsidR="00170D63" w:rsidRDefault="00170D63" w:rsidP="000E2AEC">
      <w:pPr>
        <w:pStyle w:val="MonografiaParteInicial"/>
        <w:rPr>
          <w:i/>
          <w:sz w:val="24"/>
        </w:rPr>
      </w:pPr>
    </w:p>
    <w:p w14:paraId="6CAD76FE" w14:textId="77777777" w:rsidR="00170D63" w:rsidRDefault="00170D63" w:rsidP="000E2AEC">
      <w:pPr>
        <w:pStyle w:val="MonografiaParteInicial"/>
        <w:rPr>
          <w:i/>
          <w:sz w:val="24"/>
        </w:rPr>
      </w:pPr>
    </w:p>
    <w:p w14:paraId="55BAE34F" w14:textId="77777777" w:rsidR="00170D63" w:rsidRDefault="00170D63" w:rsidP="000E2AEC">
      <w:pPr>
        <w:pStyle w:val="MonografiaParteInicial"/>
        <w:rPr>
          <w:i/>
          <w:sz w:val="24"/>
        </w:rPr>
      </w:pPr>
    </w:p>
    <w:p w14:paraId="7DAF4368" w14:textId="77777777" w:rsidR="00170D63" w:rsidRDefault="00170D63" w:rsidP="000E2AEC">
      <w:pPr>
        <w:pStyle w:val="MonografiaParteInicial"/>
        <w:rPr>
          <w:i/>
          <w:sz w:val="24"/>
        </w:rPr>
      </w:pPr>
    </w:p>
    <w:p w14:paraId="47B9FAB2" w14:textId="77777777" w:rsidR="00170D63" w:rsidRDefault="00170D63" w:rsidP="000E2AEC">
      <w:pPr>
        <w:pStyle w:val="MonografiaParteInicial"/>
        <w:rPr>
          <w:i/>
          <w:sz w:val="24"/>
        </w:rPr>
      </w:pPr>
    </w:p>
    <w:p w14:paraId="44D359B4" w14:textId="77777777" w:rsidR="00170D63" w:rsidRDefault="00170D63" w:rsidP="000E2AEC">
      <w:pPr>
        <w:pStyle w:val="MonografiaParteInicial"/>
        <w:rPr>
          <w:i/>
          <w:sz w:val="24"/>
        </w:rPr>
      </w:pPr>
    </w:p>
    <w:p w14:paraId="7B251C76" w14:textId="77777777" w:rsidR="00170D63" w:rsidRDefault="00170D63" w:rsidP="000E2AEC">
      <w:pPr>
        <w:pStyle w:val="MonografiaParteInicial"/>
        <w:rPr>
          <w:i/>
          <w:sz w:val="24"/>
        </w:rPr>
      </w:pPr>
    </w:p>
    <w:p w14:paraId="59C1E569" w14:textId="77777777" w:rsidR="00170D63" w:rsidRDefault="00170D63" w:rsidP="000E2AEC">
      <w:pPr>
        <w:pStyle w:val="MonografiaParteInicial"/>
        <w:rPr>
          <w:i/>
          <w:sz w:val="24"/>
        </w:rPr>
      </w:pPr>
    </w:p>
    <w:p w14:paraId="7E8AC16F" w14:textId="77777777" w:rsidR="004D5D15" w:rsidRDefault="004D5D15" w:rsidP="000E2AEC">
      <w:pPr>
        <w:pStyle w:val="MonografiaParteInicial"/>
        <w:rPr>
          <w:i/>
          <w:sz w:val="24"/>
        </w:rPr>
      </w:pPr>
    </w:p>
    <w:p w14:paraId="2C2BCCCA" w14:textId="77777777" w:rsidR="004D5D15" w:rsidRDefault="004D5D15" w:rsidP="000E2AEC">
      <w:pPr>
        <w:pStyle w:val="MonografiaParteInicial"/>
        <w:rPr>
          <w:i/>
          <w:sz w:val="24"/>
        </w:rPr>
      </w:pPr>
    </w:p>
    <w:p w14:paraId="275C38D3" w14:textId="77777777" w:rsidR="004D5D15" w:rsidRDefault="004D5D15" w:rsidP="000E2AEC">
      <w:pPr>
        <w:pStyle w:val="MonografiaParteInicial"/>
        <w:rPr>
          <w:i/>
          <w:sz w:val="24"/>
        </w:rPr>
      </w:pPr>
    </w:p>
    <w:p w14:paraId="17FCCF85" w14:textId="77777777" w:rsidR="004D5D15" w:rsidRDefault="004D5D15" w:rsidP="000E2AEC">
      <w:pPr>
        <w:pStyle w:val="MonografiaParteInicial"/>
        <w:rPr>
          <w:i/>
          <w:sz w:val="24"/>
        </w:rPr>
      </w:pPr>
    </w:p>
    <w:p w14:paraId="58B1E520" w14:textId="77777777" w:rsidR="004D5D15" w:rsidRDefault="004D5D15" w:rsidP="000E2AEC">
      <w:pPr>
        <w:pStyle w:val="MonografiaParteInicial"/>
        <w:rPr>
          <w:i/>
          <w:sz w:val="24"/>
        </w:rPr>
      </w:pPr>
    </w:p>
    <w:p w14:paraId="3BAFE53A" w14:textId="77777777" w:rsidR="00170D63" w:rsidRDefault="00170D63" w:rsidP="000E2AEC">
      <w:pPr>
        <w:pStyle w:val="MonografiaParteInicial"/>
        <w:rPr>
          <w:i/>
          <w:sz w:val="24"/>
        </w:rPr>
      </w:pPr>
    </w:p>
    <w:p w14:paraId="65F9AB6C" w14:textId="77777777" w:rsidR="007F40D5" w:rsidRDefault="007E5C09" w:rsidP="000557CB">
      <w:pPr>
        <w:pStyle w:val="MonografiaParteInicial"/>
        <w:rPr>
          <w:sz w:val="24"/>
        </w:rPr>
      </w:pPr>
      <w:r w:rsidRPr="00751BBC">
        <w:rPr>
          <w:sz w:val="24"/>
        </w:rPr>
        <w:lastRenderedPageBreak/>
        <w:t>SUMÁRIO</w:t>
      </w:r>
      <w:bookmarkStart w:id="9" w:name="_Toc155041216"/>
      <w:bookmarkStart w:id="10" w:name="_Toc80600773"/>
      <w:bookmarkStart w:id="11" w:name="_Toc80600774"/>
      <w:bookmarkStart w:id="12" w:name="_Toc108376494"/>
      <w:bookmarkEnd w:id="2"/>
      <w:bookmarkEnd w:id="3"/>
    </w:p>
    <w:p w14:paraId="363247C5" w14:textId="601447FC" w:rsidR="005E496F" w:rsidRDefault="00BA6DC0">
      <w:pPr>
        <w:pStyle w:val="TOC1"/>
        <w:tabs>
          <w:tab w:val="left" w:pos="482"/>
          <w:tab w:val="right" w:leader="dot" w:pos="9062"/>
        </w:tabs>
        <w:rPr>
          <w:rFonts w:asciiTheme="minorHAnsi" w:eastAsiaTheme="minorEastAsia" w:hAnsiTheme="minorHAnsi" w:cstheme="minorBidi"/>
          <w:bCs w:val="0"/>
          <w:caps w:val="0"/>
          <w:noProof/>
          <w:sz w:val="22"/>
          <w:szCs w:val="22"/>
          <w:lang w:val="pt-BR" w:eastAsia="pt-BR"/>
        </w:rPr>
      </w:pPr>
      <w:r>
        <w:fldChar w:fldCharType="begin"/>
      </w:r>
      <w:r>
        <w:instrText xml:space="preserve"> TOC \o "1-4" \h \z \u </w:instrText>
      </w:r>
      <w:r>
        <w:fldChar w:fldCharType="separate"/>
      </w:r>
      <w:hyperlink w:anchor="_Toc494530570" w:history="1">
        <w:r w:rsidR="005E496F" w:rsidRPr="00047AC2">
          <w:rPr>
            <w:rStyle w:val="Hyperlink"/>
            <w:noProof/>
            <w:lang w:val="pt-BR"/>
          </w:rPr>
          <w:t>1</w:t>
        </w:r>
        <w:r w:rsidR="005E496F">
          <w:rPr>
            <w:rFonts w:asciiTheme="minorHAnsi" w:eastAsiaTheme="minorEastAsia" w:hAnsiTheme="minorHAnsi" w:cstheme="minorBidi"/>
            <w:bCs w:val="0"/>
            <w:caps w:val="0"/>
            <w:noProof/>
            <w:sz w:val="22"/>
            <w:szCs w:val="22"/>
            <w:lang w:val="pt-BR" w:eastAsia="pt-BR"/>
          </w:rPr>
          <w:tab/>
        </w:r>
        <w:r w:rsidR="005E496F" w:rsidRPr="00047AC2">
          <w:rPr>
            <w:rStyle w:val="Hyperlink"/>
            <w:noProof/>
            <w:lang w:val="pt-BR"/>
          </w:rPr>
          <w:t>Introdução</w:t>
        </w:r>
        <w:r w:rsidR="005E496F">
          <w:rPr>
            <w:noProof/>
            <w:webHidden/>
          </w:rPr>
          <w:tab/>
        </w:r>
        <w:r w:rsidR="005E496F">
          <w:rPr>
            <w:noProof/>
            <w:webHidden/>
          </w:rPr>
          <w:fldChar w:fldCharType="begin"/>
        </w:r>
        <w:r w:rsidR="005E496F">
          <w:rPr>
            <w:noProof/>
            <w:webHidden/>
          </w:rPr>
          <w:instrText xml:space="preserve"> PAGEREF _Toc494530570 \h </w:instrText>
        </w:r>
        <w:r w:rsidR="005E496F">
          <w:rPr>
            <w:noProof/>
            <w:webHidden/>
          </w:rPr>
        </w:r>
        <w:r w:rsidR="005E496F">
          <w:rPr>
            <w:noProof/>
            <w:webHidden/>
          </w:rPr>
          <w:fldChar w:fldCharType="separate"/>
        </w:r>
        <w:r w:rsidR="00A138D3">
          <w:rPr>
            <w:noProof/>
            <w:webHidden/>
          </w:rPr>
          <w:t>13</w:t>
        </w:r>
        <w:r w:rsidR="005E496F">
          <w:rPr>
            <w:noProof/>
            <w:webHidden/>
          </w:rPr>
          <w:fldChar w:fldCharType="end"/>
        </w:r>
      </w:hyperlink>
    </w:p>
    <w:p w14:paraId="41F81BDF" w14:textId="61C18886" w:rsidR="005E496F" w:rsidRDefault="00AD7E7E">
      <w:pPr>
        <w:pStyle w:val="TOC2"/>
        <w:tabs>
          <w:tab w:val="left" w:pos="720"/>
          <w:tab w:val="right" w:leader="dot" w:pos="9062"/>
        </w:tabs>
        <w:rPr>
          <w:rFonts w:asciiTheme="minorHAnsi" w:eastAsiaTheme="minorEastAsia" w:hAnsiTheme="minorHAnsi" w:cstheme="minorBidi"/>
          <w:bCs w:val="0"/>
          <w:noProof/>
          <w:sz w:val="22"/>
          <w:szCs w:val="22"/>
          <w:lang w:val="pt-BR" w:eastAsia="pt-BR"/>
        </w:rPr>
      </w:pPr>
      <w:hyperlink w:anchor="_Toc494530571" w:history="1">
        <w:r w:rsidR="005E496F" w:rsidRPr="00047AC2">
          <w:rPr>
            <w:rStyle w:val="Hyperlink"/>
            <w:rFonts w:cs="Times New Roman"/>
            <w:noProof/>
          </w:rPr>
          <w:t>1.1</w:t>
        </w:r>
        <w:r w:rsidR="005E496F">
          <w:rPr>
            <w:rFonts w:asciiTheme="minorHAnsi" w:eastAsiaTheme="minorEastAsia" w:hAnsiTheme="minorHAnsi" w:cstheme="minorBidi"/>
            <w:bCs w:val="0"/>
            <w:noProof/>
            <w:sz w:val="22"/>
            <w:szCs w:val="22"/>
            <w:lang w:val="pt-BR" w:eastAsia="pt-BR"/>
          </w:rPr>
          <w:tab/>
        </w:r>
        <w:r w:rsidR="005E496F" w:rsidRPr="00047AC2">
          <w:rPr>
            <w:rStyle w:val="Hyperlink"/>
            <w:rFonts w:cs="Times New Roman"/>
            <w:noProof/>
          </w:rPr>
          <w:t>Objetivos</w:t>
        </w:r>
        <w:r w:rsidR="005E496F">
          <w:rPr>
            <w:noProof/>
            <w:webHidden/>
          </w:rPr>
          <w:tab/>
        </w:r>
        <w:r w:rsidR="005E496F">
          <w:rPr>
            <w:noProof/>
            <w:webHidden/>
          </w:rPr>
          <w:fldChar w:fldCharType="begin"/>
        </w:r>
        <w:r w:rsidR="005E496F">
          <w:rPr>
            <w:noProof/>
            <w:webHidden/>
          </w:rPr>
          <w:instrText xml:space="preserve"> PAGEREF _Toc494530571 \h </w:instrText>
        </w:r>
        <w:r w:rsidR="005E496F">
          <w:rPr>
            <w:noProof/>
            <w:webHidden/>
          </w:rPr>
        </w:r>
        <w:r w:rsidR="005E496F">
          <w:rPr>
            <w:noProof/>
            <w:webHidden/>
          </w:rPr>
          <w:fldChar w:fldCharType="separate"/>
        </w:r>
        <w:r w:rsidR="00A138D3">
          <w:rPr>
            <w:noProof/>
            <w:webHidden/>
          </w:rPr>
          <w:t>13</w:t>
        </w:r>
        <w:r w:rsidR="005E496F">
          <w:rPr>
            <w:noProof/>
            <w:webHidden/>
          </w:rPr>
          <w:fldChar w:fldCharType="end"/>
        </w:r>
      </w:hyperlink>
    </w:p>
    <w:p w14:paraId="6652028A" w14:textId="743CD8AF" w:rsidR="005E496F" w:rsidRDefault="00AD7E7E">
      <w:pPr>
        <w:pStyle w:val="TOC2"/>
        <w:tabs>
          <w:tab w:val="left" w:pos="720"/>
          <w:tab w:val="right" w:leader="dot" w:pos="9062"/>
        </w:tabs>
        <w:rPr>
          <w:rFonts w:asciiTheme="minorHAnsi" w:eastAsiaTheme="minorEastAsia" w:hAnsiTheme="minorHAnsi" w:cstheme="minorBidi"/>
          <w:bCs w:val="0"/>
          <w:noProof/>
          <w:sz w:val="22"/>
          <w:szCs w:val="22"/>
          <w:lang w:val="pt-BR" w:eastAsia="pt-BR"/>
        </w:rPr>
      </w:pPr>
      <w:hyperlink w:anchor="_Toc494530572" w:history="1">
        <w:r w:rsidR="005E496F" w:rsidRPr="00047AC2">
          <w:rPr>
            <w:rStyle w:val="Hyperlink"/>
            <w:rFonts w:cs="Times New Roman"/>
            <w:noProof/>
          </w:rPr>
          <w:t>1.2</w:t>
        </w:r>
        <w:r w:rsidR="005E496F">
          <w:rPr>
            <w:rFonts w:asciiTheme="minorHAnsi" w:eastAsiaTheme="minorEastAsia" w:hAnsiTheme="minorHAnsi" w:cstheme="minorBidi"/>
            <w:bCs w:val="0"/>
            <w:noProof/>
            <w:sz w:val="22"/>
            <w:szCs w:val="22"/>
            <w:lang w:val="pt-BR" w:eastAsia="pt-BR"/>
          </w:rPr>
          <w:tab/>
        </w:r>
        <w:r w:rsidR="005E496F" w:rsidRPr="00047AC2">
          <w:rPr>
            <w:rStyle w:val="Hyperlink"/>
            <w:rFonts w:cs="Times New Roman"/>
            <w:noProof/>
          </w:rPr>
          <w:t>Objetivos específicos</w:t>
        </w:r>
        <w:r w:rsidR="005E496F">
          <w:rPr>
            <w:noProof/>
            <w:webHidden/>
          </w:rPr>
          <w:tab/>
        </w:r>
        <w:r w:rsidR="005E496F">
          <w:rPr>
            <w:noProof/>
            <w:webHidden/>
          </w:rPr>
          <w:fldChar w:fldCharType="begin"/>
        </w:r>
        <w:r w:rsidR="005E496F">
          <w:rPr>
            <w:noProof/>
            <w:webHidden/>
          </w:rPr>
          <w:instrText xml:space="preserve"> PAGEREF _Toc494530572 \h </w:instrText>
        </w:r>
        <w:r w:rsidR="005E496F">
          <w:rPr>
            <w:noProof/>
            <w:webHidden/>
          </w:rPr>
        </w:r>
        <w:r w:rsidR="005E496F">
          <w:rPr>
            <w:noProof/>
            <w:webHidden/>
          </w:rPr>
          <w:fldChar w:fldCharType="separate"/>
        </w:r>
        <w:r w:rsidR="00A138D3">
          <w:rPr>
            <w:noProof/>
            <w:webHidden/>
          </w:rPr>
          <w:t>14</w:t>
        </w:r>
        <w:r w:rsidR="005E496F">
          <w:rPr>
            <w:noProof/>
            <w:webHidden/>
          </w:rPr>
          <w:fldChar w:fldCharType="end"/>
        </w:r>
      </w:hyperlink>
    </w:p>
    <w:p w14:paraId="733861BD" w14:textId="1FB9ACAA" w:rsidR="005E496F" w:rsidRDefault="00AD7E7E">
      <w:pPr>
        <w:pStyle w:val="TOC1"/>
        <w:tabs>
          <w:tab w:val="left" w:pos="482"/>
          <w:tab w:val="right" w:leader="dot" w:pos="9062"/>
        </w:tabs>
        <w:rPr>
          <w:rFonts w:asciiTheme="minorHAnsi" w:eastAsiaTheme="minorEastAsia" w:hAnsiTheme="minorHAnsi" w:cstheme="minorBidi"/>
          <w:bCs w:val="0"/>
          <w:caps w:val="0"/>
          <w:noProof/>
          <w:sz w:val="22"/>
          <w:szCs w:val="22"/>
          <w:lang w:val="pt-BR" w:eastAsia="pt-BR"/>
        </w:rPr>
      </w:pPr>
      <w:hyperlink w:anchor="_Toc494530573" w:history="1">
        <w:r w:rsidR="005E496F" w:rsidRPr="00047AC2">
          <w:rPr>
            <w:rStyle w:val="Hyperlink"/>
            <w:noProof/>
            <w:lang w:val="pt-BR"/>
          </w:rPr>
          <w:t>2</w:t>
        </w:r>
        <w:r w:rsidR="005E496F">
          <w:rPr>
            <w:rFonts w:asciiTheme="minorHAnsi" w:eastAsiaTheme="minorEastAsia" w:hAnsiTheme="minorHAnsi" w:cstheme="minorBidi"/>
            <w:bCs w:val="0"/>
            <w:caps w:val="0"/>
            <w:noProof/>
            <w:sz w:val="22"/>
            <w:szCs w:val="22"/>
            <w:lang w:val="pt-BR" w:eastAsia="pt-BR"/>
          </w:rPr>
          <w:tab/>
        </w:r>
        <w:r w:rsidR="005E496F" w:rsidRPr="00047AC2">
          <w:rPr>
            <w:rStyle w:val="Hyperlink"/>
            <w:noProof/>
            <w:lang w:val="pt-BR"/>
          </w:rPr>
          <w:t>Aportes Teóricos</w:t>
        </w:r>
        <w:r w:rsidR="005E496F">
          <w:rPr>
            <w:noProof/>
            <w:webHidden/>
          </w:rPr>
          <w:tab/>
        </w:r>
        <w:r w:rsidR="005E496F">
          <w:rPr>
            <w:noProof/>
            <w:webHidden/>
          </w:rPr>
          <w:fldChar w:fldCharType="begin"/>
        </w:r>
        <w:r w:rsidR="005E496F">
          <w:rPr>
            <w:noProof/>
            <w:webHidden/>
          </w:rPr>
          <w:instrText xml:space="preserve"> PAGEREF _Toc494530573 \h </w:instrText>
        </w:r>
        <w:r w:rsidR="005E496F">
          <w:rPr>
            <w:noProof/>
            <w:webHidden/>
          </w:rPr>
        </w:r>
        <w:r w:rsidR="005E496F">
          <w:rPr>
            <w:noProof/>
            <w:webHidden/>
          </w:rPr>
          <w:fldChar w:fldCharType="separate"/>
        </w:r>
        <w:r w:rsidR="00A138D3">
          <w:rPr>
            <w:noProof/>
            <w:webHidden/>
          </w:rPr>
          <w:t>14</w:t>
        </w:r>
        <w:r w:rsidR="005E496F">
          <w:rPr>
            <w:noProof/>
            <w:webHidden/>
          </w:rPr>
          <w:fldChar w:fldCharType="end"/>
        </w:r>
      </w:hyperlink>
    </w:p>
    <w:p w14:paraId="550A884B" w14:textId="74BC4513" w:rsidR="005E496F" w:rsidRDefault="00AD7E7E">
      <w:pPr>
        <w:pStyle w:val="TOC2"/>
        <w:tabs>
          <w:tab w:val="left" w:pos="720"/>
          <w:tab w:val="right" w:leader="dot" w:pos="9062"/>
        </w:tabs>
        <w:rPr>
          <w:rFonts w:asciiTheme="minorHAnsi" w:eastAsiaTheme="minorEastAsia" w:hAnsiTheme="minorHAnsi" w:cstheme="minorBidi"/>
          <w:bCs w:val="0"/>
          <w:noProof/>
          <w:sz w:val="22"/>
          <w:szCs w:val="22"/>
          <w:lang w:val="pt-BR" w:eastAsia="pt-BR"/>
        </w:rPr>
      </w:pPr>
      <w:hyperlink w:anchor="_Toc494530574" w:history="1">
        <w:r w:rsidR="005E496F" w:rsidRPr="00047AC2">
          <w:rPr>
            <w:rStyle w:val="Hyperlink"/>
            <w:rFonts w:cs="Times New Roman"/>
            <w:noProof/>
          </w:rPr>
          <w:t>2.1</w:t>
        </w:r>
        <w:r w:rsidR="005E496F">
          <w:rPr>
            <w:rFonts w:asciiTheme="minorHAnsi" w:eastAsiaTheme="minorEastAsia" w:hAnsiTheme="minorHAnsi" w:cstheme="minorBidi"/>
            <w:bCs w:val="0"/>
            <w:noProof/>
            <w:sz w:val="22"/>
            <w:szCs w:val="22"/>
            <w:lang w:val="pt-BR" w:eastAsia="pt-BR"/>
          </w:rPr>
          <w:tab/>
        </w:r>
        <w:r w:rsidR="005E496F" w:rsidRPr="00047AC2">
          <w:rPr>
            <w:rStyle w:val="Hyperlink"/>
            <w:rFonts w:cs="Times New Roman"/>
            <w:noProof/>
          </w:rPr>
          <w:t>Como Inserir figuras</w:t>
        </w:r>
        <w:r w:rsidR="005E496F">
          <w:rPr>
            <w:noProof/>
            <w:webHidden/>
          </w:rPr>
          <w:tab/>
        </w:r>
        <w:r w:rsidR="005E496F">
          <w:rPr>
            <w:noProof/>
            <w:webHidden/>
          </w:rPr>
          <w:fldChar w:fldCharType="begin"/>
        </w:r>
        <w:r w:rsidR="005E496F">
          <w:rPr>
            <w:noProof/>
            <w:webHidden/>
          </w:rPr>
          <w:instrText xml:space="preserve"> PAGEREF _Toc494530574 \h </w:instrText>
        </w:r>
        <w:r w:rsidR="005E496F">
          <w:rPr>
            <w:noProof/>
            <w:webHidden/>
          </w:rPr>
        </w:r>
        <w:r w:rsidR="005E496F">
          <w:rPr>
            <w:noProof/>
            <w:webHidden/>
          </w:rPr>
          <w:fldChar w:fldCharType="separate"/>
        </w:r>
        <w:r w:rsidR="00A138D3">
          <w:rPr>
            <w:noProof/>
            <w:webHidden/>
          </w:rPr>
          <w:t>14</w:t>
        </w:r>
        <w:r w:rsidR="005E496F">
          <w:rPr>
            <w:noProof/>
            <w:webHidden/>
          </w:rPr>
          <w:fldChar w:fldCharType="end"/>
        </w:r>
      </w:hyperlink>
    </w:p>
    <w:p w14:paraId="101B902C" w14:textId="6CF9B1E6" w:rsidR="005E496F" w:rsidRDefault="00AD7E7E">
      <w:pPr>
        <w:pStyle w:val="TOC2"/>
        <w:tabs>
          <w:tab w:val="left" w:pos="720"/>
          <w:tab w:val="right" w:leader="dot" w:pos="9062"/>
        </w:tabs>
        <w:rPr>
          <w:rFonts w:asciiTheme="minorHAnsi" w:eastAsiaTheme="minorEastAsia" w:hAnsiTheme="minorHAnsi" w:cstheme="minorBidi"/>
          <w:bCs w:val="0"/>
          <w:noProof/>
          <w:sz w:val="22"/>
          <w:szCs w:val="22"/>
          <w:lang w:val="pt-BR" w:eastAsia="pt-BR"/>
        </w:rPr>
      </w:pPr>
      <w:hyperlink w:anchor="_Toc494530575" w:history="1">
        <w:r w:rsidR="005E496F" w:rsidRPr="00047AC2">
          <w:rPr>
            <w:rStyle w:val="Hyperlink"/>
            <w:rFonts w:cs="Times New Roman"/>
            <w:noProof/>
          </w:rPr>
          <w:t>2.2</w:t>
        </w:r>
        <w:r w:rsidR="005E496F">
          <w:rPr>
            <w:rFonts w:asciiTheme="minorHAnsi" w:eastAsiaTheme="minorEastAsia" w:hAnsiTheme="minorHAnsi" w:cstheme="minorBidi"/>
            <w:bCs w:val="0"/>
            <w:noProof/>
            <w:sz w:val="22"/>
            <w:szCs w:val="22"/>
            <w:lang w:val="pt-BR" w:eastAsia="pt-BR"/>
          </w:rPr>
          <w:tab/>
        </w:r>
        <w:r w:rsidR="005E496F" w:rsidRPr="00047AC2">
          <w:rPr>
            <w:rStyle w:val="Hyperlink"/>
            <w:rFonts w:cs="Times New Roman"/>
            <w:noProof/>
          </w:rPr>
          <w:t>Tabelas</w:t>
        </w:r>
        <w:r w:rsidR="005E496F">
          <w:rPr>
            <w:noProof/>
            <w:webHidden/>
          </w:rPr>
          <w:tab/>
        </w:r>
        <w:r w:rsidR="005E496F">
          <w:rPr>
            <w:noProof/>
            <w:webHidden/>
          </w:rPr>
          <w:fldChar w:fldCharType="begin"/>
        </w:r>
        <w:r w:rsidR="005E496F">
          <w:rPr>
            <w:noProof/>
            <w:webHidden/>
          </w:rPr>
          <w:instrText xml:space="preserve"> PAGEREF _Toc494530575 \h </w:instrText>
        </w:r>
        <w:r w:rsidR="005E496F">
          <w:rPr>
            <w:noProof/>
            <w:webHidden/>
          </w:rPr>
        </w:r>
        <w:r w:rsidR="005E496F">
          <w:rPr>
            <w:noProof/>
            <w:webHidden/>
          </w:rPr>
          <w:fldChar w:fldCharType="separate"/>
        </w:r>
        <w:r w:rsidR="00A138D3">
          <w:rPr>
            <w:noProof/>
            <w:webHidden/>
          </w:rPr>
          <w:t>15</w:t>
        </w:r>
        <w:r w:rsidR="005E496F">
          <w:rPr>
            <w:noProof/>
            <w:webHidden/>
          </w:rPr>
          <w:fldChar w:fldCharType="end"/>
        </w:r>
      </w:hyperlink>
    </w:p>
    <w:p w14:paraId="0C76A32E" w14:textId="7C21AB5C" w:rsidR="005E496F" w:rsidRDefault="00AD7E7E">
      <w:pPr>
        <w:pStyle w:val="TOC3"/>
        <w:tabs>
          <w:tab w:val="left" w:pos="960"/>
          <w:tab w:val="right" w:leader="dot" w:pos="9062"/>
        </w:tabs>
        <w:rPr>
          <w:rFonts w:asciiTheme="minorHAnsi" w:eastAsiaTheme="minorEastAsia" w:hAnsiTheme="minorHAnsi" w:cstheme="minorBidi"/>
          <w:noProof/>
          <w:sz w:val="22"/>
          <w:szCs w:val="22"/>
          <w:lang w:val="pt-BR" w:eastAsia="pt-BR"/>
        </w:rPr>
      </w:pPr>
      <w:hyperlink w:anchor="_Toc494530576" w:history="1">
        <w:r w:rsidR="005E496F" w:rsidRPr="00047AC2">
          <w:rPr>
            <w:rStyle w:val="Hyperlink"/>
            <w:rFonts w:cs="Times New Roman"/>
            <w:noProof/>
          </w:rPr>
          <w:t>2.2.1</w:t>
        </w:r>
        <w:r w:rsidR="005E496F">
          <w:rPr>
            <w:rFonts w:asciiTheme="minorHAnsi" w:eastAsiaTheme="minorEastAsia" w:hAnsiTheme="minorHAnsi" w:cstheme="minorBidi"/>
            <w:noProof/>
            <w:sz w:val="22"/>
            <w:szCs w:val="22"/>
            <w:lang w:val="pt-BR" w:eastAsia="pt-BR"/>
          </w:rPr>
          <w:tab/>
        </w:r>
        <w:r w:rsidR="005E496F" w:rsidRPr="00047AC2">
          <w:rPr>
            <w:rStyle w:val="Hyperlink"/>
            <w:rFonts w:cs="Times New Roman"/>
            <w:noProof/>
          </w:rPr>
          <w:t>Formato das Tabelas</w:t>
        </w:r>
        <w:r w:rsidR="005E496F">
          <w:rPr>
            <w:noProof/>
            <w:webHidden/>
          </w:rPr>
          <w:tab/>
        </w:r>
        <w:r w:rsidR="005E496F">
          <w:rPr>
            <w:noProof/>
            <w:webHidden/>
          </w:rPr>
          <w:fldChar w:fldCharType="begin"/>
        </w:r>
        <w:r w:rsidR="005E496F">
          <w:rPr>
            <w:noProof/>
            <w:webHidden/>
          </w:rPr>
          <w:instrText xml:space="preserve"> PAGEREF _Toc494530576 \h </w:instrText>
        </w:r>
        <w:r w:rsidR="005E496F">
          <w:rPr>
            <w:noProof/>
            <w:webHidden/>
          </w:rPr>
        </w:r>
        <w:r w:rsidR="005E496F">
          <w:rPr>
            <w:noProof/>
            <w:webHidden/>
          </w:rPr>
          <w:fldChar w:fldCharType="separate"/>
        </w:r>
        <w:r w:rsidR="00A138D3">
          <w:rPr>
            <w:noProof/>
            <w:webHidden/>
          </w:rPr>
          <w:t>15</w:t>
        </w:r>
        <w:r w:rsidR="005E496F">
          <w:rPr>
            <w:noProof/>
            <w:webHidden/>
          </w:rPr>
          <w:fldChar w:fldCharType="end"/>
        </w:r>
      </w:hyperlink>
    </w:p>
    <w:p w14:paraId="3E5EE238" w14:textId="54C8AF6B" w:rsidR="005E496F" w:rsidRDefault="00AD7E7E">
      <w:pPr>
        <w:pStyle w:val="TOC4"/>
        <w:tabs>
          <w:tab w:val="left" w:pos="1440"/>
          <w:tab w:val="right" w:leader="dot" w:pos="9062"/>
        </w:tabs>
        <w:rPr>
          <w:rFonts w:asciiTheme="minorHAnsi" w:eastAsiaTheme="minorEastAsia" w:hAnsiTheme="minorHAnsi" w:cstheme="minorBidi"/>
          <w:noProof/>
          <w:sz w:val="22"/>
          <w:szCs w:val="22"/>
          <w:lang w:val="pt-BR" w:eastAsia="pt-BR"/>
        </w:rPr>
      </w:pPr>
      <w:hyperlink w:anchor="_Toc494530577" w:history="1">
        <w:r w:rsidR="005E496F" w:rsidRPr="00047AC2">
          <w:rPr>
            <w:rStyle w:val="Hyperlink"/>
            <w:noProof/>
          </w:rPr>
          <w:t>2.2.1.1</w:t>
        </w:r>
        <w:r w:rsidR="005E496F">
          <w:rPr>
            <w:rFonts w:asciiTheme="minorHAnsi" w:eastAsiaTheme="minorEastAsia" w:hAnsiTheme="minorHAnsi" w:cstheme="minorBidi"/>
            <w:noProof/>
            <w:sz w:val="22"/>
            <w:szCs w:val="22"/>
            <w:lang w:val="pt-BR" w:eastAsia="pt-BR"/>
          </w:rPr>
          <w:tab/>
        </w:r>
        <w:r w:rsidR="005E496F" w:rsidRPr="00047AC2">
          <w:rPr>
            <w:rStyle w:val="Hyperlink"/>
            <w:noProof/>
          </w:rPr>
          <w:t>Esse subitem deve usar o estilo  Monografia_Sub_subseção</w:t>
        </w:r>
        <w:r w:rsidR="005E496F">
          <w:rPr>
            <w:noProof/>
            <w:webHidden/>
          </w:rPr>
          <w:tab/>
        </w:r>
        <w:r w:rsidR="005E496F">
          <w:rPr>
            <w:noProof/>
            <w:webHidden/>
          </w:rPr>
          <w:fldChar w:fldCharType="begin"/>
        </w:r>
        <w:r w:rsidR="005E496F">
          <w:rPr>
            <w:noProof/>
            <w:webHidden/>
          </w:rPr>
          <w:instrText xml:space="preserve"> PAGEREF _Toc494530577 \h </w:instrText>
        </w:r>
        <w:r w:rsidR="005E496F">
          <w:rPr>
            <w:noProof/>
            <w:webHidden/>
          </w:rPr>
        </w:r>
        <w:r w:rsidR="005E496F">
          <w:rPr>
            <w:noProof/>
            <w:webHidden/>
          </w:rPr>
          <w:fldChar w:fldCharType="separate"/>
        </w:r>
        <w:r w:rsidR="00A138D3">
          <w:rPr>
            <w:noProof/>
            <w:webHidden/>
          </w:rPr>
          <w:t>15</w:t>
        </w:r>
        <w:r w:rsidR="005E496F">
          <w:rPr>
            <w:noProof/>
            <w:webHidden/>
          </w:rPr>
          <w:fldChar w:fldCharType="end"/>
        </w:r>
      </w:hyperlink>
    </w:p>
    <w:p w14:paraId="59195542" w14:textId="0D5D919B" w:rsidR="005E496F" w:rsidRDefault="00AD7E7E">
      <w:pPr>
        <w:pStyle w:val="TOC1"/>
        <w:tabs>
          <w:tab w:val="left" w:pos="482"/>
          <w:tab w:val="right" w:leader="dot" w:pos="9062"/>
        </w:tabs>
        <w:rPr>
          <w:rFonts w:asciiTheme="minorHAnsi" w:eastAsiaTheme="minorEastAsia" w:hAnsiTheme="minorHAnsi" w:cstheme="minorBidi"/>
          <w:bCs w:val="0"/>
          <w:caps w:val="0"/>
          <w:noProof/>
          <w:sz w:val="22"/>
          <w:szCs w:val="22"/>
          <w:lang w:val="pt-BR" w:eastAsia="pt-BR"/>
        </w:rPr>
      </w:pPr>
      <w:hyperlink w:anchor="_Toc494530578" w:history="1">
        <w:r w:rsidR="005E496F" w:rsidRPr="00047AC2">
          <w:rPr>
            <w:rStyle w:val="Hyperlink"/>
            <w:noProof/>
            <w:lang w:val="pt-BR"/>
          </w:rPr>
          <w:t>3</w:t>
        </w:r>
        <w:r w:rsidR="005E496F">
          <w:rPr>
            <w:rFonts w:asciiTheme="minorHAnsi" w:eastAsiaTheme="minorEastAsia" w:hAnsiTheme="minorHAnsi" w:cstheme="minorBidi"/>
            <w:bCs w:val="0"/>
            <w:caps w:val="0"/>
            <w:noProof/>
            <w:sz w:val="22"/>
            <w:szCs w:val="22"/>
            <w:lang w:val="pt-BR" w:eastAsia="pt-BR"/>
          </w:rPr>
          <w:tab/>
        </w:r>
        <w:r w:rsidR="005E496F" w:rsidRPr="00047AC2">
          <w:rPr>
            <w:rStyle w:val="Hyperlink"/>
            <w:noProof/>
            <w:lang w:val="pt-BR"/>
          </w:rPr>
          <w:t>Materiais e Métodos</w:t>
        </w:r>
        <w:r w:rsidR="005E496F">
          <w:rPr>
            <w:noProof/>
            <w:webHidden/>
          </w:rPr>
          <w:tab/>
        </w:r>
        <w:r w:rsidR="005E496F">
          <w:rPr>
            <w:noProof/>
            <w:webHidden/>
          </w:rPr>
          <w:fldChar w:fldCharType="begin"/>
        </w:r>
        <w:r w:rsidR="005E496F">
          <w:rPr>
            <w:noProof/>
            <w:webHidden/>
          </w:rPr>
          <w:instrText xml:space="preserve"> PAGEREF _Toc494530578 \h </w:instrText>
        </w:r>
        <w:r w:rsidR="005E496F">
          <w:rPr>
            <w:noProof/>
            <w:webHidden/>
          </w:rPr>
        </w:r>
        <w:r w:rsidR="005E496F">
          <w:rPr>
            <w:noProof/>
            <w:webHidden/>
          </w:rPr>
          <w:fldChar w:fldCharType="separate"/>
        </w:r>
        <w:r w:rsidR="00A138D3">
          <w:rPr>
            <w:noProof/>
            <w:webHidden/>
          </w:rPr>
          <w:t>16</w:t>
        </w:r>
        <w:r w:rsidR="005E496F">
          <w:rPr>
            <w:noProof/>
            <w:webHidden/>
          </w:rPr>
          <w:fldChar w:fldCharType="end"/>
        </w:r>
      </w:hyperlink>
    </w:p>
    <w:p w14:paraId="3BE8B9CA" w14:textId="1070A599" w:rsidR="005E496F" w:rsidRDefault="00AD7E7E">
      <w:pPr>
        <w:pStyle w:val="TOC2"/>
        <w:tabs>
          <w:tab w:val="left" w:pos="720"/>
          <w:tab w:val="right" w:leader="dot" w:pos="9062"/>
        </w:tabs>
        <w:rPr>
          <w:rFonts w:asciiTheme="minorHAnsi" w:eastAsiaTheme="minorEastAsia" w:hAnsiTheme="minorHAnsi" w:cstheme="minorBidi"/>
          <w:bCs w:val="0"/>
          <w:noProof/>
          <w:sz w:val="22"/>
          <w:szCs w:val="22"/>
          <w:lang w:val="pt-BR" w:eastAsia="pt-BR"/>
        </w:rPr>
      </w:pPr>
      <w:hyperlink w:anchor="_Toc494530579" w:history="1">
        <w:r w:rsidR="005E496F" w:rsidRPr="00047AC2">
          <w:rPr>
            <w:rStyle w:val="Hyperlink"/>
            <w:rFonts w:cs="Times New Roman"/>
            <w:noProof/>
          </w:rPr>
          <w:t>3.1</w:t>
        </w:r>
        <w:r w:rsidR="005E496F">
          <w:rPr>
            <w:rFonts w:asciiTheme="minorHAnsi" w:eastAsiaTheme="minorEastAsia" w:hAnsiTheme="minorHAnsi" w:cstheme="minorBidi"/>
            <w:bCs w:val="0"/>
            <w:noProof/>
            <w:sz w:val="22"/>
            <w:szCs w:val="22"/>
            <w:lang w:val="pt-BR" w:eastAsia="pt-BR"/>
          </w:rPr>
          <w:tab/>
        </w:r>
        <w:r w:rsidR="005E496F" w:rsidRPr="00047AC2">
          <w:rPr>
            <w:rStyle w:val="Hyperlink"/>
            <w:rFonts w:cs="Times New Roman"/>
            <w:noProof/>
          </w:rPr>
          <w:t>Equações</w:t>
        </w:r>
        <w:r w:rsidR="005E496F">
          <w:rPr>
            <w:noProof/>
            <w:webHidden/>
          </w:rPr>
          <w:tab/>
        </w:r>
        <w:r w:rsidR="005E496F">
          <w:rPr>
            <w:noProof/>
            <w:webHidden/>
          </w:rPr>
          <w:fldChar w:fldCharType="begin"/>
        </w:r>
        <w:r w:rsidR="005E496F">
          <w:rPr>
            <w:noProof/>
            <w:webHidden/>
          </w:rPr>
          <w:instrText xml:space="preserve"> PAGEREF _Toc494530579 \h </w:instrText>
        </w:r>
        <w:r w:rsidR="005E496F">
          <w:rPr>
            <w:noProof/>
            <w:webHidden/>
          </w:rPr>
        </w:r>
        <w:r w:rsidR="005E496F">
          <w:rPr>
            <w:noProof/>
            <w:webHidden/>
          </w:rPr>
          <w:fldChar w:fldCharType="separate"/>
        </w:r>
        <w:r w:rsidR="00A138D3">
          <w:rPr>
            <w:noProof/>
            <w:webHidden/>
          </w:rPr>
          <w:t>16</w:t>
        </w:r>
        <w:r w:rsidR="005E496F">
          <w:rPr>
            <w:noProof/>
            <w:webHidden/>
          </w:rPr>
          <w:fldChar w:fldCharType="end"/>
        </w:r>
      </w:hyperlink>
    </w:p>
    <w:p w14:paraId="6A2C5B0A" w14:textId="6D1DC725" w:rsidR="005E496F" w:rsidRDefault="00AD7E7E">
      <w:pPr>
        <w:pStyle w:val="TOC1"/>
        <w:tabs>
          <w:tab w:val="left" w:pos="482"/>
          <w:tab w:val="right" w:leader="dot" w:pos="9062"/>
        </w:tabs>
        <w:rPr>
          <w:rFonts w:asciiTheme="minorHAnsi" w:eastAsiaTheme="minorEastAsia" w:hAnsiTheme="minorHAnsi" w:cstheme="minorBidi"/>
          <w:bCs w:val="0"/>
          <w:caps w:val="0"/>
          <w:noProof/>
          <w:sz w:val="22"/>
          <w:szCs w:val="22"/>
          <w:lang w:val="pt-BR" w:eastAsia="pt-BR"/>
        </w:rPr>
      </w:pPr>
      <w:hyperlink w:anchor="_Toc494530580" w:history="1">
        <w:r w:rsidR="005E496F" w:rsidRPr="00047AC2">
          <w:rPr>
            <w:rStyle w:val="Hyperlink"/>
            <w:noProof/>
            <w:lang w:val="pt-BR"/>
          </w:rPr>
          <w:t>4</w:t>
        </w:r>
        <w:r w:rsidR="005E496F">
          <w:rPr>
            <w:rFonts w:asciiTheme="minorHAnsi" w:eastAsiaTheme="minorEastAsia" w:hAnsiTheme="minorHAnsi" w:cstheme="minorBidi"/>
            <w:bCs w:val="0"/>
            <w:caps w:val="0"/>
            <w:noProof/>
            <w:sz w:val="22"/>
            <w:szCs w:val="22"/>
            <w:lang w:val="pt-BR" w:eastAsia="pt-BR"/>
          </w:rPr>
          <w:tab/>
        </w:r>
        <w:r w:rsidR="005E496F" w:rsidRPr="00047AC2">
          <w:rPr>
            <w:rStyle w:val="Hyperlink"/>
            <w:noProof/>
            <w:lang w:val="pt-BR"/>
          </w:rPr>
          <w:t>Resultados e Discussões</w:t>
        </w:r>
        <w:r w:rsidR="005E496F">
          <w:rPr>
            <w:noProof/>
            <w:webHidden/>
          </w:rPr>
          <w:tab/>
        </w:r>
        <w:r w:rsidR="005E496F">
          <w:rPr>
            <w:noProof/>
            <w:webHidden/>
          </w:rPr>
          <w:fldChar w:fldCharType="begin"/>
        </w:r>
        <w:r w:rsidR="005E496F">
          <w:rPr>
            <w:noProof/>
            <w:webHidden/>
          </w:rPr>
          <w:instrText xml:space="preserve"> PAGEREF _Toc494530580 \h </w:instrText>
        </w:r>
        <w:r w:rsidR="005E496F">
          <w:rPr>
            <w:noProof/>
            <w:webHidden/>
          </w:rPr>
        </w:r>
        <w:r w:rsidR="005E496F">
          <w:rPr>
            <w:noProof/>
            <w:webHidden/>
          </w:rPr>
          <w:fldChar w:fldCharType="separate"/>
        </w:r>
        <w:r w:rsidR="00A138D3">
          <w:rPr>
            <w:noProof/>
            <w:webHidden/>
          </w:rPr>
          <w:t>17</w:t>
        </w:r>
        <w:r w:rsidR="005E496F">
          <w:rPr>
            <w:noProof/>
            <w:webHidden/>
          </w:rPr>
          <w:fldChar w:fldCharType="end"/>
        </w:r>
      </w:hyperlink>
    </w:p>
    <w:p w14:paraId="42AD749C" w14:textId="52B0AB09" w:rsidR="005E496F" w:rsidRDefault="00AD7E7E">
      <w:pPr>
        <w:pStyle w:val="TOC2"/>
        <w:tabs>
          <w:tab w:val="left" w:pos="720"/>
          <w:tab w:val="right" w:leader="dot" w:pos="9062"/>
        </w:tabs>
        <w:rPr>
          <w:rFonts w:asciiTheme="minorHAnsi" w:eastAsiaTheme="minorEastAsia" w:hAnsiTheme="minorHAnsi" w:cstheme="minorBidi"/>
          <w:bCs w:val="0"/>
          <w:noProof/>
          <w:sz w:val="22"/>
          <w:szCs w:val="22"/>
          <w:lang w:val="pt-BR" w:eastAsia="pt-BR"/>
        </w:rPr>
      </w:pPr>
      <w:hyperlink w:anchor="_Toc494530581" w:history="1">
        <w:r w:rsidR="005E496F" w:rsidRPr="00047AC2">
          <w:rPr>
            <w:rStyle w:val="Hyperlink"/>
            <w:rFonts w:cs="Times New Roman"/>
            <w:noProof/>
          </w:rPr>
          <w:t>4.1</w:t>
        </w:r>
        <w:r w:rsidR="005E496F">
          <w:rPr>
            <w:rFonts w:asciiTheme="minorHAnsi" w:eastAsiaTheme="minorEastAsia" w:hAnsiTheme="minorHAnsi" w:cstheme="minorBidi"/>
            <w:bCs w:val="0"/>
            <w:noProof/>
            <w:sz w:val="22"/>
            <w:szCs w:val="22"/>
            <w:lang w:val="pt-BR" w:eastAsia="pt-BR"/>
          </w:rPr>
          <w:tab/>
        </w:r>
        <w:r w:rsidR="005E496F" w:rsidRPr="00047AC2">
          <w:rPr>
            <w:rStyle w:val="Hyperlink"/>
            <w:rFonts w:cs="Times New Roman"/>
            <w:noProof/>
          </w:rPr>
          <w:t>Como inserir Referências Bibliográficas automaticamente</w:t>
        </w:r>
        <w:r w:rsidR="005E496F">
          <w:rPr>
            <w:noProof/>
            <w:webHidden/>
          </w:rPr>
          <w:tab/>
        </w:r>
        <w:r w:rsidR="005E496F">
          <w:rPr>
            <w:noProof/>
            <w:webHidden/>
          </w:rPr>
          <w:fldChar w:fldCharType="begin"/>
        </w:r>
        <w:r w:rsidR="005E496F">
          <w:rPr>
            <w:noProof/>
            <w:webHidden/>
          </w:rPr>
          <w:instrText xml:space="preserve"> PAGEREF _Toc494530581 \h </w:instrText>
        </w:r>
        <w:r w:rsidR="005E496F">
          <w:rPr>
            <w:noProof/>
            <w:webHidden/>
          </w:rPr>
        </w:r>
        <w:r w:rsidR="005E496F">
          <w:rPr>
            <w:noProof/>
            <w:webHidden/>
          </w:rPr>
          <w:fldChar w:fldCharType="separate"/>
        </w:r>
        <w:r w:rsidR="00A138D3">
          <w:rPr>
            <w:noProof/>
            <w:webHidden/>
          </w:rPr>
          <w:t>17</w:t>
        </w:r>
        <w:r w:rsidR="005E496F">
          <w:rPr>
            <w:noProof/>
            <w:webHidden/>
          </w:rPr>
          <w:fldChar w:fldCharType="end"/>
        </w:r>
      </w:hyperlink>
    </w:p>
    <w:p w14:paraId="135F66AE" w14:textId="7BBAE297" w:rsidR="005E496F" w:rsidRDefault="00AD7E7E">
      <w:pPr>
        <w:pStyle w:val="TOC1"/>
        <w:tabs>
          <w:tab w:val="left" w:pos="482"/>
          <w:tab w:val="right" w:leader="dot" w:pos="9062"/>
        </w:tabs>
        <w:rPr>
          <w:rFonts w:asciiTheme="minorHAnsi" w:eastAsiaTheme="minorEastAsia" w:hAnsiTheme="minorHAnsi" w:cstheme="minorBidi"/>
          <w:bCs w:val="0"/>
          <w:caps w:val="0"/>
          <w:noProof/>
          <w:sz w:val="22"/>
          <w:szCs w:val="22"/>
          <w:lang w:val="pt-BR" w:eastAsia="pt-BR"/>
        </w:rPr>
      </w:pPr>
      <w:hyperlink w:anchor="_Toc494530582" w:history="1">
        <w:r w:rsidR="005E496F" w:rsidRPr="00047AC2">
          <w:rPr>
            <w:rStyle w:val="Hyperlink"/>
            <w:noProof/>
            <w:lang w:val="pt-BR"/>
          </w:rPr>
          <w:t>5</w:t>
        </w:r>
        <w:r w:rsidR="005E496F">
          <w:rPr>
            <w:rFonts w:asciiTheme="minorHAnsi" w:eastAsiaTheme="minorEastAsia" w:hAnsiTheme="minorHAnsi" w:cstheme="minorBidi"/>
            <w:bCs w:val="0"/>
            <w:caps w:val="0"/>
            <w:noProof/>
            <w:sz w:val="22"/>
            <w:szCs w:val="22"/>
            <w:lang w:val="pt-BR" w:eastAsia="pt-BR"/>
          </w:rPr>
          <w:tab/>
        </w:r>
        <w:r w:rsidR="005E496F" w:rsidRPr="00047AC2">
          <w:rPr>
            <w:rStyle w:val="Hyperlink"/>
            <w:noProof/>
            <w:lang w:val="pt-BR"/>
          </w:rPr>
          <w:t>Conclusão</w:t>
        </w:r>
        <w:r w:rsidR="005E496F">
          <w:rPr>
            <w:noProof/>
            <w:webHidden/>
          </w:rPr>
          <w:tab/>
        </w:r>
        <w:r w:rsidR="005E496F">
          <w:rPr>
            <w:noProof/>
            <w:webHidden/>
          </w:rPr>
          <w:fldChar w:fldCharType="begin"/>
        </w:r>
        <w:r w:rsidR="005E496F">
          <w:rPr>
            <w:noProof/>
            <w:webHidden/>
          </w:rPr>
          <w:instrText xml:space="preserve"> PAGEREF _Toc494530582 \h </w:instrText>
        </w:r>
        <w:r w:rsidR="005E496F">
          <w:rPr>
            <w:noProof/>
            <w:webHidden/>
          </w:rPr>
        </w:r>
        <w:r w:rsidR="005E496F">
          <w:rPr>
            <w:noProof/>
            <w:webHidden/>
          </w:rPr>
          <w:fldChar w:fldCharType="separate"/>
        </w:r>
        <w:r w:rsidR="00A138D3">
          <w:rPr>
            <w:noProof/>
            <w:webHidden/>
          </w:rPr>
          <w:t>23</w:t>
        </w:r>
        <w:r w:rsidR="005E496F">
          <w:rPr>
            <w:noProof/>
            <w:webHidden/>
          </w:rPr>
          <w:fldChar w:fldCharType="end"/>
        </w:r>
      </w:hyperlink>
    </w:p>
    <w:p w14:paraId="4DF2EB2A" w14:textId="7B6DF7C9" w:rsidR="005E496F" w:rsidRDefault="00AD7E7E">
      <w:pPr>
        <w:pStyle w:val="TOC1"/>
        <w:tabs>
          <w:tab w:val="right" w:leader="dot" w:pos="9062"/>
        </w:tabs>
        <w:rPr>
          <w:rFonts w:asciiTheme="minorHAnsi" w:eastAsiaTheme="minorEastAsia" w:hAnsiTheme="minorHAnsi" w:cstheme="minorBidi"/>
          <w:bCs w:val="0"/>
          <w:caps w:val="0"/>
          <w:noProof/>
          <w:sz w:val="22"/>
          <w:szCs w:val="22"/>
          <w:lang w:val="pt-BR" w:eastAsia="pt-BR"/>
        </w:rPr>
      </w:pPr>
      <w:hyperlink w:anchor="_Toc494530583" w:history="1">
        <w:r w:rsidR="005E496F" w:rsidRPr="00047AC2">
          <w:rPr>
            <w:rStyle w:val="Hyperlink"/>
            <w:noProof/>
          </w:rPr>
          <w:t>REFERÊNCIAS BIBLIOGRÁFICAS</w:t>
        </w:r>
        <w:r w:rsidR="005E496F">
          <w:rPr>
            <w:noProof/>
            <w:webHidden/>
          </w:rPr>
          <w:tab/>
        </w:r>
        <w:r w:rsidR="005E496F">
          <w:rPr>
            <w:noProof/>
            <w:webHidden/>
          </w:rPr>
          <w:fldChar w:fldCharType="begin"/>
        </w:r>
        <w:r w:rsidR="005E496F">
          <w:rPr>
            <w:noProof/>
            <w:webHidden/>
          </w:rPr>
          <w:instrText xml:space="preserve"> PAGEREF _Toc494530583 \h </w:instrText>
        </w:r>
        <w:r w:rsidR="005E496F">
          <w:rPr>
            <w:noProof/>
            <w:webHidden/>
          </w:rPr>
        </w:r>
        <w:r w:rsidR="005E496F">
          <w:rPr>
            <w:noProof/>
            <w:webHidden/>
          </w:rPr>
          <w:fldChar w:fldCharType="separate"/>
        </w:r>
        <w:r w:rsidR="00A138D3">
          <w:rPr>
            <w:noProof/>
            <w:webHidden/>
          </w:rPr>
          <w:t>24</w:t>
        </w:r>
        <w:r w:rsidR="005E496F">
          <w:rPr>
            <w:noProof/>
            <w:webHidden/>
          </w:rPr>
          <w:fldChar w:fldCharType="end"/>
        </w:r>
      </w:hyperlink>
    </w:p>
    <w:p w14:paraId="7B348ECF" w14:textId="400345F0" w:rsidR="005E496F" w:rsidRDefault="00AD7E7E">
      <w:pPr>
        <w:pStyle w:val="TOC1"/>
        <w:tabs>
          <w:tab w:val="right" w:leader="dot" w:pos="9062"/>
        </w:tabs>
        <w:rPr>
          <w:rFonts w:asciiTheme="minorHAnsi" w:eastAsiaTheme="minorEastAsia" w:hAnsiTheme="minorHAnsi" w:cstheme="minorBidi"/>
          <w:bCs w:val="0"/>
          <w:caps w:val="0"/>
          <w:noProof/>
          <w:sz w:val="22"/>
          <w:szCs w:val="22"/>
          <w:lang w:val="pt-BR" w:eastAsia="pt-BR"/>
        </w:rPr>
      </w:pPr>
      <w:hyperlink w:anchor="_Toc494530584" w:history="1">
        <w:r w:rsidR="005E496F" w:rsidRPr="00047AC2">
          <w:rPr>
            <w:rStyle w:val="Hyperlink"/>
            <w:noProof/>
          </w:rPr>
          <w:t>ANEXO</w:t>
        </w:r>
        <w:r w:rsidR="005E496F">
          <w:rPr>
            <w:noProof/>
            <w:webHidden/>
          </w:rPr>
          <w:tab/>
        </w:r>
        <w:r w:rsidR="005E496F">
          <w:rPr>
            <w:noProof/>
            <w:webHidden/>
          </w:rPr>
          <w:fldChar w:fldCharType="begin"/>
        </w:r>
        <w:r w:rsidR="005E496F">
          <w:rPr>
            <w:noProof/>
            <w:webHidden/>
          </w:rPr>
          <w:instrText xml:space="preserve"> PAGEREF _Toc494530584 \h </w:instrText>
        </w:r>
        <w:r w:rsidR="005E496F">
          <w:rPr>
            <w:noProof/>
            <w:webHidden/>
          </w:rPr>
        </w:r>
        <w:r w:rsidR="005E496F">
          <w:rPr>
            <w:noProof/>
            <w:webHidden/>
          </w:rPr>
          <w:fldChar w:fldCharType="separate"/>
        </w:r>
        <w:r w:rsidR="00A138D3">
          <w:rPr>
            <w:noProof/>
            <w:webHidden/>
          </w:rPr>
          <w:t>25</w:t>
        </w:r>
        <w:r w:rsidR="005E496F">
          <w:rPr>
            <w:noProof/>
            <w:webHidden/>
          </w:rPr>
          <w:fldChar w:fldCharType="end"/>
        </w:r>
      </w:hyperlink>
    </w:p>
    <w:p w14:paraId="2A579243" w14:textId="77777777" w:rsidR="00BA6DC0" w:rsidRPr="00751BBC" w:rsidRDefault="00BA6DC0" w:rsidP="000557CB">
      <w:pPr>
        <w:pStyle w:val="MonografiaParteInicial"/>
        <w:sectPr w:rsidR="00BA6DC0" w:rsidRPr="00751BBC" w:rsidSect="00871222">
          <w:headerReference w:type="even" r:id="rId9"/>
          <w:footerReference w:type="default" r:id="rId10"/>
          <w:footerReference w:type="first" r:id="rId11"/>
          <w:pgSz w:w="11907" w:h="16840" w:code="9"/>
          <w:pgMar w:top="1701" w:right="1134" w:bottom="1134" w:left="1701" w:header="851" w:footer="567" w:gutter="0"/>
          <w:cols w:space="720"/>
          <w:titlePg/>
          <w:docGrid w:linePitch="360"/>
        </w:sectPr>
      </w:pPr>
      <w:r>
        <w:fldChar w:fldCharType="end"/>
      </w:r>
    </w:p>
    <w:p w14:paraId="7C92DFF0" w14:textId="77777777" w:rsidR="005E496F" w:rsidRPr="00751BBC" w:rsidRDefault="005E496F" w:rsidP="005E496F">
      <w:pPr>
        <w:pStyle w:val="MonografiaCapitulo"/>
        <w:numPr>
          <w:ilvl w:val="0"/>
          <w:numId w:val="29"/>
        </w:numPr>
        <w:tabs>
          <w:tab w:val="left" w:pos="7560"/>
        </w:tabs>
        <w:spacing w:line="360" w:lineRule="auto"/>
        <w:jc w:val="both"/>
        <w:rPr>
          <w:lang w:val="pt-BR"/>
        </w:rPr>
      </w:pPr>
      <w:bookmarkStart w:id="13" w:name="_Toc494530570"/>
      <w:bookmarkEnd w:id="9"/>
      <w:bookmarkEnd w:id="10"/>
      <w:bookmarkEnd w:id="11"/>
      <w:bookmarkEnd w:id="12"/>
      <w:r>
        <w:rPr>
          <w:lang w:val="pt-BR"/>
        </w:rPr>
        <w:lastRenderedPageBreak/>
        <w:t>Introdução</w:t>
      </w:r>
      <w:bookmarkEnd w:id="13"/>
      <w:r w:rsidRPr="00751BBC">
        <w:rPr>
          <w:lang w:val="pt-BR"/>
        </w:rPr>
        <w:tab/>
      </w:r>
    </w:p>
    <w:p w14:paraId="29A604F5" w14:textId="77777777" w:rsidR="001A5FFA" w:rsidRDefault="00D96EE2" w:rsidP="00D96EE2">
      <w:pPr>
        <w:pStyle w:val="MonografiaCorpoTexto"/>
      </w:pPr>
      <w:r>
        <w:tab/>
      </w:r>
      <w:r w:rsidR="00F0755A">
        <w:t xml:space="preserve">Aqui deve ser escrita </w:t>
      </w:r>
      <w:r w:rsidR="0028105B">
        <w:t>à</w:t>
      </w:r>
      <w:r w:rsidR="00F0755A">
        <w:t xml:space="preserve"> introdução do trabalho, para se inserir citações ao longo do texto de acordo com as referências criadas</w:t>
      </w:r>
      <w:r w:rsidR="002E5C85">
        <w:t xml:space="preserve"> </w:t>
      </w:r>
      <w:r>
        <w:t>(primeiramente deve-se criar a lista de referência item 4.1)</w:t>
      </w:r>
      <w:r w:rsidR="00F0755A">
        <w:t>, deve-se clicar na aba &gt;Referência no menu acima e posicionar o cursor onde se deseja inserir a citação e clicar em Inserir Citação.</w:t>
      </w:r>
      <w:r w:rsidR="00B46464">
        <w:t xml:space="preserve"> </w:t>
      </w:r>
      <w:r w:rsidR="00B46464">
        <w:rPr>
          <w:noProof/>
        </w:rPr>
        <w:t xml:space="preserve"> </w:t>
      </w:r>
      <w:sdt>
        <w:sdtPr>
          <w:rPr>
            <w:noProof/>
          </w:rPr>
          <w:id w:val="621891737"/>
          <w:citation/>
        </w:sdtPr>
        <w:sdtEndPr/>
        <w:sdtContent>
          <w:r>
            <w:rPr>
              <w:noProof/>
            </w:rPr>
            <w:fldChar w:fldCharType="begin"/>
          </w:r>
          <w:r>
            <w:rPr>
              <w:noProof/>
            </w:rPr>
            <w:instrText xml:space="preserve"> CITATION EMP17 \l 1046 </w:instrText>
          </w:r>
          <w:r>
            <w:rPr>
              <w:noProof/>
            </w:rPr>
            <w:fldChar w:fldCharType="separate"/>
          </w:r>
          <w:r>
            <w:rPr>
              <w:noProof/>
            </w:rPr>
            <w:t>(EPE, 2017)</w:t>
          </w:r>
          <w:r>
            <w:rPr>
              <w:noProof/>
            </w:rPr>
            <w:fldChar w:fldCharType="end"/>
          </w:r>
        </w:sdtContent>
      </w:sdt>
    </w:p>
    <w:p w14:paraId="6118EDC3" w14:textId="77777777" w:rsidR="00B46464" w:rsidRDefault="00D96EE2" w:rsidP="00D96EE2">
      <w:pPr>
        <w:pStyle w:val="MonografiaCorpoTexto"/>
      </w:pPr>
      <w:r>
        <w:tab/>
      </w:r>
      <w:r w:rsidR="0028105B">
        <w:t xml:space="preserve">Na Aba página inicial do menu </w:t>
      </w:r>
      <w:r w:rsidR="0063333C">
        <w:t>de ferramentas, o</w:t>
      </w:r>
      <w:r w:rsidR="00B46464">
        <w:t>s estilos dos Textos tem que estar diferentes para que se possa gerar o índice do documento automaticamente os Títulos do itens: 1 Introdução, 2 Aportes Teóricos, 3 Material e Método, 4 Resultados e Discussão e 5 Conclusão devem apresentar o Estilo “Monografia</w:t>
      </w:r>
      <w:r w:rsidR="00512427">
        <w:t>_</w:t>
      </w:r>
      <w:r w:rsidR="00B46464">
        <w:t xml:space="preserve">Capítulo”. </w:t>
      </w:r>
      <w:r>
        <w:t>O corpo</w:t>
      </w:r>
      <w:r w:rsidR="0028105B">
        <w:t xml:space="preserve"> do texto deve estar no estilo </w:t>
      </w:r>
      <w:r>
        <w:t>“Monografia Corpo do Texto”</w:t>
      </w:r>
      <w:r w:rsidR="0028105B">
        <w:t xml:space="preserve"> para que não saia no índice.</w:t>
      </w:r>
      <w:r w:rsidR="00512427">
        <w:t xml:space="preserve"> As seções 1.1; 1.2; 2.1; 2.2 e assim por diante devem estar no estilo “Monografia_Seção”.</w:t>
      </w:r>
    </w:p>
    <w:p w14:paraId="14664BFA" w14:textId="77777777" w:rsidR="00512427" w:rsidRDefault="00D96EE2" w:rsidP="00D96EE2">
      <w:pPr>
        <w:pStyle w:val="MonografiaCorpoTexto"/>
      </w:pPr>
      <w:r>
        <w:tab/>
      </w:r>
      <w:r w:rsidR="00512427">
        <w:t>As subseções 1.1.1 , 2.2.1 e assim por diante devem estar no estilo “Monografia_Subseção”. A sub_subseção 1.1.1.1, 2.2.1.1 devem seguir o estilo “Monografia_</w:t>
      </w:r>
      <w:r w:rsidR="00EB1F74">
        <w:t>Sub_</w:t>
      </w:r>
      <w:r w:rsidR="00512427">
        <w:t xml:space="preserve">Subseção”.  </w:t>
      </w:r>
      <w:r w:rsidR="00E51963">
        <w:t xml:space="preserve">O índice já esta inserido então é </w:t>
      </w:r>
      <w:r w:rsidR="005B7655">
        <w:t>só</w:t>
      </w:r>
      <w:r w:rsidR="00E51963">
        <w:t xml:space="preserve"> clicar com o botão direito e atualizar o índice inteiro.</w:t>
      </w:r>
    </w:p>
    <w:p w14:paraId="337D6C25" w14:textId="02E443EB" w:rsidR="00E12519" w:rsidRDefault="00E12519" w:rsidP="00E12519">
      <w:pPr>
        <w:pStyle w:val="MonografiaLegenda"/>
      </w:pPr>
      <w:bookmarkStart w:id="14" w:name="_Toc3392818"/>
      <w:r>
        <w:t xml:space="preserve">Figura </w:t>
      </w:r>
      <w:r w:rsidR="00642379">
        <w:rPr>
          <w:noProof/>
        </w:rPr>
        <w:fldChar w:fldCharType="begin"/>
      </w:r>
      <w:r w:rsidR="00642379">
        <w:rPr>
          <w:noProof/>
        </w:rPr>
        <w:instrText xml:space="preserve"> SEQ Figura \* ARABIC </w:instrText>
      </w:r>
      <w:r w:rsidR="00642379">
        <w:rPr>
          <w:noProof/>
        </w:rPr>
        <w:fldChar w:fldCharType="separate"/>
      </w:r>
      <w:r w:rsidR="00A138D3">
        <w:rPr>
          <w:noProof/>
        </w:rPr>
        <w:t>1</w:t>
      </w:r>
      <w:r w:rsidR="00642379">
        <w:rPr>
          <w:noProof/>
        </w:rPr>
        <w:fldChar w:fldCharType="end"/>
      </w:r>
      <w:r>
        <w:t xml:space="preserve"> - </w:t>
      </w:r>
      <w:r w:rsidRPr="007C756F">
        <w:t>Menu de Estilos</w:t>
      </w:r>
      <w:bookmarkEnd w:id="14"/>
    </w:p>
    <w:p w14:paraId="6DAA955D" w14:textId="77777777" w:rsidR="00545D00" w:rsidRDefault="00545D00" w:rsidP="00545D00">
      <w:pPr>
        <w:keepNext/>
        <w:jc w:val="both"/>
      </w:pPr>
      <w:r>
        <w:rPr>
          <w:noProof/>
          <w:lang w:val="pt-BR" w:eastAsia="pt-BR"/>
        </w:rPr>
        <w:drawing>
          <wp:inline distT="0" distB="0" distL="0" distR="0" wp14:anchorId="30D92B20" wp14:editId="1658364E">
            <wp:extent cx="5753100" cy="2228850"/>
            <wp:effectExtent l="0" t="0" r="0" b="0"/>
            <wp:docPr id="4"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53100" cy="2228850"/>
                    </a:xfrm>
                    <a:prstGeom prst="rect">
                      <a:avLst/>
                    </a:prstGeom>
                    <a:noFill/>
                    <a:ln>
                      <a:noFill/>
                    </a:ln>
                  </pic:spPr>
                </pic:pic>
              </a:graphicData>
            </a:graphic>
          </wp:inline>
        </w:drawing>
      </w:r>
    </w:p>
    <w:p w14:paraId="44310D64" w14:textId="77777777" w:rsidR="00545D00" w:rsidRPr="00751BBC" w:rsidRDefault="00545D00" w:rsidP="00545D00">
      <w:pPr>
        <w:pStyle w:val="MonografiaLegenda"/>
      </w:pPr>
    </w:p>
    <w:p w14:paraId="28DB91DE" w14:textId="77777777" w:rsidR="0072788D" w:rsidRPr="00751BBC" w:rsidRDefault="0072788D" w:rsidP="0072788D">
      <w:pPr>
        <w:pStyle w:val="MonografiaSeo"/>
        <w:numPr>
          <w:ilvl w:val="1"/>
          <w:numId w:val="29"/>
        </w:numPr>
        <w:rPr>
          <w:rFonts w:cs="Times New Roman"/>
        </w:rPr>
      </w:pPr>
      <w:bookmarkStart w:id="15" w:name="_Toc80600775"/>
      <w:bookmarkStart w:id="16" w:name="_Toc108376496"/>
      <w:bookmarkStart w:id="17" w:name="_Toc271878639"/>
      <w:bookmarkStart w:id="18" w:name="_Toc494530571"/>
      <w:r w:rsidRPr="00751BBC">
        <w:rPr>
          <w:rFonts w:cs="Times New Roman"/>
        </w:rPr>
        <w:t>Objetiv</w:t>
      </w:r>
      <w:r w:rsidR="0024155C" w:rsidRPr="00751BBC">
        <w:rPr>
          <w:rFonts w:cs="Times New Roman"/>
        </w:rPr>
        <w:t>os</w:t>
      </w:r>
      <w:bookmarkEnd w:id="15"/>
      <w:bookmarkEnd w:id="16"/>
      <w:bookmarkEnd w:id="17"/>
      <w:bookmarkEnd w:id="18"/>
    </w:p>
    <w:p w14:paraId="0A77B1A4" w14:textId="77777777" w:rsidR="0072788D" w:rsidRPr="00751BBC" w:rsidRDefault="00D96EE2" w:rsidP="00D96EE2">
      <w:pPr>
        <w:pStyle w:val="MonografiaCorpoTexto"/>
      </w:pPr>
      <w:r>
        <w:tab/>
      </w:r>
      <w:r w:rsidR="00EC5A65">
        <w:t>Escrever os objetivos do trabalho</w:t>
      </w:r>
      <w:r w:rsidR="001A5FFA" w:rsidRPr="00751BBC">
        <w:t>.</w:t>
      </w:r>
    </w:p>
    <w:p w14:paraId="2CE698B3" w14:textId="77777777" w:rsidR="0072788D" w:rsidRPr="00751BBC" w:rsidRDefault="0072788D" w:rsidP="0072788D">
      <w:pPr>
        <w:pStyle w:val="MonografiaSeo"/>
        <w:numPr>
          <w:ilvl w:val="1"/>
          <w:numId w:val="29"/>
        </w:numPr>
        <w:rPr>
          <w:rFonts w:cs="Times New Roman"/>
        </w:rPr>
      </w:pPr>
      <w:bookmarkStart w:id="19" w:name="_Toc494530572"/>
      <w:r w:rsidRPr="00751BBC">
        <w:rPr>
          <w:rFonts w:cs="Times New Roman"/>
        </w:rPr>
        <w:lastRenderedPageBreak/>
        <w:t>Objetivos específicos</w:t>
      </w:r>
      <w:bookmarkEnd w:id="19"/>
    </w:p>
    <w:p w14:paraId="257CE6BE" w14:textId="77777777" w:rsidR="00F54846" w:rsidRDefault="00D96EE2" w:rsidP="00F54846">
      <w:pPr>
        <w:pStyle w:val="MonografiaCorpoTexto"/>
      </w:pPr>
      <w:r>
        <w:tab/>
      </w:r>
      <w:r w:rsidR="00EC5A65">
        <w:t>Escrever os objetivos específicos do trabalho</w:t>
      </w:r>
      <w:bookmarkStart w:id="20" w:name="_Toc494530573"/>
      <w:r w:rsidR="00F54846">
        <w:t>: Geralmente são apresentados em tópicos e escritos no infinitivo.</w:t>
      </w:r>
    </w:p>
    <w:p w14:paraId="43ACC716" w14:textId="77777777" w:rsidR="00F54846" w:rsidRDefault="0072788D" w:rsidP="00F54846">
      <w:pPr>
        <w:pStyle w:val="MonografiaCapitulo"/>
        <w:numPr>
          <w:ilvl w:val="0"/>
          <w:numId w:val="29"/>
        </w:numPr>
        <w:tabs>
          <w:tab w:val="left" w:pos="7560"/>
        </w:tabs>
        <w:spacing w:line="360" w:lineRule="auto"/>
        <w:ind w:left="703" w:hanging="703"/>
        <w:jc w:val="both"/>
        <w:rPr>
          <w:lang w:val="pt-BR"/>
        </w:rPr>
      </w:pPr>
      <w:r w:rsidRPr="00751BBC">
        <w:rPr>
          <w:lang w:val="pt-BR"/>
        </w:rPr>
        <w:t>Aportes Teóricos</w:t>
      </w:r>
      <w:bookmarkEnd w:id="20"/>
    </w:p>
    <w:p w14:paraId="565E7C72" w14:textId="77777777" w:rsidR="0072788D" w:rsidRPr="00F54846" w:rsidRDefault="00F54846" w:rsidP="00F54846">
      <w:pPr>
        <w:pStyle w:val="MonografiaCorpoTexto"/>
      </w:pPr>
      <w:r>
        <w:tab/>
        <w:t>Inserir texto entre os tópicos</w:t>
      </w:r>
      <w:r w:rsidR="0072788D" w:rsidRPr="00F54846">
        <w:tab/>
      </w:r>
    </w:p>
    <w:p w14:paraId="01D8F902" w14:textId="77777777" w:rsidR="00D91A0D" w:rsidRPr="00751BBC" w:rsidRDefault="00317B10" w:rsidP="00D91A0D">
      <w:pPr>
        <w:pStyle w:val="MonografiaSeo"/>
        <w:numPr>
          <w:ilvl w:val="1"/>
          <w:numId w:val="29"/>
        </w:numPr>
        <w:rPr>
          <w:rFonts w:cs="Times New Roman"/>
          <w:bCs w:val="0"/>
          <w:szCs w:val="24"/>
        </w:rPr>
      </w:pPr>
      <w:bookmarkStart w:id="21" w:name="_Toc494530574"/>
      <w:r>
        <w:rPr>
          <w:rFonts w:cs="Times New Roman"/>
        </w:rPr>
        <w:t>Como Inserir figuras</w:t>
      </w:r>
      <w:bookmarkEnd w:id="21"/>
    </w:p>
    <w:p w14:paraId="7BD58229" w14:textId="77777777" w:rsidR="00070303" w:rsidRPr="00751BBC" w:rsidRDefault="00D96EE2" w:rsidP="00D96EE2">
      <w:pPr>
        <w:pStyle w:val="MonografiaCorpoTexto"/>
      </w:pPr>
      <w:r>
        <w:tab/>
      </w:r>
      <w:r w:rsidR="00317B10">
        <w:t>As figuras devem ser inseridas no documento, evitar reco</w:t>
      </w:r>
      <w:r w:rsidR="002E5C85">
        <w:t>rtar e colar de outro documento</w:t>
      </w:r>
      <w:r w:rsidR="00317B10">
        <w:t>. Para inserir a figura no menu acima na aba inserir &gt; imagem e procurar no local onde a figura está armazenada. Depois de inserida deve-se clicar com o botão direito do mouse e inserir legenda, para que seja possível depois criar automaticamente a lista de figura. Lembrando que a lista já está inserida pode-se simplesmente inserir as figuras depois, ir à página LISTA DE FIGURAS e com o botão direito atualizar o índice de figuras. As Legendas devem ser com fonte 10.</w:t>
      </w:r>
      <w:r w:rsidR="00B137FB">
        <w:t xml:space="preserve"> Usar o estilo “Monografia_Legenda”.</w:t>
      </w:r>
      <w:r w:rsidR="000E1F49">
        <w:t xml:space="preserve"> A Fonte da figura deve ficar </w:t>
      </w:r>
      <w:r w:rsidR="0047532E">
        <w:t>embaixo da figura</w:t>
      </w:r>
      <w:r w:rsidR="000E1F49">
        <w:t>.</w:t>
      </w:r>
      <w:r w:rsidR="004A3828">
        <w:t xml:space="preserve"> No anexo apresenta um Logo do IF campus Juiz de Fora.</w:t>
      </w:r>
    </w:p>
    <w:p w14:paraId="48EF6731" w14:textId="77777777" w:rsidR="00874D6D" w:rsidRPr="00317B10" w:rsidRDefault="00874D6D" w:rsidP="00070303">
      <w:pPr>
        <w:ind w:firstLine="708"/>
        <w:jc w:val="both"/>
        <w:rPr>
          <w:lang w:val="pt-BR"/>
        </w:rPr>
      </w:pPr>
    </w:p>
    <w:p w14:paraId="23569CCB" w14:textId="07C0E084" w:rsidR="00E12519" w:rsidRDefault="00E12519" w:rsidP="00E12519">
      <w:pPr>
        <w:pStyle w:val="MonografiaLegenda"/>
      </w:pPr>
      <w:bookmarkStart w:id="22" w:name="_Toc3392819"/>
      <w:r>
        <w:t xml:space="preserve">Figura </w:t>
      </w:r>
      <w:r w:rsidR="00642379">
        <w:rPr>
          <w:noProof/>
        </w:rPr>
        <w:fldChar w:fldCharType="begin"/>
      </w:r>
      <w:r w:rsidR="00642379">
        <w:rPr>
          <w:noProof/>
        </w:rPr>
        <w:instrText xml:space="preserve"> SEQ Figura \* ARABIC </w:instrText>
      </w:r>
      <w:r w:rsidR="00642379">
        <w:rPr>
          <w:noProof/>
        </w:rPr>
        <w:fldChar w:fldCharType="separate"/>
      </w:r>
      <w:r w:rsidR="00A138D3">
        <w:rPr>
          <w:noProof/>
        </w:rPr>
        <w:t>2</w:t>
      </w:r>
      <w:r w:rsidR="00642379">
        <w:rPr>
          <w:noProof/>
        </w:rPr>
        <w:fldChar w:fldCharType="end"/>
      </w:r>
      <w:r>
        <w:t xml:space="preserve"> - </w:t>
      </w:r>
      <w:r w:rsidRPr="00906660">
        <w:t>Capacidade Instalada de Fontes de Energia Elétrica no Mundo, por tipo.</w:t>
      </w:r>
      <w:bookmarkEnd w:id="22"/>
    </w:p>
    <w:p w14:paraId="4CC9D0FE" w14:textId="77777777" w:rsidR="00445C81" w:rsidRPr="00317B10" w:rsidRDefault="004C3814" w:rsidP="00445C81">
      <w:pPr>
        <w:keepNext/>
        <w:jc w:val="center"/>
        <w:rPr>
          <w:lang w:val="pt-BR"/>
        </w:rPr>
      </w:pPr>
      <w:r>
        <w:rPr>
          <w:noProof/>
          <w:lang w:val="pt-BR" w:eastAsia="pt-BR"/>
        </w:rPr>
        <w:drawing>
          <wp:inline distT="0" distB="0" distL="0" distR="0" wp14:anchorId="51281358" wp14:editId="097AFBFA">
            <wp:extent cx="3512820" cy="3025140"/>
            <wp:effectExtent l="0" t="0" r="0" b="0"/>
            <wp:docPr id="14"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512820" cy="3025140"/>
                    </a:xfrm>
                    <a:prstGeom prst="rect">
                      <a:avLst/>
                    </a:prstGeom>
                    <a:noFill/>
                    <a:ln>
                      <a:noFill/>
                    </a:ln>
                  </pic:spPr>
                </pic:pic>
              </a:graphicData>
            </a:graphic>
          </wp:inline>
        </w:drawing>
      </w:r>
    </w:p>
    <w:p w14:paraId="7563716B" w14:textId="77777777" w:rsidR="00070303" w:rsidRPr="00B137FB" w:rsidRDefault="00317B10" w:rsidP="00B137FB">
      <w:pPr>
        <w:pStyle w:val="MonografiaLegenda"/>
      </w:pPr>
      <w:r w:rsidRPr="00B137FB">
        <w:t xml:space="preserve"> </w:t>
      </w:r>
      <w:r w:rsidR="00070303" w:rsidRPr="00B137FB">
        <w:t>Fonte:</w:t>
      </w:r>
      <w:r w:rsidRPr="00B137FB">
        <w:t xml:space="preserve"> (EPE, 2017)</w:t>
      </w:r>
    </w:p>
    <w:p w14:paraId="03030B36" w14:textId="77777777" w:rsidR="001E568F" w:rsidRPr="00751BBC" w:rsidRDefault="00317B10" w:rsidP="001E568F">
      <w:pPr>
        <w:pStyle w:val="MonografiaSeo"/>
        <w:numPr>
          <w:ilvl w:val="1"/>
          <w:numId w:val="29"/>
        </w:numPr>
        <w:rPr>
          <w:rFonts w:cs="Times New Roman"/>
          <w:bCs w:val="0"/>
          <w:szCs w:val="24"/>
        </w:rPr>
      </w:pPr>
      <w:bookmarkStart w:id="23" w:name="_Toc494530575"/>
      <w:r>
        <w:rPr>
          <w:rFonts w:cs="Times New Roman"/>
          <w:bCs w:val="0"/>
          <w:szCs w:val="24"/>
        </w:rPr>
        <w:lastRenderedPageBreak/>
        <w:t>Tabelas</w:t>
      </w:r>
      <w:bookmarkEnd w:id="23"/>
    </w:p>
    <w:p w14:paraId="26D1DB7A" w14:textId="77777777" w:rsidR="00317B10" w:rsidRDefault="00683853" w:rsidP="00683853">
      <w:pPr>
        <w:pStyle w:val="MonografiaCorpoTexto"/>
      </w:pPr>
      <w:r>
        <w:tab/>
      </w:r>
      <w:r w:rsidR="00317B10" w:rsidRPr="00317B10">
        <w:t>As tabelas também devem ser inseridas, ou coladas do Excel. Depois deve-se inserir legenda clicando com o botão direito sobre a tabela, para ser possível a geração automática</w:t>
      </w:r>
      <w:r w:rsidR="00317B10">
        <w:t xml:space="preserve"> do índice de tabelas. </w:t>
      </w:r>
      <w:r w:rsidR="00317B10" w:rsidRPr="00317B10">
        <w:t xml:space="preserve"> </w:t>
      </w:r>
      <w:r w:rsidR="00317B10">
        <w:t>Lembrando que a lista já está inserida pode-se simplesmente inserir as figuras depois, ir à página LISTA DE TABELAS e com o botão direito atualizar o índice de figuras. As Legendas devem ser com fonte 10.</w:t>
      </w:r>
      <w:r w:rsidR="00B137FB">
        <w:t xml:space="preserve"> Usar o estilo “Monografia_Legenda”.</w:t>
      </w:r>
    </w:p>
    <w:p w14:paraId="5BDDAE63" w14:textId="3546C294" w:rsidR="00BA6DC0" w:rsidRDefault="00317B10" w:rsidP="00B137FB">
      <w:pPr>
        <w:pStyle w:val="MonografiaLegenda"/>
      </w:pPr>
      <w:bookmarkStart w:id="24" w:name="_Toc494481968"/>
      <w:r w:rsidRPr="00751BBC">
        <w:t xml:space="preserve">Tabela </w:t>
      </w:r>
      <w:r w:rsidR="00104531">
        <w:rPr>
          <w:noProof/>
        </w:rPr>
        <w:fldChar w:fldCharType="begin"/>
      </w:r>
      <w:r w:rsidR="00104531">
        <w:rPr>
          <w:noProof/>
        </w:rPr>
        <w:instrText xml:space="preserve"> SEQ Tabela \* ARABIC </w:instrText>
      </w:r>
      <w:r w:rsidR="00104531">
        <w:rPr>
          <w:noProof/>
        </w:rPr>
        <w:fldChar w:fldCharType="separate"/>
      </w:r>
      <w:r w:rsidR="00A138D3">
        <w:rPr>
          <w:noProof/>
        </w:rPr>
        <w:t>1</w:t>
      </w:r>
      <w:r w:rsidR="00104531">
        <w:rPr>
          <w:noProof/>
        </w:rPr>
        <w:fldChar w:fldCharType="end"/>
      </w:r>
      <w:r w:rsidRPr="00751BBC">
        <w:t>. Maiores produtores de energia renovável no mundo em 2014. A unidade Mtoe se refere à Megatonelada Equivalente de Petróleo.</w:t>
      </w:r>
      <w:bookmarkEnd w:id="24"/>
      <w:r w:rsidRPr="00751BBC">
        <w:t xml:space="preserve"> </w:t>
      </w:r>
    </w:p>
    <w:tbl>
      <w:tblPr>
        <w:tblW w:w="0" w:type="auto"/>
        <w:jc w:val="center"/>
        <w:tblBorders>
          <w:top w:val="single" w:sz="4" w:space="0" w:color="auto"/>
          <w:bottom w:val="single" w:sz="4" w:space="0" w:color="auto"/>
        </w:tblBorders>
        <w:tblLook w:val="04A0" w:firstRow="1" w:lastRow="0" w:firstColumn="1" w:lastColumn="0" w:noHBand="0" w:noVBand="1"/>
      </w:tblPr>
      <w:tblGrid>
        <w:gridCol w:w="1716"/>
        <w:gridCol w:w="1956"/>
      </w:tblGrid>
      <w:tr w:rsidR="00317B10" w:rsidRPr="00751BBC" w14:paraId="091E1E56" w14:textId="77777777" w:rsidTr="005F134C">
        <w:trPr>
          <w:trHeight w:val="265"/>
          <w:jc w:val="center"/>
        </w:trPr>
        <w:tc>
          <w:tcPr>
            <w:tcW w:w="0" w:type="auto"/>
            <w:tcBorders>
              <w:top w:val="single" w:sz="4" w:space="0" w:color="auto"/>
              <w:bottom w:val="single" w:sz="4" w:space="0" w:color="auto"/>
            </w:tcBorders>
            <w:shd w:val="clear" w:color="auto" w:fill="auto"/>
          </w:tcPr>
          <w:p w14:paraId="6277FF5A" w14:textId="77777777" w:rsidR="00317B10" w:rsidRPr="00751BBC" w:rsidRDefault="00317B10" w:rsidP="005F134C">
            <w:pPr>
              <w:jc w:val="center"/>
              <w:rPr>
                <w:b/>
              </w:rPr>
            </w:pPr>
            <w:r w:rsidRPr="00751BBC">
              <w:rPr>
                <w:b/>
              </w:rPr>
              <w:t>País</w:t>
            </w:r>
          </w:p>
        </w:tc>
        <w:tc>
          <w:tcPr>
            <w:tcW w:w="0" w:type="auto"/>
            <w:tcBorders>
              <w:top w:val="single" w:sz="4" w:space="0" w:color="auto"/>
              <w:bottom w:val="single" w:sz="4" w:space="0" w:color="auto"/>
            </w:tcBorders>
            <w:shd w:val="clear" w:color="auto" w:fill="auto"/>
          </w:tcPr>
          <w:p w14:paraId="308C1569" w14:textId="77777777" w:rsidR="00317B10" w:rsidRPr="00751BBC" w:rsidRDefault="00317B10" w:rsidP="005F134C">
            <w:pPr>
              <w:jc w:val="center"/>
              <w:rPr>
                <w:b/>
              </w:rPr>
            </w:pPr>
            <w:proofErr w:type="spellStart"/>
            <w:r w:rsidRPr="00751BBC">
              <w:rPr>
                <w:b/>
              </w:rPr>
              <w:t>Produção</w:t>
            </w:r>
            <w:proofErr w:type="spellEnd"/>
            <w:r w:rsidRPr="00751BBC">
              <w:rPr>
                <w:b/>
              </w:rPr>
              <w:t xml:space="preserve"> (</w:t>
            </w:r>
            <w:proofErr w:type="spellStart"/>
            <w:r w:rsidRPr="00751BBC">
              <w:rPr>
                <w:b/>
              </w:rPr>
              <w:t>Mtoe</w:t>
            </w:r>
            <w:proofErr w:type="spellEnd"/>
            <w:r w:rsidRPr="00751BBC">
              <w:rPr>
                <w:b/>
              </w:rPr>
              <w:t>)</w:t>
            </w:r>
          </w:p>
        </w:tc>
      </w:tr>
      <w:tr w:rsidR="00317B10" w:rsidRPr="00751BBC" w14:paraId="035A1BD1" w14:textId="77777777" w:rsidTr="005F134C">
        <w:trPr>
          <w:trHeight w:val="250"/>
          <w:jc w:val="center"/>
        </w:trPr>
        <w:tc>
          <w:tcPr>
            <w:tcW w:w="0" w:type="auto"/>
            <w:tcBorders>
              <w:top w:val="single" w:sz="4" w:space="0" w:color="auto"/>
            </w:tcBorders>
            <w:shd w:val="clear" w:color="auto" w:fill="auto"/>
          </w:tcPr>
          <w:p w14:paraId="637E7DC4" w14:textId="77777777" w:rsidR="00317B10" w:rsidRPr="00751BBC" w:rsidRDefault="00317B10" w:rsidP="005F134C">
            <w:pPr>
              <w:jc w:val="both"/>
            </w:pPr>
            <w:r w:rsidRPr="00751BBC">
              <w:t>China</w:t>
            </w:r>
          </w:p>
        </w:tc>
        <w:tc>
          <w:tcPr>
            <w:tcW w:w="0" w:type="auto"/>
            <w:tcBorders>
              <w:top w:val="single" w:sz="4" w:space="0" w:color="auto"/>
            </w:tcBorders>
            <w:shd w:val="clear" w:color="auto" w:fill="auto"/>
          </w:tcPr>
          <w:p w14:paraId="06ABAEB5" w14:textId="77777777" w:rsidR="00317B10" w:rsidRPr="00751BBC" w:rsidRDefault="00317B10" w:rsidP="005F134C">
            <w:pPr>
              <w:jc w:val="center"/>
            </w:pPr>
            <w:r w:rsidRPr="00751BBC">
              <w:t>342,88</w:t>
            </w:r>
          </w:p>
        </w:tc>
      </w:tr>
      <w:tr w:rsidR="00317B10" w:rsidRPr="00751BBC" w14:paraId="4FB4340A" w14:textId="77777777" w:rsidTr="005F134C">
        <w:trPr>
          <w:trHeight w:val="265"/>
          <w:jc w:val="center"/>
        </w:trPr>
        <w:tc>
          <w:tcPr>
            <w:tcW w:w="0" w:type="auto"/>
            <w:shd w:val="clear" w:color="auto" w:fill="auto"/>
          </w:tcPr>
          <w:p w14:paraId="32E9CE09" w14:textId="77777777" w:rsidR="00317B10" w:rsidRPr="00751BBC" w:rsidRDefault="00317B10" w:rsidP="005F134C">
            <w:pPr>
              <w:jc w:val="both"/>
            </w:pPr>
            <w:proofErr w:type="spellStart"/>
            <w:r w:rsidRPr="00751BBC">
              <w:t>Índia</w:t>
            </w:r>
            <w:proofErr w:type="spellEnd"/>
          </w:p>
        </w:tc>
        <w:tc>
          <w:tcPr>
            <w:tcW w:w="0" w:type="auto"/>
            <w:shd w:val="clear" w:color="auto" w:fill="auto"/>
          </w:tcPr>
          <w:p w14:paraId="4E91F015" w14:textId="77777777" w:rsidR="00317B10" w:rsidRPr="00751BBC" w:rsidRDefault="00317B10" w:rsidP="005F134C">
            <w:pPr>
              <w:jc w:val="center"/>
            </w:pPr>
            <w:r w:rsidRPr="00751BBC">
              <w:t>208,69</w:t>
            </w:r>
          </w:p>
        </w:tc>
      </w:tr>
      <w:tr w:rsidR="00317B10" w:rsidRPr="00751BBC" w14:paraId="32DF0550" w14:textId="77777777" w:rsidTr="005F134C">
        <w:trPr>
          <w:trHeight w:val="250"/>
          <w:jc w:val="center"/>
        </w:trPr>
        <w:tc>
          <w:tcPr>
            <w:tcW w:w="0" w:type="auto"/>
            <w:shd w:val="clear" w:color="auto" w:fill="auto"/>
          </w:tcPr>
          <w:p w14:paraId="4F3D3860" w14:textId="77777777" w:rsidR="00317B10" w:rsidRPr="00751BBC" w:rsidRDefault="00317B10" w:rsidP="005F134C">
            <w:pPr>
              <w:jc w:val="both"/>
            </w:pPr>
            <w:proofErr w:type="spellStart"/>
            <w:r w:rsidRPr="00751BBC">
              <w:t>Estados</w:t>
            </w:r>
            <w:proofErr w:type="spellEnd"/>
            <w:r w:rsidRPr="00751BBC">
              <w:t xml:space="preserve"> </w:t>
            </w:r>
            <w:proofErr w:type="spellStart"/>
            <w:r w:rsidRPr="00751BBC">
              <w:t>Unidos</w:t>
            </w:r>
            <w:proofErr w:type="spellEnd"/>
          </w:p>
        </w:tc>
        <w:tc>
          <w:tcPr>
            <w:tcW w:w="0" w:type="auto"/>
            <w:shd w:val="clear" w:color="auto" w:fill="auto"/>
          </w:tcPr>
          <w:p w14:paraId="7AA8A56B" w14:textId="77777777" w:rsidR="00317B10" w:rsidRPr="00751BBC" w:rsidRDefault="00317B10" w:rsidP="005F134C">
            <w:pPr>
              <w:jc w:val="center"/>
            </w:pPr>
            <w:r w:rsidRPr="00751BBC">
              <w:t>153,40</w:t>
            </w:r>
          </w:p>
        </w:tc>
      </w:tr>
      <w:tr w:rsidR="00317B10" w:rsidRPr="00751BBC" w14:paraId="668D5E46" w14:textId="77777777" w:rsidTr="005F134C">
        <w:trPr>
          <w:trHeight w:val="265"/>
          <w:jc w:val="center"/>
        </w:trPr>
        <w:tc>
          <w:tcPr>
            <w:tcW w:w="0" w:type="auto"/>
            <w:shd w:val="clear" w:color="auto" w:fill="auto"/>
          </w:tcPr>
          <w:p w14:paraId="30DBA940" w14:textId="77777777" w:rsidR="00317B10" w:rsidRPr="00751BBC" w:rsidRDefault="00317B10" w:rsidP="005F134C">
            <w:pPr>
              <w:jc w:val="both"/>
            </w:pPr>
            <w:proofErr w:type="spellStart"/>
            <w:r w:rsidRPr="00751BBC">
              <w:t>Brasil</w:t>
            </w:r>
            <w:proofErr w:type="spellEnd"/>
          </w:p>
        </w:tc>
        <w:tc>
          <w:tcPr>
            <w:tcW w:w="0" w:type="auto"/>
            <w:shd w:val="clear" w:color="auto" w:fill="auto"/>
          </w:tcPr>
          <w:p w14:paraId="75F8D842" w14:textId="77777777" w:rsidR="00317B10" w:rsidRPr="00751BBC" w:rsidRDefault="00317B10" w:rsidP="005F134C">
            <w:pPr>
              <w:jc w:val="center"/>
            </w:pPr>
            <w:r w:rsidRPr="00751BBC">
              <w:t>118,09</w:t>
            </w:r>
          </w:p>
        </w:tc>
      </w:tr>
      <w:tr w:rsidR="00317B10" w:rsidRPr="00751BBC" w14:paraId="337D2811" w14:textId="77777777" w:rsidTr="005F134C">
        <w:trPr>
          <w:trHeight w:val="250"/>
          <w:jc w:val="center"/>
        </w:trPr>
        <w:tc>
          <w:tcPr>
            <w:tcW w:w="0" w:type="auto"/>
            <w:shd w:val="clear" w:color="auto" w:fill="auto"/>
          </w:tcPr>
          <w:p w14:paraId="58669ED6" w14:textId="77777777" w:rsidR="00317B10" w:rsidRPr="00751BBC" w:rsidRDefault="00317B10" w:rsidP="005F134C">
            <w:pPr>
              <w:jc w:val="both"/>
            </w:pPr>
            <w:proofErr w:type="spellStart"/>
            <w:r w:rsidRPr="00751BBC">
              <w:t>Nigéria</w:t>
            </w:r>
            <w:proofErr w:type="spellEnd"/>
          </w:p>
        </w:tc>
        <w:tc>
          <w:tcPr>
            <w:tcW w:w="0" w:type="auto"/>
            <w:shd w:val="clear" w:color="auto" w:fill="auto"/>
          </w:tcPr>
          <w:p w14:paraId="73E857CC" w14:textId="77777777" w:rsidR="00317B10" w:rsidRPr="00751BBC" w:rsidRDefault="00317B10" w:rsidP="005F134C">
            <w:pPr>
              <w:jc w:val="center"/>
            </w:pPr>
            <w:r w:rsidRPr="00751BBC">
              <w:t>109,07</w:t>
            </w:r>
          </w:p>
        </w:tc>
      </w:tr>
      <w:tr w:rsidR="00317B10" w:rsidRPr="00751BBC" w14:paraId="435E19DC" w14:textId="77777777" w:rsidTr="005F134C">
        <w:trPr>
          <w:trHeight w:val="265"/>
          <w:jc w:val="center"/>
        </w:trPr>
        <w:tc>
          <w:tcPr>
            <w:tcW w:w="0" w:type="auto"/>
            <w:shd w:val="clear" w:color="auto" w:fill="auto"/>
          </w:tcPr>
          <w:p w14:paraId="6376F0DC" w14:textId="77777777" w:rsidR="00317B10" w:rsidRPr="00751BBC" w:rsidRDefault="00317B10" w:rsidP="005F134C">
            <w:pPr>
              <w:jc w:val="both"/>
            </w:pPr>
            <w:proofErr w:type="spellStart"/>
            <w:r w:rsidRPr="00751BBC">
              <w:t>Indonésia</w:t>
            </w:r>
            <w:proofErr w:type="spellEnd"/>
          </w:p>
        </w:tc>
        <w:tc>
          <w:tcPr>
            <w:tcW w:w="0" w:type="auto"/>
            <w:shd w:val="clear" w:color="auto" w:fill="auto"/>
          </w:tcPr>
          <w:p w14:paraId="65031C35" w14:textId="77777777" w:rsidR="00317B10" w:rsidRPr="00751BBC" w:rsidRDefault="00317B10" w:rsidP="005F134C">
            <w:pPr>
              <w:jc w:val="center"/>
            </w:pPr>
            <w:r w:rsidRPr="00751BBC">
              <w:t>79,22</w:t>
            </w:r>
          </w:p>
        </w:tc>
      </w:tr>
      <w:tr w:rsidR="00317B10" w:rsidRPr="00751BBC" w14:paraId="53272D27" w14:textId="77777777" w:rsidTr="005F134C">
        <w:trPr>
          <w:trHeight w:val="265"/>
          <w:jc w:val="center"/>
        </w:trPr>
        <w:tc>
          <w:tcPr>
            <w:tcW w:w="0" w:type="auto"/>
            <w:shd w:val="clear" w:color="auto" w:fill="auto"/>
          </w:tcPr>
          <w:p w14:paraId="0C12E963" w14:textId="77777777" w:rsidR="00317B10" w:rsidRPr="00751BBC" w:rsidRDefault="00317B10" w:rsidP="005F134C">
            <w:pPr>
              <w:jc w:val="both"/>
            </w:pPr>
            <w:proofErr w:type="spellStart"/>
            <w:r w:rsidRPr="00751BBC">
              <w:t>Canadá</w:t>
            </w:r>
            <w:proofErr w:type="spellEnd"/>
          </w:p>
        </w:tc>
        <w:tc>
          <w:tcPr>
            <w:tcW w:w="0" w:type="auto"/>
            <w:shd w:val="clear" w:color="auto" w:fill="auto"/>
          </w:tcPr>
          <w:p w14:paraId="4C9033FC" w14:textId="77777777" w:rsidR="00317B10" w:rsidRPr="00751BBC" w:rsidRDefault="00317B10" w:rsidP="005F134C">
            <w:pPr>
              <w:jc w:val="center"/>
            </w:pPr>
            <w:r w:rsidRPr="00751BBC">
              <w:t>50,09</w:t>
            </w:r>
          </w:p>
        </w:tc>
      </w:tr>
    </w:tbl>
    <w:p w14:paraId="20FC0C82" w14:textId="77777777" w:rsidR="001E568F" w:rsidRPr="00751BBC" w:rsidRDefault="005B0AAC" w:rsidP="005B0AAC">
      <w:pPr>
        <w:pStyle w:val="MonografiaLegenda"/>
      </w:pPr>
      <w:r w:rsidRPr="00751BBC">
        <w:t>(Fonte: IEA – International Energy Agency)</w:t>
      </w:r>
    </w:p>
    <w:p w14:paraId="00789AD1" w14:textId="77777777" w:rsidR="003D09EE" w:rsidRPr="00751BBC" w:rsidRDefault="009E4753" w:rsidP="003D09EE">
      <w:pPr>
        <w:pStyle w:val="MonografiaSubseo"/>
        <w:numPr>
          <w:ilvl w:val="2"/>
          <w:numId w:val="29"/>
        </w:numPr>
        <w:rPr>
          <w:rFonts w:cs="Times New Roman"/>
        </w:rPr>
      </w:pPr>
      <w:bookmarkStart w:id="25" w:name="_Toc494530576"/>
      <w:r>
        <w:rPr>
          <w:rFonts w:cs="Times New Roman"/>
        </w:rPr>
        <w:t>Formato das Tabelas</w:t>
      </w:r>
      <w:bookmarkEnd w:id="25"/>
    </w:p>
    <w:p w14:paraId="2DD7F142" w14:textId="77777777" w:rsidR="00166E7C" w:rsidRDefault="00A66FA7" w:rsidP="00A66FA7">
      <w:pPr>
        <w:pStyle w:val="MonografiaCorpoTexto"/>
      </w:pPr>
      <w:r>
        <w:tab/>
      </w:r>
      <w:r w:rsidR="009E4753">
        <w:t>As tabelas não devem conter as linhas internas, como se pode observar na Tabela 1. As tabelas com as linhas internas são chamadas de quadro</w:t>
      </w:r>
      <w:r w:rsidR="006120D5">
        <w:t>s</w:t>
      </w:r>
      <w:r w:rsidR="009E4753">
        <w:t>.</w:t>
      </w:r>
      <w:r w:rsidR="00C14914">
        <w:t xml:space="preserve"> </w:t>
      </w:r>
    </w:p>
    <w:p w14:paraId="504F46B2" w14:textId="77777777" w:rsidR="000931F8" w:rsidRPr="000E5686" w:rsidRDefault="000931F8" w:rsidP="0071556C">
      <w:pPr>
        <w:pStyle w:val="MonografiaSubSubseo"/>
        <w:numPr>
          <w:ilvl w:val="3"/>
          <w:numId w:val="37"/>
        </w:numPr>
        <w:rPr>
          <w:lang w:val="pt-BR"/>
        </w:rPr>
      </w:pPr>
      <w:bookmarkStart w:id="26" w:name="_Toc494530577"/>
      <w:r w:rsidRPr="000E5686">
        <w:rPr>
          <w:lang w:val="pt-BR"/>
        </w:rPr>
        <w:t>Esse subitem deve usar o estilo  Monografia_</w:t>
      </w:r>
      <w:r w:rsidR="00DC693D" w:rsidRPr="000E5686">
        <w:rPr>
          <w:lang w:val="pt-BR"/>
        </w:rPr>
        <w:t>Sub_</w:t>
      </w:r>
      <w:r w:rsidRPr="000E5686">
        <w:rPr>
          <w:lang w:val="pt-BR"/>
        </w:rPr>
        <w:t>subseção</w:t>
      </w:r>
      <w:bookmarkEnd w:id="26"/>
      <w:r w:rsidRPr="000E5686">
        <w:rPr>
          <w:lang w:val="pt-BR"/>
        </w:rPr>
        <w:t xml:space="preserve"> </w:t>
      </w:r>
    </w:p>
    <w:p w14:paraId="0C57F837" w14:textId="77777777" w:rsidR="000F11E5" w:rsidRDefault="00A66FA7" w:rsidP="00A66FA7">
      <w:pPr>
        <w:pStyle w:val="MonografiaCorpoTexto"/>
      </w:pPr>
      <w:r>
        <w:tab/>
      </w:r>
      <w:r w:rsidR="000F11E5">
        <w:t>Usar se necessário</w:t>
      </w:r>
      <w:r w:rsidR="000F11E5" w:rsidRPr="000F11E5">
        <w:t>.</w:t>
      </w:r>
    </w:p>
    <w:p w14:paraId="25DA142C" w14:textId="77777777" w:rsidR="006120D5" w:rsidRDefault="006120D5" w:rsidP="000F11E5">
      <w:pPr>
        <w:ind w:firstLine="708"/>
        <w:jc w:val="both"/>
        <w:rPr>
          <w:lang w:val="pt-BR"/>
        </w:rPr>
      </w:pPr>
    </w:p>
    <w:p w14:paraId="3A44ACAF" w14:textId="77777777" w:rsidR="006120D5" w:rsidRDefault="006120D5" w:rsidP="000F11E5">
      <w:pPr>
        <w:ind w:firstLine="708"/>
        <w:jc w:val="both"/>
        <w:rPr>
          <w:lang w:val="pt-BR"/>
        </w:rPr>
      </w:pPr>
    </w:p>
    <w:p w14:paraId="77A18119" w14:textId="77777777" w:rsidR="006120D5" w:rsidRDefault="006120D5" w:rsidP="000F11E5">
      <w:pPr>
        <w:ind w:firstLine="708"/>
        <w:jc w:val="both"/>
        <w:rPr>
          <w:lang w:val="pt-BR"/>
        </w:rPr>
      </w:pPr>
    </w:p>
    <w:p w14:paraId="09E29FE2" w14:textId="77777777" w:rsidR="006120D5" w:rsidRDefault="006120D5" w:rsidP="000F11E5">
      <w:pPr>
        <w:ind w:firstLine="708"/>
        <w:jc w:val="both"/>
        <w:rPr>
          <w:lang w:val="pt-BR"/>
        </w:rPr>
      </w:pPr>
    </w:p>
    <w:p w14:paraId="561C680F" w14:textId="77777777" w:rsidR="006120D5" w:rsidRDefault="006120D5" w:rsidP="000F11E5">
      <w:pPr>
        <w:ind w:firstLine="708"/>
        <w:jc w:val="both"/>
        <w:rPr>
          <w:lang w:val="pt-BR"/>
        </w:rPr>
      </w:pPr>
    </w:p>
    <w:p w14:paraId="1AD0E1D1" w14:textId="77777777" w:rsidR="006120D5" w:rsidRDefault="006120D5" w:rsidP="000F11E5">
      <w:pPr>
        <w:ind w:firstLine="708"/>
        <w:jc w:val="both"/>
        <w:rPr>
          <w:lang w:val="pt-BR"/>
        </w:rPr>
      </w:pPr>
    </w:p>
    <w:p w14:paraId="5A73C4A6" w14:textId="77777777" w:rsidR="006120D5" w:rsidRDefault="006120D5" w:rsidP="000F11E5">
      <w:pPr>
        <w:ind w:firstLine="708"/>
        <w:jc w:val="both"/>
        <w:rPr>
          <w:lang w:val="pt-BR"/>
        </w:rPr>
      </w:pPr>
    </w:p>
    <w:p w14:paraId="264BF736" w14:textId="77777777" w:rsidR="006120D5" w:rsidRDefault="006120D5" w:rsidP="000F11E5">
      <w:pPr>
        <w:ind w:firstLine="708"/>
        <w:jc w:val="both"/>
        <w:rPr>
          <w:lang w:val="pt-BR"/>
        </w:rPr>
      </w:pPr>
    </w:p>
    <w:p w14:paraId="4B57A377" w14:textId="77777777" w:rsidR="006120D5" w:rsidRDefault="006120D5" w:rsidP="000F11E5">
      <w:pPr>
        <w:ind w:firstLine="708"/>
        <w:jc w:val="both"/>
        <w:rPr>
          <w:lang w:val="pt-BR"/>
        </w:rPr>
      </w:pPr>
    </w:p>
    <w:p w14:paraId="7C26E5B1" w14:textId="77777777" w:rsidR="0072788D" w:rsidRPr="00751BBC" w:rsidRDefault="0072788D" w:rsidP="0072788D">
      <w:pPr>
        <w:pStyle w:val="MonografiaCapitulo"/>
        <w:numPr>
          <w:ilvl w:val="0"/>
          <w:numId w:val="29"/>
        </w:numPr>
        <w:rPr>
          <w:lang w:val="pt-BR"/>
        </w:rPr>
      </w:pPr>
      <w:bookmarkStart w:id="27" w:name="_Toc494530578"/>
      <w:r w:rsidRPr="00751BBC">
        <w:rPr>
          <w:lang w:val="pt-BR"/>
        </w:rPr>
        <w:lastRenderedPageBreak/>
        <w:t>Materiais e Métodos</w:t>
      </w:r>
      <w:bookmarkEnd w:id="27"/>
    </w:p>
    <w:p w14:paraId="7B46B2DB" w14:textId="77777777" w:rsidR="002B54DA" w:rsidRPr="00751BBC" w:rsidRDefault="00A66FA7" w:rsidP="00A66FA7">
      <w:pPr>
        <w:pStyle w:val="MonografiaCorpoTexto"/>
        <w:rPr>
          <w:lang w:val="hu-HU"/>
        </w:rPr>
      </w:pPr>
      <w:r>
        <w:tab/>
      </w:r>
      <w:r w:rsidR="0025434B" w:rsidRPr="00DC2981">
        <w:t>Descrever todos os materiais e métodos utilizados</w:t>
      </w:r>
    </w:p>
    <w:p w14:paraId="624869A0" w14:textId="77777777" w:rsidR="00497513" w:rsidRPr="00751BBC" w:rsidRDefault="006A7728" w:rsidP="00497513">
      <w:pPr>
        <w:pStyle w:val="MonografiaSeo"/>
        <w:numPr>
          <w:ilvl w:val="1"/>
          <w:numId w:val="29"/>
        </w:numPr>
        <w:rPr>
          <w:rFonts w:cs="Times New Roman"/>
          <w:bCs w:val="0"/>
          <w:szCs w:val="24"/>
        </w:rPr>
      </w:pPr>
      <w:bookmarkStart w:id="28" w:name="_Toc494530579"/>
      <w:r>
        <w:rPr>
          <w:rFonts w:cs="Times New Roman"/>
          <w:bCs w:val="0"/>
          <w:szCs w:val="24"/>
        </w:rPr>
        <w:t>Equações</w:t>
      </w:r>
      <w:bookmarkEnd w:id="28"/>
    </w:p>
    <w:p w14:paraId="0F0918E3" w14:textId="77777777" w:rsidR="00DC2981" w:rsidRDefault="00A66FA7" w:rsidP="00A66FA7">
      <w:pPr>
        <w:pStyle w:val="MonografiaCorpoTexto"/>
      </w:pPr>
      <w:r>
        <w:tab/>
      </w:r>
      <w:r w:rsidR="006A7728">
        <w:t xml:space="preserve">As equações </w:t>
      </w:r>
      <w:r w:rsidR="00C61B11">
        <w:t xml:space="preserve">devem ser inseridas pela barra de ferramenta na aba </w:t>
      </w:r>
      <w:r w:rsidR="006A7728">
        <w:t>inserir</w:t>
      </w:r>
      <w:r w:rsidR="00C61B11">
        <w:t xml:space="preserve">&gt; Equações e escrever as equações no </w:t>
      </w:r>
      <w:r w:rsidR="00C61B11" w:rsidRPr="00E12519">
        <w:rPr>
          <w:i/>
        </w:rPr>
        <w:t>equation</w:t>
      </w:r>
      <w:r w:rsidR="00DC2981">
        <w:t xml:space="preserve"> do Word</w:t>
      </w:r>
      <w:r w:rsidR="00C61B11">
        <w:t xml:space="preserve">. </w:t>
      </w:r>
      <w:r w:rsidR="00DC2981">
        <w:t xml:space="preserve">Para poder deixar no formato da ABNT o comum a se fazer é inserir uma tabela de 3 colunas e 1 linha, na segunda coluna se coloca a equação centralizada e na coluna 3 se coloca a numeração alinhada a </w:t>
      </w:r>
      <w:r w:rsidR="006120D5">
        <w:t>direita</w:t>
      </w:r>
      <w:r w:rsidR="00DC2981">
        <w:t>. Depois deve-se clicar na tabela ir no menu tabela &gt; design &gt; bordas&gt; e marque sem bordas, para que se esconda as linhas da tabela.</w:t>
      </w:r>
    </w:p>
    <w:p w14:paraId="6B0C764F" w14:textId="77777777" w:rsidR="00DC2981" w:rsidRDefault="00A66FA7" w:rsidP="00A66FA7">
      <w:pPr>
        <w:pStyle w:val="MonografiaCorpoTexto"/>
      </w:pPr>
      <w:r>
        <w:tab/>
      </w:r>
      <w:r w:rsidR="00DC2981">
        <w:t>Exemplo da equação com a tabela aparente:</w:t>
      </w:r>
    </w:p>
    <w:p w14:paraId="5823973B" w14:textId="77777777" w:rsidR="00DC2981" w:rsidRDefault="00DC2981" w:rsidP="00DC2981">
      <w:pPr>
        <w:ind w:firstLine="708"/>
        <w:jc w:val="both"/>
        <w:rPr>
          <w:lang w:val="pt-BR"/>
        </w:rPr>
      </w:pPr>
    </w:p>
    <w:tbl>
      <w:tblPr>
        <w:tblStyle w:val="TableGrid"/>
        <w:tblW w:w="0" w:type="auto"/>
        <w:tblLook w:val="04A0" w:firstRow="1" w:lastRow="0" w:firstColumn="1" w:lastColumn="0" w:noHBand="0" w:noVBand="1"/>
      </w:tblPr>
      <w:tblGrid>
        <w:gridCol w:w="3070"/>
        <w:gridCol w:w="3071"/>
        <w:gridCol w:w="3071"/>
      </w:tblGrid>
      <w:tr w:rsidR="00DC2981" w14:paraId="6E231A5E" w14:textId="77777777" w:rsidTr="00667E5F">
        <w:tc>
          <w:tcPr>
            <w:tcW w:w="3070" w:type="dxa"/>
          </w:tcPr>
          <w:p w14:paraId="686D86E0" w14:textId="77777777" w:rsidR="00DC2981" w:rsidRDefault="00DC2981" w:rsidP="00DC2981">
            <w:pPr>
              <w:jc w:val="both"/>
              <w:rPr>
                <w:lang w:val="pt-BR"/>
              </w:rPr>
            </w:pPr>
          </w:p>
        </w:tc>
        <w:tc>
          <w:tcPr>
            <w:tcW w:w="3071" w:type="dxa"/>
          </w:tcPr>
          <w:p w14:paraId="4CDC346A" w14:textId="77777777" w:rsidR="00DC2981" w:rsidRDefault="00AD7E7E" w:rsidP="00A66FA7">
            <w:pPr>
              <w:pStyle w:val="MonografiaCorpoTexto"/>
            </w:pPr>
            <m:oMathPara>
              <m:oMath>
                <m:sSub>
                  <m:sSubPr>
                    <m:ctrlPr>
                      <w:rPr>
                        <w:rFonts w:ascii="Cambria Math" w:hAnsi="Cambria Math"/>
                      </w:rPr>
                    </m:ctrlPr>
                  </m:sSubPr>
                  <m:e>
                    <m:r>
                      <w:rPr>
                        <w:rFonts w:ascii="Cambria Math" w:hAnsi="Cambria Math"/>
                      </w:rPr>
                      <m:t>V</m:t>
                    </m:r>
                  </m:e>
                  <m:sub>
                    <m:r>
                      <w:rPr>
                        <w:rFonts w:ascii="Cambria Math" w:hAnsi="Cambria Math"/>
                      </w:rPr>
                      <m:t>R</m:t>
                    </m:r>
                  </m:sub>
                </m:sSub>
                <m:r>
                  <m:rPr>
                    <m:sty m:val="p"/>
                  </m:rPr>
                  <w:rPr>
                    <w:rFonts w:ascii="Cambria Math" w:hAnsi="Cambria Math"/>
                  </w:rPr>
                  <m:t>=</m:t>
                </m:r>
                <m:r>
                  <w:rPr>
                    <w:rFonts w:ascii="Cambria Math" w:hAnsi="Cambria Math"/>
                  </w:rPr>
                  <m:t>Ri</m:t>
                </m:r>
              </m:oMath>
            </m:oMathPara>
          </w:p>
        </w:tc>
        <w:tc>
          <w:tcPr>
            <w:tcW w:w="3071" w:type="dxa"/>
            <w:vAlign w:val="center"/>
          </w:tcPr>
          <w:p w14:paraId="36D395B5" w14:textId="77777777" w:rsidR="00DC2981" w:rsidRDefault="00DC2981" w:rsidP="00667E5F">
            <w:pPr>
              <w:jc w:val="right"/>
              <w:rPr>
                <w:lang w:val="pt-BR"/>
              </w:rPr>
            </w:pPr>
            <w:r>
              <w:rPr>
                <w:lang w:val="pt-BR"/>
              </w:rPr>
              <w:t>(1)</w:t>
            </w:r>
          </w:p>
        </w:tc>
      </w:tr>
    </w:tbl>
    <w:p w14:paraId="53B76B47" w14:textId="77777777" w:rsidR="00DC2981" w:rsidRDefault="00DC2981" w:rsidP="00DC2981">
      <w:pPr>
        <w:ind w:firstLine="709"/>
        <w:jc w:val="both"/>
        <w:rPr>
          <w:lang w:val="pt-BR"/>
        </w:rPr>
      </w:pPr>
      <w:r>
        <w:rPr>
          <w:lang w:val="pt-BR"/>
        </w:rPr>
        <w:t xml:space="preserve">  </w:t>
      </w:r>
    </w:p>
    <w:p w14:paraId="3E9B689F" w14:textId="77777777" w:rsidR="00DC2981" w:rsidRDefault="00DC2981" w:rsidP="00A66FA7">
      <w:pPr>
        <w:pStyle w:val="MonografiaCorpoTexto"/>
      </w:pPr>
      <w:r>
        <w:t>Exemplo da equação com a tabela oculta:</w:t>
      </w:r>
    </w:p>
    <w:p w14:paraId="6B096FD4" w14:textId="77777777" w:rsidR="00DC2981" w:rsidRDefault="00DC2981" w:rsidP="00DC2981">
      <w:pPr>
        <w:ind w:firstLine="709"/>
        <w:jc w:val="both"/>
        <w:rPr>
          <w:lang w:val="pt-BR"/>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70"/>
        <w:gridCol w:w="3071"/>
        <w:gridCol w:w="3071"/>
      </w:tblGrid>
      <w:tr w:rsidR="00DC2981" w14:paraId="3183E9E7" w14:textId="77777777" w:rsidTr="00DC2981">
        <w:tc>
          <w:tcPr>
            <w:tcW w:w="3070" w:type="dxa"/>
          </w:tcPr>
          <w:p w14:paraId="64141093" w14:textId="77777777" w:rsidR="00DC2981" w:rsidRDefault="00DC2981" w:rsidP="007722D0">
            <w:pPr>
              <w:jc w:val="both"/>
              <w:rPr>
                <w:lang w:val="pt-BR"/>
              </w:rPr>
            </w:pPr>
          </w:p>
        </w:tc>
        <w:tc>
          <w:tcPr>
            <w:tcW w:w="3071" w:type="dxa"/>
          </w:tcPr>
          <w:p w14:paraId="70CCBB47" w14:textId="77777777" w:rsidR="00DC2981" w:rsidRDefault="00AD7E7E" w:rsidP="00A66FA7">
            <w:pPr>
              <w:pStyle w:val="MonografiaCorpoTexto"/>
            </w:pPr>
            <m:oMathPara>
              <m:oMath>
                <m:sSub>
                  <m:sSubPr>
                    <m:ctrlPr>
                      <w:rPr>
                        <w:rFonts w:ascii="Cambria Math" w:hAnsi="Cambria Math"/>
                      </w:rPr>
                    </m:ctrlPr>
                  </m:sSubPr>
                  <m:e>
                    <m:r>
                      <w:rPr>
                        <w:rFonts w:ascii="Cambria Math" w:hAnsi="Cambria Math"/>
                      </w:rPr>
                      <m:t>V</m:t>
                    </m:r>
                  </m:e>
                  <m:sub>
                    <m:r>
                      <w:rPr>
                        <w:rFonts w:ascii="Cambria Math" w:hAnsi="Cambria Math"/>
                      </w:rPr>
                      <m:t>R</m:t>
                    </m:r>
                  </m:sub>
                </m:sSub>
                <m:r>
                  <m:rPr>
                    <m:sty m:val="p"/>
                  </m:rPr>
                  <w:rPr>
                    <w:rFonts w:ascii="Cambria Math" w:hAnsi="Cambria Math"/>
                  </w:rPr>
                  <m:t>=</m:t>
                </m:r>
                <m:r>
                  <w:rPr>
                    <w:rFonts w:ascii="Cambria Math" w:hAnsi="Cambria Math"/>
                  </w:rPr>
                  <m:t>Ri</m:t>
                </m:r>
              </m:oMath>
            </m:oMathPara>
          </w:p>
        </w:tc>
        <w:tc>
          <w:tcPr>
            <w:tcW w:w="3071" w:type="dxa"/>
          </w:tcPr>
          <w:p w14:paraId="793997DD" w14:textId="77777777" w:rsidR="00DC2981" w:rsidRDefault="00DC2981" w:rsidP="007722D0">
            <w:pPr>
              <w:jc w:val="right"/>
              <w:rPr>
                <w:lang w:val="pt-BR"/>
              </w:rPr>
            </w:pPr>
            <w:r>
              <w:rPr>
                <w:lang w:val="pt-BR"/>
              </w:rPr>
              <w:t>(1)</w:t>
            </w:r>
          </w:p>
        </w:tc>
      </w:tr>
    </w:tbl>
    <w:p w14:paraId="2CB11D0F" w14:textId="77777777" w:rsidR="00467568" w:rsidRDefault="00467568" w:rsidP="00467568">
      <w:pPr>
        <w:ind w:firstLine="708"/>
        <w:jc w:val="both"/>
        <w:rPr>
          <w:lang w:val="pt-BR"/>
        </w:rPr>
      </w:pPr>
    </w:p>
    <w:p w14:paraId="21B48FA2" w14:textId="77777777" w:rsidR="00467568" w:rsidRDefault="00467568" w:rsidP="00467568">
      <w:pPr>
        <w:ind w:firstLine="708"/>
        <w:jc w:val="both"/>
        <w:rPr>
          <w:lang w:val="pt-BR"/>
        </w:rPr>
      </w:pPr>
    </w:p>
    <w:p w14:paraId="26F702C2" w14:textId="77777777" w:rsidR="00467568" w:rsidRDefault="00467568" w:rsidP="00467568">
      <w:pPr>
        <w:ind w:firstLine="708"/>
        <w:jc w:val="both"/>
        <w:rPr>
          <w:lang w:val="pt-BR"/>
        </w:rPr>
      </w:pPr>
    </w:p>
    <w:p w14:paraId="6D319C33" w14:textId="77777777" w:rsidR="00467568" w:rsidRDefault="00467568" w:rsidP="00467568">
      <w:pPr>
        <w:ind w:firstLine="708"/>
        <w:jc w:val="both"/>
        <w:rPr>
          <w:lang w:val="pt-BR"/>
        </w:rPr>
      </w:pPr>
    </w:p>
    <w:p w14:paraId="2342348F" w14:textId="77777777" w:rsidR="00467568" w:rsidRDefault="00467568" w:rsidP="00467568">
      <w:pPr>
        <w:ind w:firstLine="708"/>
        <w:jc w:val="both"/>
        <w:rPr>
          <w:lang w:val="pt-BR"/>
        </w:rPr>
      </w:pPr>
    </w:p>
    <w:p w14:paraId="3DE7184F" w14:textId="77777777" w:rsidR="00467568" w:rsidRDefault="00467568" w:rsidP="00467568">
      <w:pPr>
        <w:ind w:firstLine="708"/>
        <w:jc w:val="both"/>
        <w:rPr>
          <w:lang w:val="pt-BR"/>
        </w:rPr>
      </w:pPr>
    </w:p>
    <w:p w14:paraId="659C57AD" w14:textId="77777777" w:rsidR="00467568" w:rsidRDefault="00467568" w:rsidP="00467568">
      <w:pPr>
        <w:ind w:firstLine="708"/>
        <w:jc w:val="both"/>
        <w:rPr>
          <w:lang w:val="pt-BR"/>
        </w:rPr>
      </w:pPr>
    </w:p>
    <w:p w14:paraId="39DC84E7" w14:textId="77777777" w:rsidR="00467568" w:rsidRDefault="00467568" w:rsidP="00467568">
      <w:pPr>
        <w:ind w:firstLine="708"/>
        <w:jc w:val="both"/>
        <w:rPr>
          <w:lang w:val="pt-BR"/>
        </w:rPr>
      </w:pPr>
    </w:p>
    <w:p w14:paraId="5BE371D3" w14:textId="77777777" w:rsidR="00467568" w:rsidRDefault="00467568" w:rsidP="00467568">
      <w:pPr>
        <w:ind w:firstLine="708"/>
        <w:jc w:val="both"/>
        <w:rPr>
          <w:lang w:val="pt-BR"/>
        </w:rPr>
      </w:pPr>
    </w:p>
    <w:p w14:paraId="3F9298AC" w14:textId="77777777" w:rsidR="00467568" w:rsidRDefault="00467568" w:rsidP="00467568">
      <w:pPr>
        <w:ind w:firstLine="708"/>
        <w:jc w:val="both"/>
        <w:rPr>
          <w:lang w:val="pt-BR"/>
        </w:rPr>
      </w:pPr>
    </w:p>
    <w:p w14:paraId="75F7E356" w14:textId="77777777" w:rsidR="00467568" w:rsidRDefault="00467568" w:rsidP="00467568">
      <w:pPr>
        <w:ind w:firstLine="708"/>
        <w:jc w:val="both"/>
        <w:rPr>
          <w:lang w:val="pt-BR"/>
        </w:rPr>
      </w:pPr>
    </w:p>
    <w:p w14:paraId="41D946D0" w14:textId="77777777" w:rsidR="007510FA" w:rsidRDefault="00D54DD9" w:rsidP="007510FA">
      <w:pPr>
        <w:pStyle w:val="MonografiaCapitulo"/>
        <w:numPr>
          <w:ilvl w:val="0"/>
          <w:numId w:val="29"/>
        </w:numPr>
        <w:rPr>
          <w:lang w:val="pt-BR"/>
        </w:rPr>
      </w:pPr>
      <w:bookmarkStart w:id="29" w:name="_Toc494530580"/>
      <w:r>
        <w:rPr>
          <w:lang w:val="pt-BR"/>
        </w:rPr>
        <w:lastRenderedPageBreak/>
        <w:t>Resultados e Discussões</w:t>
      </w:r>
      <w:bookmarkEnd w:id="29"/>
    </w:p>
    <w:p w14:paraId="477E7B0B" w14:textId="77777777" w:rsidR="007510FA" w:rsidRPr="007510FA" w:rsidRDefault="007510FA" w:rsidP="007510FA">
      <w:pPr>
        <w:pStyle w:val="MonografiaCorpoTexto"/>
      </w:pPr>
      <w:r>
        <w:tab/>
        <w:t>Colocar um texto entre os tópicos.</w:t>
      </w:r>
    </w:p>
    <w:p w14:paraId="5A433AE6" w14:textId="77777777" w:rsidR="00497513" w:rsidRPr="00751BBC" w:rsidRDefault="009957F3" w:rsidP="00497513">
      <w:pPr>
        <w:pStyle w:val="MonografiaSeo"/>
        <w:numPr>
          <w:ilvl w:val="1"/>
          <w:numId w:val="29"/>
        </w:numPr>
        <w:rPr>
          <w:rFonts w:cs="Times New Roman"/>
          <w:bCs w:val="0"/>
          <w:szCs w:val="24"/>
        </w:rPr>
      </w:pPr>
      <w:bookmarkStart w:id="30" w:name="_Toc494530581"/>
      <w:r>
        <w:rPr>
          <w:rFonts w:cs="Times New Roman"/>
          <w:bCs w:val="0"/>
          <w:szCs w:val="24"/>
        </w:rPr>
        <w:t>Como inserir Referências Bibliográficas automaticamente</w:t>
      </w:r>
      <w:bookmarkEnd w:id="30"/>
      <w:r w:rsidR="00F5480D" w:rsidRPr="00751BBC">
        <w:rPr>
          <w:rFonts w:cs="Times New Roman"/>
          <w:bCs w:val="0"/>
          <w:szCs w:val="24"/>
        </w:rPr>
        <w:t xml:space="preserve"> </w:t>
      </w:r>
    </w:p>
    <w:p w14:paraId="60376497" w14:textId="77777777" w:rsidR="003003A3" w:rsidRDefault="00A66FA7" w:rsidP="00A66FA7">
      <w:pPr>
        <w:pStyle w:val="MonografiaCorpoTexto"/>
      </w:pPr>
      <w:r>
        <w:tab/>
      </w:r>
      <w:r w:rsidR="009957F3">
        <w:t>Nesse tópico será explicado com maior detalhe o passo a passo de criar as referências bibliográficas</w:t>
      </w:r>
      <w:r w:rsidR="00AF57F4">
        <w:t xml:space="preserve"> usando o Mendeley</w:t>
      </w:r>
      <w:r w:rsidR="009957F3">
        <w:t xml:space="preserve">. </w:t>
      </w:r>
    </w:p>
    <w:p w14:paraId="481AE94B" w14:textId="77777777" w:rsidR="005676B6" w:rsidRDefault="005676B6" w:rsidP="00A66FA7">
      <w:pPr>
        <w:pStyle w:val="MonografiaCorpoTexto"/>
      </w:pPr>
      <w:r>
        <w:tab/>
      </w:r>
      <w:r w:rsidRPr="005676B6">
        <w:t>O Mendeley é um programa de desktop e web produzido pela Elsevier para gerenciar e compartilhar documentos de pesquisa, descobrindo dados de pesquisa e colaborando on-line. Ele combina o Mendeley Desktop, um PDF e aplicativo de gerenciamento de referência disponível para Windows, macOS e Linux</w:t>
      </w:r>
      <w:r>
        <w:t>.</w:t>
      </w:r>
    </w:p>
    <w:p w14:paraId="4B74C66D" w14:textId="77777777" w:rsidR="009957F3" w:rsidRDefault="00A66FA7" w:rsidP="00A66FA7">
      <w:pPr>
        <w:pStyle w:val="MonografiaCorpoTexto"/>
      </w:pPr>
      <w:r>
        <w:tab/>
      </w:r>
      <w:r w:rsidR="00545D00">
        <w:t>P</w:t>
      </w:r>
      <w:r w:rsidR="009957F3">
        <w:t xml:space="preserve">asso 1: </w:t>
      </w:r>
      <w:r w:rsidR="005676B6">
        <w:t xml:space="preserve">Acessar o site </w:t>
      </w:r>
      <w:hyperlink r:id="rId14" w:history="1">
        <w:r w:rsidR="005676B6" w:rsidRPr="004215BB">
          <w:rPr>
            <w:rStyle w:val="Hyperlink"/>
          </w:rPr>
          <w:t>https://www.mendeley.com</w:t>
        </w:r>
      </w:hyperlink>
      <w:r w:rsidR="005676B6">
        <w:t xml:space="preserve"> e fazer download do Mendeley desktop (Gerenciador de Referencias) e instalar em seu computador. (Software Gratuito).</w:t>
      </w:r>
    </w:p>
    <w:p w14:paraId="59ED17D1" w14:textId="77777777" w:rsidR="005676B6" w:rsidRDefault="005676B6" w:rsidP="00A66FA7">
      <w:pPr>
        <w:pStyle w:val="MonografiaCorpoTexto"/>
      </w:pPr>
      <w:r>
        <w:tab/>
        <w:t>Passo 2: No site do download crie uma conta gratuita no site do Mendeley. Na figura 3 se pode ver essas opções na página do Mendeley.</w:t>
      </w:r>
    </w:p>
    <w:p w14:paraId="77B78D0E" w14:textId="01A15FA5" w:rsidR="005676B6" w:rsidRPr="005676B6" w:rsidRDefault="005676B6" w:rsidP="005676B6">
      <w:pPr>
        <w:pStyle w:val="Caption"/>
        <w:keepNext/>
        <w:jc w:val="center"/>
        <w:rPr>
          <w:b w:val="0"/>
          <w:lang w:val="pt-BR"/>
        </w:rPr>
      </w:pPr>
      <w:bookmarkStart w:id="31" w:name="_Toc3392820"/>
      <w:r w:rsidRPr="005676B6">
        <w:rPr>
          <w:b w:val="0"/>
          <w:lang w:val="pt-BR"/>
        </w:rPr>
        <w:t xml:space="preserve">Figura </w:t>
      </w:r>
      <w:r w:rsidR="003D20E3">
        <w:rPr>
          <w:b w:val="0"/>
          <w:lang w:val="pt-BR"/>
        </w:rPr>
        <w:fldChar w:fldCharType="begin"/>
      </w:r>
      <w:r w:rsidR="003D20E3">
        <w:rPr>
          <w:b w:val="0"/>
          <w:lang w:val="pt-BR"/>
        </w:rPr>
        <w:instrText xml:space="preserve"> SEQ Figura \* ARABIC </w:instrText>
      </w:r>
      <w:r w:rsidR="003D20E3">
        <w:rPr>
          <w:b w:val="0"/>
          <w:lang w:val="pt-BR"/>
        </w:rPr>
        <w:fldChar w:fldCharType="separate"/>
      </w:r>
      <w:r w:rsidR="00A138D3">
        <w:rPr>
          <w:b w:val="0"/>
          <w:noProof/>
          <w:lang w:val="pt-BR"/>
        </w:rPr>
        <w:t>3</w:t>
      </w:r>
      <w:r w:rsidR="003D20E3">
        <w:rPr>
          <w:b w:val="0"/>
          <w:lang w:val="pt-BR"/>
        </w:rPr>
        <w:fldChar w:fldCharType="end"/>
      </w:r>
      <w:r w:rsidRPr="005676B6">
        <w:rPr>
          <w:b w:val="0"/>
          <w:lang w:val="pt-BR"/>
        </w:rPr>
        <w:t xml:space="preserve"> - Site de download e criação de conta</w:t>
      </w:r>
      <w:bookmarkEnd w:id="31"/>
    </w:p>
    <w:p w14:paraId="57AB5403" w14:textId="77777777" w:rsidR="005676B6" w:rsidRDefault="005676B6" w:rsidP="005676B6">
      <w:pPr>
        <w:pStyle w:val="MonografiaCorpoTexto"/>
        <w:keepNext/>
      </w:pPr>
      <w:r>
        <w:rPr>
          <w:noProof/>
          <w:lang w:eastAsia="pt-BR"/>
        </w:rPr>
        <w:drawing>
          <wp:inline distT="0" distB="0" distL="0" distR="0" wp14:anchorId="4E21539A" wp14:editId="6F91141B">
            <wp:extent cx="5743575" cy="2114550"/>
            <wp:effectExtent l="0" t="0" r="9525" b="0"/>
            <wp:docPr id="3"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43575" cy="2114550"/>
                    </a:xfrm>
                    <a:prstGeom prst="rect">
                      <a:avLst/>
                    </a:prstGeom>
                    <a:noFill/>
                    <a:ln>
                      <a:noFill/>
                    </a:ln>
                  </pic:spPr>
                </pic:pic>
              </a:graphicData>
            </a:graphic>
          </wp:inline>
        </w:drawing>
      </w:r>
    </w:p>
    <w:p w14:paraId="62C2CFBA" w14:textId="77777777" w:rsidR="009957F3" w:rsidRDefault="00A66FA7" w:rsidP="00A66FA7">
      <w:pPr>
        <w:pStyle w:val="MonografiaCorpoTexto"/>
      </w:pPr>
      <w:r>
        <w:tab/>
      </w:r>
      <w:r w:rsidR="009957F3">
        <w:t xml:space="preserve">Passo </w:t>
      </w:r>
      <w:r w:rsidR="005676B6">
        <w:t>3</w:t>
      </w:r>
      <w:r w:rsidR="009957F3">
        <w:t>: Depois de feito o passo 1</w:t>
      </w:r>
      <w:r w:rsidR="005676B6">
        <w:t xml:space="preserve"> e 2</w:t>
      </w:r>
      <w:r w:rsidR="009957F3">
        <w:t xml:space="preserve">, </w:t>
      </w:r>
      <w:r w:rsidR="005676B6">
        <w:t>faça abra o mendeley desktop e faça login com o usuário e senha criados no passo 2 (figura 3)</w:t>
      </w:r>
      <w:r w:rsidR="00984440">
        <w:t>.</w:t>
      </w:r>
    </w:p>
    <w:p w14:paraId="66A80E33" w14:textId="3851F711" w:rsidR="005676B6" w:rsidRPr="005676B6" w:rsidRDefault="005676B6" w:rsidP="005676B6">
      <w:pPr>
        <w:pStyle w:val="Caption"/>
        <w:keepNext/>
        <w:jc w:val="center"/>
        <w:rPr>
          <w:b w:val="0"/>
        </w:rPr>
      </w:pPr>
      <w:bookmarkStart w:id="32" w:name="_Toc3392821"/>
      <w:proofErr w:type="spellStart"/>
      <w:r w:rsidRPr="005676B6">
        <w:rPr>
          <w:b w:val="0"/>
        </w:rPr>
        <w:lastRenderedPageBreak/>
        <w:t>Figura</w:t>
      </w:r>
      <w:proofErr w:type="spellEnd"/>
      <w:r w:rsidRPr="005676B6">
        <w:rPr>
          <w:b w:val="0"/>
        </w:rPr>
        <w:t xml:space="preserve"> </w:t>
      </w:r>
      <w:r w:rsidR="003D20E3">
        <w:rPr>
          <w:b w:val="0"/>
        </w:rPr>
        <w:fldChar w:fldCharType="begin"/>
      </w:r>
      <w:r w:rsidR="003D20E3">
        <w:rPr>
          <w:b w:val="0"/>
        </w:rPr>
        <w:instrText xml:space="preserve"> SEQ Figura \* ARABIC </w:instrText>
      </w:r>
      <w:r w:rsidR="003D20E3">
        <w:rPr>
          <w:b w:val="0"/>
        </w:rPr>
        <w:fldChar w:fldCharType="separate"/>
      </w:r>
      <w:r w:rsidR="00A138D3">
        <w:rPr>
          <w:b w:val="0"/>
          <w:noProof/>
        </w:rPr>
        <w:t>4</w:t>
      </w:r>
      <w:r w:rsidR="003D20E3">
        <w:rPr>
          <w:b w:val="0"/>
        </w:rPr>
        <w:fldChar w:fldCharType="end"/>
      </w:r>
      <w:r w:rsidRPr="005676B6">
        <w:rPr>
          <w:b w:val="0"/>
        </w:rPr>
        <w:t xml:space="preserve"> - Login no Mendeley</w:t>
      </w:r>
      <w:bookmarkEnd w:id="32"/>
    </w:p>
    <w:p w14:paraId="5835AF7D" w14:textId="77777777" w:rsidR="00D47810" w:rsidRDefault="005676B6" w:rsidP="005676B6">
      <w:pPr>
        <w:jc w:val="center"/>
        <w:rPr>
          <w:lang w:val="pt-BR"/>
        </w:rPr>
      </w:pPr>
      <w:r>
        <w:rPr>
          <w:noProof/>
          <w:lang w:val="pt-BR" w:eastAsia="pt-BR"/>
        </w:rPr>
        <w:drawing>
          <wp:inline distT="0" distB="0" distL="0" distR="0" wp14:anchorId="2BBD55DB" wp14:editId="19938AC0">
            <wp:extent cx="2990850" cy="2662404"/>
            <wp:effectExtent l="0" t="0" r="0" b="5080"/>
            <wp:docPr id="10" name="Image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996869" cy="2667762"/>
                    </a:xfrm>
                    <a:prstGeom prst="rect">
                      <a:avLst/>
                    </a:prstGeom>
                    <a:noFill/>
                    <a:ln>
                      <a:noFill/>
                    </a:ln>
                  </pic:spPr>
                </pic:pic>
              </a:graphicData>
            </a:graphic>
          </wp:inline>
        </w:drawing>
      </w:r>
    </w:p>
    <w:p w14:paraId="1E9A3D02" w14:textId="77777777" w:rsidR="00D47810" w:rsidRDefault="00D47810" w:rsidP="00D47810">
      <w:pPr>
        <w:keepNext/>
        <w:jc w:val="both"/>
      </w:pPr>
    </w:p>
    <w:p w14:paraId="1E232D1A" w14:textId="77777777" w:rsidR="005676B6" w:rsidRDefault="00830626" w:rsidP="00A66FA7">
      <w:pPr>
        <w:pStyle w:val="MonografiaCorpoTexto"/>
      </w:pPr>
      <w:r>
        <w:tab/>
      </w:r>
      <w:r w:rsidR="00107326">
        <w:t xml:space="preserve">Passo </w:t>
      </w:r>
      <w:r w:rsidR="005676B6">
        <w:t>4</w:t>
      </w:r>
      <w:r w:rsidR="00107326">
        <w:t xml:space="preserve">: </w:t>
      </w:r>
      <w:r w:rsidR="005676B6">
        <w:t xml:space="preserve">Assim que entrar aparecerá uma caixa de texto perguntando se deseja instalar o plugin do Word faça a instalação, na figura 5 o </w:t>
      </w:r>
      <w:r w:rsidR="00CF3030">
        <w:t>M</w:t>
      </w:r>
      <w:r w:rsidR="005676B6">
        <w:t>endeley já com o plugin instalado é mostrado.</w:t>
      </w:r>
    </w:p>
    <w:p w14:paraId="4685FAD6" w14:textId="6EC6509F" w:rsidR="00CF3030" w:rsidRPr="00CF3030" w:rsidRDefault="00CF3030" w:rsidP="00CF3030">
      <w:pPr>
        <w:pStyle w:val="Caption"/>
        <w:keepNext/>
        <w:jc w:val="center"/>
        <w:rPr>
          <w:b w:val="0"/>
        </w:rPr>
      </w:pPr>
      <w:bookmarkStart w:id="33" w:name="_Toc3392822"/>
      <w:proofErr w:type="spellStart"/>
      <w:r w:rsidRPr="00CF3030">
        <w:rPr>
          <w:b w:val="0"/>
        </w:rPr>
        <w:t>Figura</w:t>
      </w:r>
      <w:proofErr w:type="spellEnd"/>
      <w:r w:rsidRPr="00CF3030">
        <w:rPr>
          <w:b w:val="0"/>
        </w:rPr>
        <w:t xml:space="preserve"> </w:t>
      </w:r>
      <w:r w:rsidR="003D20E3">
        <w:rPr>
          <w:b w:val="0"/>
        </w:rPr>
        <w:fldChar w:fldCharType="begin"/>
      </w:r>
      <w:r w:rsidR="003D20E3">
        <w:rPr>
          <w:b w:val="0"/>
        </w:rPr>
        <w:instrText xml:space="preserve"> SEQ Figura \* ARABIC </w:instrText>
      </w:r>
      <w:r w:rsidR="003D20E3">
        <w:rPr>
          <w:b w:val="0"/>
        </w:rPr>
        <w:fldChar w:fldCharType="separate"/>
      </w:r>
      <w:r w:rsidR="00A138D3">
        <w:rPr>
          <w:b w:val="0"/>
          <w:noProof/>
        </w:rPr>
        <w:t>5</w:t>
      </w:r>
      <w:r w:rsidR="003D20E3">
        <w:rPr>
          <w:b w:val="0"/>
        </w:rPr>
        <w:fldChar w:fldCharType="end"/>
      </w:r>
      <w:r w:rsidRPr="00CF3030">
        <w:rPr>
          <w:b w:val="0"/>
        </w:rPr>
        <w:t xml:space="preserve"> - </w:t>
      </w:r>
      <w:r w:rsidRPr="00CF3030">
        <w:rPr>
          <w:b w:val="0"/>
          <w:lang w:val="pt-BR"/>
        </w:rPr>
        <w:t>Instalação</w:t>
      </w:r>
      <w:r w:rsidRPr="00CF3030">
        <w:rPr>
          <w:b w:val="0"/>
        </w:rPr>
        <w:t xml:space="preserve"> Plugin Word</w:t>
      </w:r>
      <w:bookmarkEnd w:id="33"/>
    </w:p>
    <w:p w14:paraId="1CF4CD05" w14:textId="77777777" w:rsidR="00467568" w:rsidRDefault="00CF3030" w:rsidP="00CF3030">
      <w:pPr>
        <w:pStyle w:val="MonografiaCorpoTexto"/>
        <w:jc w:val="center"/>
      </w:pPr>
      <w:r>
        <w:rPr>
          <w:noProof/>
          <w:lang w:eastAsia="pt-BR"/>
        </w:rPr>
        <w:drawing>
          <wp:inline distT="0" distB="0" distL="0" distR="0" wp14:anchorId="4C3EB992" wp14:editId="1D61FD5E">
            <wp:extent cx="2876550" cy="1790700"/>
            <wp:effectExtent l="0" t="0" r="0" b="0"/>
            <wp:docPr id="13" name="Imagem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898832" cy="1804571"/>
                    </a:xfrm>
                    <a:prstGeom prst="rect">
                      <a:avLst/>
                    </a:prstGeom>
                    <a:noFill/>
                    <a:ln>
                      <a:noFill/>
                    </a:ln>
                  </pic:spPr>
                </pic:pic>
              </a:graphicData>
            </a:graphic>
          </wp:inline>
        </w:drawing>
      </w:r>
    </w:p>
    <w:p w14:paraId="7669F428" w14:textId="77777777" w:rsidR="00A66FA7" w:rsidRDefault="00CF3030" w:rsidP="00CF3030">
      <w:pPr>
        <w:keepNext/>
        <w:ind w:firstLine="720"/>
        <w:jc w:val="both"/>
        <w:rPr>
          <w:lang w:val="pt-BR"/>
        </w:rPr>
      </w:pPr>
      <w:r>
        <w:rPr>
          <w:lang w:val="pt-BR"/>
        </w:rPr>
        <w:t>Quando essa instalação estiver correta o plugin criará um ícone na aba Referências do Word. Verifique se o seu Word apresenta essa ferramenta, como se observa na figura 6.</w:t>
      </w:r>
    </w:p>
    <w:p w14:paraId="59C89D56" w14:textId="3653A28B" w:rsidR="00CF3030" w:rsidRPr="00CF3030" w:rsidRDefault="00CF3030" w:rsidP="00CF3030">
      <w:pPr>
        <w:pStyle w:val="Caption"/>
        <w:keepNext/>
        <w:jc w:val="center"/>
        <w:rPr>
          <w:b w:val="0"/>
        </w:rPr>
      </w:pPr>
      <w:bookmarkStart w:id="34" w:name="_Toc3392823"/>
      <w:proofErr w:type="spellStart"/>
      <w:r w:rsidRPr="00CF3030">
        <w:rPr>
          <w:b w:val="0"/>
        </w:rPr>
        <w:t>Figura</w:t>
      </w:r>
      <w:proofErr w:type="spellEnd"/>
      <w:r w:rsidRPr="00CF3030">
        <w:rPr>
          <w:b w:val="0"/>
        </w:rPr>
        <w:t xml:space="preserve"> </w:t>
      </w:r>
      <w:r w:rsidR="003D20E3">
        <w:rPr>
          <w:b w:val="0"/>
        </w:rPr>
        <w:fldChar w:fldCharType="begin"/>
      </w:r>
      <w:r w:rsidR="003D20E3">
        <w:rPr>
          <w:b w:val="0"/>
        </w:rPr>
        <w:instrText xml:space="preserve"> SEQ Figura \* ARABIC </w:instrText>
      </w:r>
      <w:r w:rsidR="003D20E3">
        <w:rPr>
          <w:b w:val="0"/>
        </w:rPr>
        <w:fldChar w:fldCharType="separate"/>
      </w:r>
      <w:r w:rsidR="00A138D3">
        <w:rPr>
          <w:b w:val="0"/>
          <w:noProof/>
        </w:rPr>
        <w:t>6</w:t>
      </w:r>
      <w:r w:rsidR="003D20E3">
        <w:rPr>
          <w:b w:val="0"/>
        </w:rPr>
        <w:fldChar w:fldCharType="end"/>
      </w:r>
      <w:r w:rsidRPr="00CF3030">
        <w:rPr>
          <w:b w:val="0"/>
        </w:rPr>
        <w:t xml:space="preserve"> - Aba do word</w:t>
      </w:r>
      <w:bookmarkEnd w:id="34"/>
    </w:p>
    <w:p w14:paraId="0048E15C" w14:textId="77777777" w:rsidR="00CF3030" w:rsidRPr="005676B6" w:rsidRDefault="00CF3030" w:rsidP="00CF3030">
      <w:pPr>
        <w:keepNext/>
        <w:jc w:val="center"/>
        <w:rPr>
          <w:lang w:val="pt-BR"/>
        </w:rPr>
      </w:pPr>
      <w:r>
        <w:rPr>
          <w:noProof/>
          <w:lang w:val="pt-BR" w:eastAsia="pt-BR"/>
        </w:rPr>
        <w:drawing>
          <wp:inline distT="0" distB="0" distL="0" distR="0" wp14:anchorId="5341C521" wp14:editId="1D3475DB">
            <wp:extent cx="4676775" cy="973813"/>
            <wp:effectExtent l="0" t="0" r="0" b="0"/>
            <wp:docPr id="15" name="Imagem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697900" cy="978212"/>
                    </a:xfrm>
                    <a:prstGeom prst="rect">
                      <a:avLst/>
                    </a:prstGeom>
                    <a:noFill/>
                    <a:ln>
                      <a:noFill/>
                    </a:ln>
                  </pic:spPr>
                </pic:pic>
              </a:graphicData>
            </a:graphic>
          </wp:inline>
        </w:drawing>
      </w:r>
    </w:p>
    <w:p w14:paraId="06FA363B" w14:textId="77777777" w:rsidR="00E12519" w:rsidRDefault="00E12519" w:rsidP="007510FA">
      <w:pPr>
        <w:pStyle w:val="MonografiaLegenda"/>
        <w:jc w:val="left"/>
      </w:pPr>
    </w:p>
    <w:p w14:paraId="47FF2491" w14:textId="77777777" w:rsidR="002304A1" w:rsidRDefault="002D0686" w:rsidP="00A66FA7">
      <w:pPr>
        <w:pStyle w:val="MonografiaCorpoTexto"/>
      </w:pPr>
      <w:r>
        <w:lastRenderedPageBreak/>
        <w:tab/>
      </w:r>
      <w:r w:rsidR="00CF3030">
        <w:t xml:space="preserve">Passo 5: Agora deve-se inserir o </w:t>
      </w:r>
      <w:r w:rsidR="00667E5F">
        <w:t>padrão</w:t>
      </w:r>
      <w:r w:rsidR="00CF3030">
        <w:t xml:space="preserve"> de </w:t>
      </w:r>
      <w:r w:rsidR="00667E5F">
        <w:t>referência</w:t>
      </w:r>
      <w:r w:rsidR="00CF3030">
        <w:t xml:space="preserve"> bibliográfica da ABNT.</w:t>
      </w:r>
      <w:r w:rsidR="00667E5F">
        <w:t xml:space="preserve"> Para isso abra o Mendeley desktop </w:t>
      </w:r>
      <w:r w:rsidR="006C2F88">
        <w:t>vá na Aba View &gt;&gt; Citation Style, caso esteja disponível selecione o estilo ABNT Brasil como se pode ver na figura 7. Se essa opção não esteja disponível click em &gt;&gt; More Styles e procure pelo padrão ABNT.</w:t>
      </w:r>
    </w:p>
    <w:p w14:paraId="222A9A32" w14:textId="0816538D" w:rsidR="006C2F88" w:rsidRPr="00764F17" w:rsidRDefault="006C2F88" w:rsidP="006C2F88">
      <w:pPr>
        <w:pStyle w:val="Caption"/>
        <w:keepNext/>
        <w:jc w:val="center"/>
        <w:rPr>
          <w:b w:val="0"/>
          <w:lang w:val="pt-BR"/>
        </w:rPr>
      </w:pPr>
      <w:bookmarkStart w:id="35" w:name="_Toc3392824"/>
      <w:r w:rsidRPr="00764F17">
        <w:rPr>
          <w:b w:val="0"/>
          <w:lang w:val="pt-BR"/>
        </w:rPr>
        <w:t xml:space="preserve">Figura </w:t>
      </w:r>
      <w:r w:rsidR="003D20E3">
        <w:rPr>
          <w:b w:val="0"/>
          <w:lang w:val="pt-BR"/>
        </w:rPr>
        <w:fldChar w:fldCharType="begin"/>
      </w:r>
      <w:r w:rsidR="003D20E3">
        <w:rPr>
          <w:b w:val="0"/>
          <w:lang w:val="pt-BR"/>
        </w:rPr>
        <w:instrText xml:space="preserve"> SEQ Figura \* ARABIC </w:instrText>
      </w:r>
      <w:r w:rsidR="003D20E3">
        <w:rPr>
          <w:b w:val="0"/>
          <w:lang w:val="pt-BR"/>
        </w:rPr>
        <w:fldChar w:fldCharType="separate"/>
      </w:r>
      <w:r w:rsidR="00A138D3">
        <w:rPr>
          <w:b w:val="0"/>
          <w:noProof/>
          <w:lang w:val="pt-BR"/>
        </w:rPr>
        <w:t>7</w:t>
      </w:r>
      <w:r w:rsidR="003D20E3">
        <w:rPr>
          <w:b w:val="0"/>
          <w:lang w:val="pt-BR"/>
        </w:rPr>
        <w:fldChar w:fldCharType="end"/>
      </w:r>
      <w:r w:rsidRPr="00764F17">
        <w:rPr>
          <w:b w:val="0"/>
          <w:lang w:val="pt-BR"/>
        </w:rPr>
        <w:t xml:space="preserve"> - Seleção do Estilo ABNT</w:t>
      </w:r>
      <w:bookmarkEnd w:id="35"/>
    </w:p>
    <w:p w14:paraId="576A3E50" w14:textId="77777777" w:rsidR="006C2F88" w:rsidRDefault="006C2F88" w:rsidP="00A66FA7">
      <w:pPr>
        <w:pStyle w:val="MonografiaCorpoTexto"/>
      </w:pPr>
      <w:r>
        <w:rPr>
          <w:noProof/>
          <w:lang w:eastAsia="pt-BR"/>
        </w:rPr>
        <w:drawing>
          <wp:inline distT="0" distB="0" distL="0" distR="0" wp14:anchorId="009A177F" wp14:editId="32841ACF">
            <wp:extent cx="5753100" cy="2505075"/>
            <wp:effectExtent l="0" t="0" r="0" b="9525"/>
            <wp:docPr id="16" name="Imagem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53100" cy="2505075"/>
                    </a:xfrm>
                    <a:prstGeom prst="rect">
                      <a:avLst/>
                    </a:prstGeom>
                    <a:noFill/>
                    <a:ln>
                      <a:noFill/>
                    </a:ln>
                  </pic:spPr>
                </pic:pic>
              </a:graphicData>
            </a:graphic>
          </wp:inline>
        </w:drawing>
      </w:r>
    </w:p>
    <w:p w14:paraId="21E56E36" w14:textId="77777777" w:rsidR="007722D0" w:rsidRPr="00764F17" w:rsidRDefault="00764F17" w:rsidP="00764F17">
      <w:pPr>
        <w:keepNext/>
        <w:ind w:firstLine="720"/>
        <w:jc w:val="both"/>
        <w:rPr>
          <w:lang w:val="pt-BR"/>
        </w:rPr>
      </w:pPr>
      <w:r w:rsidRPr="00764F17">
        <w:rPr>
          <w:lang w:val="pt-BR"/>
        </w:rPr>
        <w:t>Dentro do item More Styles vá na aba Get More Styles e pr</w:t>
      </w:r>
      <w:r>
        <w:rPr>
          <w:lang w:val="pt-BR"/>
        </w:rPr>
        <w:t>ocure pelo Estilo ABNT como se pode ver na Figura 8 e click em install.</w:t>
      </w:r>
    </w:p>
    <w:p w14:paraId="79C1DDB6" w14:textId="6A8DE6CB" w:rsidR="00764F17" w:rsidRPr="00764F17" w:rsidRDefault="00764F17" w:rsidP="00764F17">
      <w:pPr>
        <w:pStyle w:val="Caption"/>
        <w:keepNext/>
        <w:jc w:val="center"/>
        <w:rPr>
          <w:b w:val="0"/>
        </w:rPr>
      </w:pPr>
      <w:bookmarkStart w:id="36" w:name="_Toc3392825"/>
      <w:proofErr w:type="spellStart"/>
      <w:r w:rsidRPr="00764F17">
        <w:rPr>
          <w:b w:val="0"/>
        </w:rPr>
        <w:t>Figura</w:t>
      </w:r>
      <w:proofErr w:type="spellEnd"/>
      <w:r w:rsidRPr="00764F17">
        <w:rPr>
          <w:b w:val="0"/>
        </w:rPr>
        <w:t xml:space="preserve"> </w:t>
      </w:r>
      <w:r w:rsidR="003D20E3">
        <w:rPr>
          <w:b w:val="0"/>
        </w:rPr>
        <w:fldChar w:fldCharType="begin"/>
      </w:r>
      <w:r w:rsidR="003D20E3">
        <w:rPr>
          <w:b w:val="0"/>
        </w:rPr>
        <w:instrText xml:space="preserve"> SEQ Figura \* ARABIC </w:instrText>
      </w:r>
      <w:r w:rsidR="003D20E3">
        <w:rPr>
          <w:b w:val="0"/>
        </w:rPr>
        <w:fldChar w:fldCharType="separate"/>
      </w:r>
      <w:r w:rsidR="00A138D3">
        <w:rPr>
          <w:b w:val="0"/>
          <w:noProof/>
        </w:rPr>
        <w:t>8</w:t>
      </w:r>
      <w:r w:rsidR="003D20E3">
        <w:rPr>
          <w:b w:val="0"/>
        </w:rPr>
        <w:fldChar w:fldCharType="end"/>
      </w:r>
      <w:r w:rsidRPr="00764F17">
        <w:rPr>
          <w:b w:val="0"/>
        </w:rPr>
        <w:t xml:space="preserve"> - </w:t>
      </w:r>
      <w:proofErr w:type="spellStart"/>
      <w:r w:rsidRPr="00764F17">
        <w:rPr>
          <w:b w:val="0"/>
        </w:rPr>
        <w:t>Seleção</w:t>
      </w:r>
      <w:proofErr w:type="spellEnd"/>
      <w:r w:rsidRPr="00764F17">
        <w:rPr>
          <w:b w:val="0"/>
        </w:rPr>
        <w:t xml:space="preserve"> ABNT</w:t>
      </w:r>
      <w:bookmarkEnd w:id="36"/>
    </w:p>
    <w:p w14:paraId="1D6395FE" w14:textId="77777777" w:rsidR="00764F17" w:rsidRPr="00CF3030" w:rsidRDefault="00764F17" w:rsidP="00764F17">
      <w:pPr>
        <w:keepNext/>
        <w:jc w:val="center"/>
        <w:rPr>
          <w:lang w:val="pt-BR"/>
        </w:rPr>
      </w:pPr>
      <w:r>
        <w:rPr>
          <w:noProof/>
          <w:lang w:val="pt-BR" w:eastAsia="pt-BR"/>
        </w:rPr>
        <w:drawing>
          <wp:inline distT="0" distB="0" distL="0" distR="0" wp14:anchorId="11054F78" wp14:editId="13C66C86">
            <wp:extent cx="3524250" cy="2701537"/>
            <wp:effectExtent l="0" t="0" r="0" b="3810"/>
            <wp:docPr id="17" name="Imagem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536841" cy="2711189"/>
                    </a:xfrm>
                    <a:prstGeom prst="rect">
                      <a:avLst/>
                    </a:prstGeom>
                    <a:noFill/>
                    <a:ln>
                      <a:noFill/>
                    </a:ln>
                  </pic:spPr>
                </pic:pic>
              </a:graphicData>
            </a:graphic>
          </wp:inline>
        </w:drawing>
      </w:r>
    </w:p>
    <w:p w14:paraId="107DE2F4" w14:textId="77777777" w:rsidR="00467568" w:rsidRDefault="00764F17" w:rsidP="007722D0">
      <w:pPr>
        <w:pStyle w:val="MonografiaCorpoTexto"/>
      </w:pPr>
      <w:r>
        <w:tab/>
        <w:t>Depois de instalado selecione esse estilo, ele deve aparecer como está sendo mostrado na figura 7.</w:t>
      </w:r>
    </w:p>
    <w:p w14:paraId="48786E87" w14:textId="77777777" w:rsidR="00764F17" w:rsidRDefault="00764F17" w:rsidP="007722D0">
      <w:pPr>
        <w:pStyle w:val="MonografiaCorpoTexto"/>
      </w:pPr>
      <w:r>
        <w:lastRenderedPageBreak/>
        <w:tab/>
        <w:t xml:space="preserve">Passo 6: Agora para inserir as referencias é simples se a referencia que você quiser usar já </w:t>
      </w:r>
      <w:r w:rsidR="00466619">
        <w:t>es</w:t>
      </w:r>
      <w:r>
        <w:t>tiver na base de dados do Mendeley</w:t>
      </w:r>
      <w:r w:rsidR="00466619">
        <w:t>, Selecione Literatute Search utilize o método ilustrado na figura 9.</w:t>
      </w:r>
    </w:p>
    <w:p w14:paraId="4F34FA3F" w14:textId="34D8CD79" w:rsidR="00466619" w:rsidRPr="00466619" w:rsidRDefault="00466619" w:rsidP="00466619">
      <w:pPr>
        <w:pStyle w:val="Caption"/>
        <w:keepNext/>
        <w:jc w:val="center"/>
        <w:rPr>
          <w:b w:val="0"/>
        </w:rPr>
      </w:pPr>
      <w:bookmarkStart w:id="37" w:name="_Toc3392826"/>
      <w:proofErr w:type="spellStart"/>
      <w:r w:rsidRPr="00466619">
        <w:rPr>
          <w:b w:val="0"/>
        </w:rPr>
        <w:t>Figura</w:t>
      </w:r>
      <w:proofErr w:type="spellEnd"/>
      <w:r w:rsidRPr="00466619">
        <w:rPr>
          <w:b w:val="0"/>
        </w:rPr>
        <w:t xml:space="preserve"> </w:t>
      </w:r>
      <w:r w:rsidR="003D20E3">
        <w:rPr>
          <w:b w:val="0"/>
        </w:rPr>
        <w:fldChar w:fldCharType="begin"/>
      </w:r>
      <w:r w:rsidR="003D20E3">
        <w:rPr>
          <w:b w:val="0"/>
        </w:rPr>
        <w:instrText xml:space="preserve"> SEQ Figura \* ARABIC </w:instrText>
      </w:r>
      <w:r w:rsidR="003D20E3">
        <w:rPr>
          <w:b w:val="0"/>
        </w:rPr>
        <w:fldChar w:fldCharType="separate"/>
      </w:r>
      <w:r w:rsidR="00A138D3">
        <w:rPr>
          <w:b w:val="0"/>
          <w:noProof/>
        </w:rPr>
        <w:t>9</w:t>
      </w:r>
      <w:r w:rsidR="003D20E3">
        <w:rPr>
          <w:b w:val="0"/>
        </w:rPr>
        <w:fldChar w:fldCharType="end"/>
      </w:r>
      <w:r w:rsidRPr="00466619">
        <w:rPr>
          <w:b w:val="0"/>
        </w:rPr>
        <w:t xml:space="preserve"> - </w:t>
      </w:r>
      <w:proofErr w:type="spellStart"/>
      <w:r w:rsidRPr="00466619">
        <w:rPr>
          <w:b w:val="0"/>
        </w:rPr>
        <w:t>Seleção</w:t>
      </w:r>
      <w:proofErr w:type="spellEnd"/>
      <w:r w:rsidRPr="00466619">
        <w:rPr>
          <w:b w:val="0"/>
        </w:rPr>
        <w:t xml:space="preserve"> de </w:t>
      </w:r>
      <w:proofErr w:type="spellStart"/>
      <w:r w:rsidRPr="00466619">
        <w:rPr>
          <w:b w:val="0"/>
        </w:rPr>
        <w:t>referência</w:t>
      </w:r>
      <w:bookmarkEnd w:id="37"/>
      <w:proofErr w:type="spellEnd"/>
    </w:p>
    <w:p w14:paraId="3E712E7C" w14:textId="77777777" w:rsidR="00466619" w:rsidRDefault="00466619" w:rsidP="007722D0">
      <w:pPr>
        <w:pStyle w:val="MonografiaCorpoTexto"/>
      </w:pPr>
      <w:r>
        <w:rPr>
          <w:noProof/>
          <w:lang w:eastAsia="pt-BR"/>
        </w:rPr>
        <w:drawing>
          <wp:inline distT="0" distB="0" distL="0" distR="0" wp14:anchorId="3E3E1C2C" wp14:editId="6FCB8AC0">
            <wp:extent cx="5753100" cy="2428875"/>
            <wp:effectExtent l="0" t="0" r="0" b="9525"/>
            <wp:docPr id="20" name="Imagem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753100" cy="2428875"/>
                    </a:xfrm>
                    <a:prstGeom prst="rect">
                      <a:avLst/>
                    </a:prstGeom>
                    <a:noFill/>
                    <a:ln>
                      <a:noFill/>
                    </a:ln>
                  </pic:spPr>
                </pic:pic>
              </a:graphicData>
            </a:graphic>
          </wp:inline>
        </w:drawing>
      </w:r>
    </w:p>
    <w:p w14:paraId="17111E98" w14:textId="77777777" w:rsidR="00047D17" w:rsidRDefault="00047D17" w:rsidP="00047D17">
      <w:pPr>
        <w:pStyle w:val="MonografiaCorpoTexto"/>
      </w:pPr>
      <w:r>
        <w:tab/>
        <w:t xml:space="preserve">Caso a referência não esteja no banco de dados do Mendeley, você pode inserir qualquer referência no banco de dados do Mendeley, para isso utilize a aba Add e escolha a forma de inserção dessa referência. O mais indicado é a inserção manual, pois, irá abrir uma caixa de diálogo na qual serão </w:t>
      </w:r>
      <w:r w:rsidR="002D6397">
        <w:t>solicitadas</w:t>
      </w:r>
      <w:r>
        <w:t xml:space="preserve"> as informações da referência (Figura 10). </w:t>
      </w:r>
    </w:p>
    <w:p w14:paraId="06CF7501" w14:textId="3E912CDF" w:rsidR="002D6397" w:rsidRPr="003D20E3" w:rsidRDefault="002D6397" w:rsidP="002D6397">
      <w:pPr>
        <w:pStyle w:val="Caption"/>
        <w:keepNext/>
        <w:jc w:val="center"/>
        <w:rPr>
          <w:b w:val="0"/>
          <w:lang w:val="pt-BR"/>
        </w:rPr>
      </w:pPr>
      <w:bookmarkStart w:id="38" w:name="_Toc3392827"/>
      <w:r w:rsidRPr="003D20E3">
        <w:rPr>
          <w:b w:val="0"/>
          <w:lang w:val="pt-BR"/>
        </w:rPr>
        <w:t xml:space="preserve">Figura </w:t>
      </w:r>
      <w:r w:rsidR="003D20E3">
        <w:rPr>
          <w:b w:val="0"/>
          <w:lang w:val="pt-BR"/>
        </w:rPr>
        <w:fldChar w:fldCharType="begin"/>
      </w:r>
      <w:r w:rsidR="003D20E3">
        <w:rPr>
          <w:b w:val="0"/>
          <w:lang w:val="pt-BR"/>
        </w:rPr>
        <w:instrText xml:space="preserve"> SEQ Figura \* ARABIC </w:instrText>
      </w:r>
      <w:r w:rsidR="003D20E3">
        <w:rPr>
          <w:b w:val="0"/>
          <w:lang w:val="pt-BR"/>
        </w:rPr>
        <w:fldChar w:fldCharType="separate"/>
      </w:r>
      <w:r w:rsidR="00A138D3">
        <w:rPr>
          <w:b w:val="0"/>
          <w:noProof/>
          <w:lang w:val="pt-BR"/>
        </w:rPr>
        <w:t>10</w:t>
      </w:r>
      <w:r w:rsidR="003D20E3">
        <w:rPr>
          <w:b w:val="0"/>
          <w:lang w:val="pt-BR"/>
        </w:rPr>
        <w:fldChar w:fldCharType="end"/>
      </w:r>
      <w:r w:rsidRPr="003D20E3">
        <w:rPr>
          <w:b w:val="0"/>
          <w:lang w:val="pt-BR"/>
        </w:rPr>
        <w:t xml:space="preserve"> - Inserção manual de referências</w:t>
      </w:r>
      <w:bookmarkEnd w:id="38"/>
    </w:p>
    <w:p w14:paraId="5FC85B49" w14:textId="77777777" w:rsidR="002D6397" w:rsidRDefault="002D6397" w:rsidP="002D6397">
      <w:pPr>
        <w:pStyle w:val="MonografiaCorpoTexto"/>
        <w:jc w:val="center"/>
      </w:pPr>
      <w:r>
        <w:rPr>
          <w:noProof/>
          <w:lang w:eastAsia="pt-BR"/>
        </w:rPr>
        <w:drawing>
          <wp:inline distT="0" distB="0" distL="0" distR="0" wp14:anchorId="6E96EA46" wp14:editId="2EA66974">
            <wp:extent cx="4314419" cy="3216315"/>
            <wp:effectExtent l="0" t="0" r="0" b="3175"/>
            <wp:docPr id="21" name="Imagem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319662" cy="3220224"/>
                    </a:xfrm>
                    <a:prstGeom prst="rect">
                      <a:avLst/>
                    </a:prstGeom>
                    <a:noFill/>
                    <a:ln>
                      <a:noFill/>
                    </a:ln>
                  </pic:spPr>
                </pic:pic>
              </a:graphicData>
            </a:graphic>
          </wp:inline>
        </w:drawing>
      </w:r>
    </w:p>
    <w:p w14:paraId="2462FB01" w14:textId="77777777" w:rsidR="00C14914" w:rsidRDefault="002D6397" w:rsidP="00C14914">
      <w:pPr>
        <w:pStyle w:val="MonografiaCorpoTexto"/>
        <w:keepNext/>
      </w:pPr>
      <w:r>
        <w:lastRenderedPageBreak/>
        <w:tab/>
        <w:t>A inserção adicionando um arquivo, também funciona porém é mais provável que ele retire os metadados errados do arquivo.</w:t>
      </w:r>
      <w:r w:rsidR="00104531">
        <w:t xml:space="preserve"> Depois de criado o seu banco de dados o passo 7 ensinará a como citar essa referência. </w:t>
      </w:r>
    </w:p>
    <w:p w14:paraId="04441608" w14:textId="77777777" w:rsidR="00104531" w:rsidRDefault="00104531" w:rsidP="00C14914">
      <w:pPr>
        <w:pStyle w:val="MonografiaCorpoTexto"/>
        <w:keepNext/>
      </w:pPr>
      <w:r>
        <w:tab/>
        <w:t>Passo 7: Para fazer a citação dessa referência no word simplesmente você deve</w:t>
      </w:r>
      <w:r w:rsidR="003D20E3">
        <w:t xml:space="preserve"> clicar no texto onde vai inserir a citação</w:t>
      </w:r>
      <w:r>
        <w:t xml:space="preserve"> ir na aba referências do Word  e clicar em Insert Citation na caixa de dialogo que irá abrir simplesmente digite o autor ou o título</w:t>
      </w:r>
      <w:r w:rsidR="00400E1B">
        <w:t xml:space="preserve"> (figura 11)</w:t>
      </w:r>
      <w:r>
        <w:t xml:space="preserve">. </w:t>
      </w:r>
    </w:p>
    <w:p w14:paraId="430DDB04" w14:textId="59ACC851" w:rsidR="003D20E3" w:rsidRPr="003D20E3" w:rsidRDefault="003D20E3" w:rsidP="003D20E3">
      <w:pPr>
        <w:pStyle w:val="Caption"/>
        <w:keepNext/>
        <w:jc w:val="center"/>
        <w:rPr>
          <w:b w:val="0"/>
        </w:rPr>
      </w:pPr>
      <w:bookmarkStart w:id="39" w:name="_Toc3392828"/>
      <w:proofErr w:type="spellStart"/>
      <w:r w:rsidRPr="003D20E3">
        <w:rPr>
          <w:b w:val="0"/>
        </w:rPr>
        <w:t>Figura</w:t>
      </w:r>
      <w:proofErr w:type="spellEnd"/>
      <w:r w:rsidRPr="003D20E3">
        <w:rPr>
          <w:b w:val="0"/>
        </w:rPr>
        <w:t xml:space="preserve"> </w:t>
      </w:r>
      <w:r w:rsidRPr="003D20E3">
        <w:rPr>
          <w:b w:val="0"/>
        </w:rPr>
        <w:fldChar w:fldCharType="begin"/>
      </w:r>
      <w:r w:rsidRPr="003D20E3">
        <w:rPr>
          <w:b w:val="0"/>
        </w:rPr>
        <w:instrText xml:space="preserve"> SEQ Figura \* ARABIC </w:instrText>
      </w:r>
      <w:r w:rsidRPr="003D20E3">
        <w:rPr>
          <w:b w:val="0"/>
        </w:rPr>
        <w:fldChar w:fldCharType="separate"/>
      </w:r>
      <w:r w:rsidR="00A138D3">
        <w:rPr>
          <w:b w:val="0"/>
          <w:noProof/>
        </w:rPr>
        <w:t>11</w:t>
      </w:r>
      <w:r w:rsidRPr="003D20E3">
        <w:rPr>
          <w:b w:val="0"/>
        </w:rPr>
        <w:fldChar w:fldCharType="end"/>
      </w:r>
      <w:r w:rsidRPr="003D20E3">
        <w:rPr>
          <w:b w:val="0"/>
        </w:rPr>
        <w:t xml:space="preserve"> - </w:t>
      </w:r>
      <w:proofErr w:type="spellStart"/>
      <w:r w:rsidRPr="003D20E3">
        <w:rPr>
          <w:b w:val="0"/>
        </w:rPr>
        <w:t>Inserção</w:t>
      </w:r>
      <w:proofErr w:type="spellEnd"/>
      <w:r w:rsidRPr="003D20E3">
        <w:rPr>
          <w:b w:val="0"/>
        </w:rPr>
        <w:t xml:space="preserve"> de 1 </w:t>
      </w:r>
      <w:proofErr w:type="spellStart"/>
      <w:r w:rsidRPr="003D20E3">
        <w:rPr>
          <w:b w:val="0"/>
        </w:rPr>
        <w:t>referência</w:t>
      </w:r>
      <w:bookmarkEnd w:id="39"/>
      <w:proofErr w:type="spellEnd"/>
    </w:p>
    <w:p w14:paraId="05980571" w14:textId="77777777" w:rsidR="003D20E3" w:rsidRDefault="003D20E3" w:rsidP="003D20E3">
      <w:pPr>
        <w:pStyle w:val="MonografiaCorpoTexto"/>
        <w:keepNext/>
        <w:jc w:val="center"/>
      </w:pPr>
      <w:r>
        <w:rPr>
          <w:noProof/>
          <w:lang w:eastAsia="pt-BR"/>
        </w:rPr>
        <w:drawing>
          <wp:inline distT="0" distB="0" distL="0" distR="0" wp14:anchorId="412861E1" wp14:editId="453FCD4E">
            <wp:extent cx="4333875" cy="3085375"/>
            <wp:effectExtent l="0" t="0" r="0" b="1270"/>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370908" cy="3111740"/>
                    </a:xfrm>
                    <a:prstGeom prst="rect">
                      <a:avLst/>
                    </a:prstGeom>
                    <a:noFill/>
                    <a:ln>
                      <a:noFill/>
                    </a:ln>
                  </pic:spPr>
                </pic:pic>
              </a:graphicData>
            </a:graphic>
          </wp:inline>
        </w:drawing>
      </w:r>
    </w:p>
    <w:p w14:paraId="3415837D" w14:textId="77777777" w:rsidR="00400E1B" w:rsidRDefault="00104531" w:rsidP="00C14914">
      <w:pPr>
        <w:pStyle w:val="MonografiaCorpoTexto"/>
        <w:keepNext/>
      </w:pPr>
      <w:r>
        <w:t xml:space="preserve">Exemplos Citação </w:t>
      </w:r>
      <w:r w:rsidR="00400E1B">
        <w:t>de 1 referência</w:t>
      </w:r>
      <w:r>
        <w:t>:</w:t>
      </w:r>
      <w:r w:rsidR="00400E1B">
        <w:t xml:space="preserve"> Coloque o primeiro trabalho e insira</w:t>
      </w:r>
    </w:p>
    <w:p w14:paraId="3862182B" w14:textId="77777777" w:rsidR="00104531" w:rsidRDefault="00104531" w:rsidP="00C14914">
      <w:pPr>
        <w:pStyle w:val="MonografiaCorpoTexto"/>
        <w:keepNext/>
      </w:pPr>
      <w:r>
        <w:tab/>
        <w:t>Texto texto texto texto texto</w:t>
      </w:r>
      <w:r w:rsidRPr="00104531">
        <w:t xml:space="preserve"> </w:t>
      </w:r>
      <w:r>
        <w:t>texto texto</w:t>
      </w:r>
      <w:r w:rsidRPr="00104531">
        <w:t xml:space="preserve"> </w:t>
      </w:r>
      <w:r>
        <w:t>texto texto</w:t>
      </w:r>
      <w:r w:rsidRPr="00104531">
        <w:t xml:space="preserve"> </w:t>
      </w:r>
      <w:r>
        <w:t>texto texto</w:t>
      </w:r>
      <w:r w:rsidRPr="00104531">
        <w:t xml:space="preserve"> </w:t>
      </w:r>
      <w:r>
        <w:t>texto texto</w:t>
      </w:r>
      <w:r w:rsidRPr="00104531">
        <w:t xml:space="preserve"> </w:t>
      </w:r>
      <w:r>
        <w:t>texto texto</w:t>
      </w:r>
      <w:r w:rsidRPr="00104531">
        <w:t xml:space="preserve"> </w:t>
      </w:r>
      <w:r>
        <w:t>texto texto</w:t>
      </w:r>
      <w:r w:rsidRPr="00104531">
        <w:t xml:space="preserve"> </w:t>
      </w:r>
      <w:r>
        <w:t>texto texto</w:t>
      </w:r>
      <w:r w:rsidRPr="00104531">
        <w:t xml:space="preserve"> </w:t>
      </w:r>
      <w:r>
        <w:t>texto texto</w:t>
      </w:r>
      <w:r w:rsidRPr="00104531">
        <w:t xml:space="preserve"> </w:t>
      </w:r>
      <w:r>
        <w:t>texto texto</w:t>
      </w:r>
      <w:r w:rsidRPr="00104531">
        <w:t xml:space="preserve"> </w:t>
      </w:r>
      <w:r>
        <w:t>texto texto</w:t>
      </w:r>
      <w:r w:rsidRPr="00104531">
        <w:t xml:space="preserve"> </w:t>
      </w:r>
      <w:r>
        <w:t>texto texto</w:t>
      </w:r>
      <w:r w:rsidRPr="00104531">
        <w:t xml:space="preserve"> </w:t>
      </w:r>
      <w:r>
        <w:t>texto texto</w:t>
      </w:r>
      <w:r w:rsidRPr="00104531">
        <w:t xml:space="preserve"> </w:t>
      </w:r>
      <w:r>
        <w:t>texto texto</w:t>
      </w:r>
      <w:r w:rsidRPr="00104531">
        <w:t xml:space="preserve"> </w:t>
      </w:r>
      <w:r>
        <w:t>texto texto</w:t>
      </w:r>
      <w:r w:rsidRPr="00104531">
        <w:t xml:space="preserve"> </w:t>
      </w:r>
      <w:r>
        <w:t>texto texto</w:t>
      </w:r>
      <w:r w:rsidRPr="00104531">
        <w:t xml:space="preserve"> </w:t>
      </w:r>
      <w:r>
        <w:t>texto texto</w:t>
      </w:r>
      <w:r w:rsidRPr="00104531">
        <w:t xml:space="preserve"> </w:t>
      </w:r>
      <w:r>
        <w:t>texto texto</w:t>
      </w:r>
      <w:r w:rsidRPr="00104531">
        <w:t xml:space="preserve"> </w:t>
      </w:r>
      <w:r>
        <w:t>texto texto</w:t>
      </w:r>
      <w:r w:rsidRPr="00104531">
        <w:t xml:space="preserve"> </w:t>
      </w:r>
      <w:r>
        <w:t>texto texto</w:t>
      </w:r>
      <w:r w:rsidRPr="00104531">
        <w:t xml:space="preserve"> </w:t>
      </w:r>
      <w:r>
        <w:t>texto texto</w:t>
      </w:r>
      <w:r w:rsidRPr="00104531">
        <w:t xml:space="preserve"> </w:t>
      </w:r>
      <w:r>
        <w:t>texto texto</w:t>
      </w:r>
      <w:r w:rsidRPr="00104531">
        <w:t xml:space="preserve"> </w:t>
      </w:r>
      <w:r>
        <w:t>texto texto</w:t>
      </w:r>
      <w:r w:rsidRPr="00104531">
        <w:t xml:space="preserve"> </w:t>
      </w:r>
      <w:r>
        <w:t>texto texto</w:t>
      </w:r>
      <w:r w:rsidRPr="00104531">
        <w:t xml:space="preserve"> </w:t>
      </w:r>
      <w:r>
        <w:t>texto texto</w:t>
      </w:r>
      <w:r w:rsidR="00E6639D">
        <w:t xml:space="preserve"> </w:t>
      </w:r>
      <w:r w:rsidR="00400E1B">
        <w:fldChar w:fldCharType="begin" w:fldLock="1"/>
      </w:r>
      <w:r w:rsidR="00400E1B">
        <w:instrText>ADDIN CSL_CITATION {"citationItems":[{"id":"ITEM-1","itemData":{"ISBN":"978-85-352-8004-3","author":[{"dropping-particle":"","family":"Kalogirou","given":"Soteris","non-dropping-particle":"","parse-names":false,"suffix":""}],"edition":"2","editor":[{"dropping-particle":"","family":"Arissawa","given":"Luciana","non-dropping-particle":"","parse-names":false,"suffix":""}],"id":"ITEM-1","issued":{"date-parts":[["2016"]]},"number-of-pages":"864","publisher":"Elsevier","publisher-place":"Rio de Janeiro","title":"Engenharia de energia solar: Processos e sistemas","type":"book"},"uris":["http://www.mendeley.com/documents/?uuid=4c6f2a81-0773-42e5-9ab6-c6621c6212ac"]}],"mendeley":{"formattedCitation":"(KALOGIROU, 2016)","plainTextFormattedCitation":"(KALOGIROU, 2016)","previouslyFormattedCitation":"(KALOGIROU, 2016)"},"properties":{"noteIndex":0},"schema":"https://github.com/citation-style-language/schema/raw/master/csl-citation.json"}</w:instrText>
      </w:r>
      <w:r w:rsidR="00400E1B">
        <w:fldChar w:fldCharType="separate"/>
      </w:r>
      <w:r w:rsidR="00400E1B" w:rsidRPr="00400E1B">
        <w:rPr>
          <w:noProof/>
        </w:rPr>
        <w:t>(KALOGIROU, 2016)</w:t>
      </w:r>
      <w:r w:rsidR="00400E1B">
        <w:fldChar w:fldCharType="end"/>
      </w:r>
      <w:r w:rsidR="00400E1B">
        <w:t>.</w:t>
      </w:r>
    </w:p>
    <w:p w14:paraId="26460795" w14:textId="77777777" w:rsidR="00400E1B" w:rsidRDefault="00400E1B" w:rsidP="00C14914">
      <w:pPr>
        <w:pStyle w:val="MonografiaCorpoTexto"/>
        <w:keepNext/>
      </w:pPr>
      <w:r>
        <w:tab/>
        <w:t>Citação de 2 referências você deve apenas digitar o nome do outro autor</w:t>
      </w:r>
      <w:r w:rsidR="003D20E3">
        <w:t xml:space="preserve"> selecionar e</w:t>
      </w:r>
      <w:r>
        <w:t xml:space="preserve"> depois da virgula na caixa de diálogo </w:t>
      </w:r>
      <w:r w:rsidR="003D20E3">
        <w:t xml:space="preserve">da figura 12 </w:t>
      </w:r>
      <w:r>
        <w:t>inserir</w:t>
      </w:r>
      <w:r w:rsidR="003D20E3">
        <w:t xml:space="preserve"> o nome do segundo autor e ok.</w:t>
      </w:r>
      <w:r>
        <w:t xml:space="preserve"> </w:t>
      </w:r>
    </w:p>
    <w:p w14:paraId="679DB06D" w14:textId="77777777" w:rsidR="003D20E3" w:rsidRDefault="003D20E3" w:rsidP="00C14914">
      <w:pPr>
        <w:pStyle w:val="MonografiaCorpoTexto"/>
        <w:keepNext/>
      </w:pPr>
    </w:p>
    <w:p w14:paraId="27862283" w14:textId="77777777" w:rsidR="003D20E3" w:rsidRDefault="003D20E3" w:rsidP="00C14914">
      <w:pPr>
        <w:pStyle w:val="MonografiaCorpoTexto"/>
        <w:keepNext/>
      </w:pPr>
    </w:p>
    <w:p w14:paraId="5FE6B80E" w14:textId="77777777" w:rsidR="003D20E3" w:rsidRDefault="003D20E3" w:rsidP="00C14914">
      <w:pPr>
        <w:pStyle w:val="MonografiaCorpoTexto"/>
        <w:keepNext/>
      </w:pPr>
    </w:p>
    <w:p w14:paraId="312FE154" w14:textId="77777777" w:rsidR="003D20E3" w:rsidRDefault="003D20E3" w:rsidP="00C14914">
      <w:pPr>
        <w:pStyle w:val="MonografiaCorpoTexto"/>
        <w:keepNext/>
      </w:pPr>
    </w:p>
    <w:p w14:paraId="14E4311B" w14:textId="77777777" w:rsidR="003D20E3" w:rsidRDefault="003D20E3" w:rsidP="00C14914">
      <w:pPr>
        <w:pStyle w:val="MonografiaCorpoTexto"/>
        <w:keepNext/>
      </w:pPr>
    </w:p>
    <w:p w14:paraId="113C8744" w14:textId="678DE6C7" w:rsidR="003D20E3" w:rsidRPr="003D20E3" w:rsidRDefault="003D20E3" w:rsidP="003D20E3">
      <w:pPr>
        <w:pStyle w:val="Caption"/>
        <w:keepNext/>
        <w:jc w:val="center"/>
        <w:rPr>
          <w:b w:val="0"/>
        </w:rPr>
      </w:pPr>
      <w:bookmarkStart w:id="40" w:name="_Toc3392829"/>
      <w:proofErr w:type="spellStart"/>
      <w:r w:rsidRPr="003D20E3">
        <w:rPr>
          <w:b w:val="0"/>
        </w:rPr>
        <w:lastRenderedPageBreak/>
        <w:t>Figura</w:t>
      </w:r>
      <w:proofErr w:type="spellEnd"/>
      <w:r w:rsidRPr="003D20E3">
        <w:rPr>
          <w:b w:val="0"/>
        </w:rPr>
        <w:t xml:space="preserve"> </w:t>
      </w:r>
      <w:r w:rsidRPr="003D20E3">
        <w:rPr>
          <w:b w:val="0"/>
        </w:rPr>
        <w:fldChar w:fldCharType="begin"/>
      </w:r>
      <w:r w:rsidRPr="003D20E3">
        <w:rPr>
          <w:b w:val="0"/>
        </w:rPr>
        <w:instrText xml:space="preserve"> SEQ Figura \* ARABIC </w:instrText>
      </w:r>
      <w:r w:rsidRPr="003D20E3">
        <w:rPr>
          <w:b w:val="0"/>
        </w:rPr>
        <w:fldChar w:fldCharType="separate"/>
      </w:r>
      <w:r w:rsidR="00A138D3">
        <w:rPr>
          <w:b w:val="0"/>
          <w:noProof/>
        </w:rPr>
        <w:t>12</w:t>
      </w:r>
      <w:r w:rsidRPr="003D20E3">
        <w:rPr>
          <w:b w:val="0"/>
        </w:rPr>
        <w:fldChar w:fldCharType="end"/>
      </w:r>
      <w:r w:rsidRPr="003D20E3">
        <w:rPr>
          <w:b w:val="0"/>
        </w:rPr>
        <w:t xml:space="preserve"> - </w:t>
      </w:r>
      <w:proofErr w:type="spellStart"/>
      <w:r w:rsidRPr="003D20E3">
        <w:rPr>
          <w:b w:val="0"/>
        </w:rPr>
        <w:t>Duas</w:t>
      </w:r>
      <w:proofErr w:type="spellEnd"/>
      <w:r w:rsidRPr="003D20E3">
        <w:rPr>
          <w:b w:val="0"/>
        </w:rPr>
        <w:t xml:space="preserve"> </w:t>
      </w:r>
      <w:proofErr w:type="spellStart"/>
      <w:r w:rsidRPr="003D20E3">
        <w:rPr>
          <w:b w:val="0"/>
        </w:rPr>
        <w:t>referências</w:t>
      </w:r>
      <w:bookmarkEnd w:id="40"/>
      <w:proofErr w:type="spellEnd"/>
    </w:p>
    <w:p w14:paraId="5A1E06DB" w14:textId="77777777" w:rsidR="003D20E3" w:rsidRDefault="003D20E3" w:rsidP="003D20E3">
      <w:pPr>
        <w:pStyle w:val="MonografiaCorpoTexto"/>
        <w:keepNext/>
        <w:jc w:val="center"/>
      </w:pPr>
      <w:r>
        <w:rPr>
          <w:noProof/>
          <w:lang w:eastAsia="pt-BR"/>
        </w:rPr>
        <w:drawing>
          <wp:inline distT="0" distB="0" distL="0" distR="0" wp14:anchorId="3BB3F7A3" wp14:editId="022FFAF1">
            <wp:extent cx="3279568" cy="2047875"/>
            <wp:effectExtent l="0" t="0" r="0" b="0"/>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3294324" cy="2057089"/>
                    </a:xfrm>
                    <a:prstGeom prst="rect">
                      <a:avLst/>
                    </a:prstGeom>
                    <a:noFill/>
                    <a:ln>
                      <a:noFill/>
                    </a:ln>
                  </pic:spPr>
                </pic:pic>
              </a:graphicData>
            </a:graphic>
          </wp:inline>
        </w:drawing>
      </w:r>
    </w:p>
    <w:p w14:paraId="4CF9E084" w14:textId="77777777" w:rsidR="00400E1B" w:rsidRDefault="00400E1B" w:rsidP="00C14914">
      <w:pPr>
        <w:pStyle w:val="MonografiaCorpoTexto"/>
        <w:keepNext/>
      </w:pPr>
      <w:r>
        <w:tab/>
        <w:t>Texto texto texto texto texto</w:t>
      </w:r>
      <w:r w:rsidRPr="00104531">
        <w:t xml:space="preserve"> </w:t>
      </w:r>
      <w:r>
        <w:t>texto texto</w:t>
      </w:r>
      <w:r w:rsidRPr="00104531">
        <w:t xml:space="preserve"> </w:t>
      </w:r>
      <w:r>
        <w:t>texto texto</w:t>
      </w:r>
      <w:r w:rsidRPr="00104531">
        <w:t xml:space="preserve"> </w:t>
      </w:r>
      <w:r>
        <w:t>texto texto</w:t>
      </w:r>
      <w:r w:rsidRPr="00104531">
        <w:t xml:space="preserve"> </w:t>
      </w:r>
      <w:r>
        <w:t>texto texto</w:t>
      </w:r>
      <w:r w:rsidRPr="00104531">
        <w:t xml:space="preserve"> </w:t>
      </w:r>
      <w:r>
        <w:t>texto texto</w:t>
      </w:r>
      <w:r w:rsidRPr="00104531">
        <w:t xml:space="preserve"> </w:t>
      </w:r>
      <w:r>
        <w:t>texto texto</w:t>
      </w:r>
      <w:r w:rsidRPr="00104531">
        <w:t xml:space="preserve"> </w:t>
      </w:r>
      <w:r>
        <w:t>texto texto</w:t>
      </w:r>
      <w:r w:rsidRPr="00104531">
        <w:t xml:space="preserve"> </w:t>
      </w:r>
      <w:r>
        <w:t>texto texto</w:t>
      </w:r>
      <w:r w:rsidRPr="00104531">
        <w:t xml:space="preserve"> </w:t>
      </w:r>
      <w:r>
        <w:t>texto texto</w:t>
      </w:r>
      <w:r w:rsidRPr="00104531">
        <w:t xml:space="preserve"> </w:t>
      </w:r>
      <w:r>
        <w:t>texto texto</w:t>
      </w:r>
      <w:r w:rsidRPr="00104531">
        <w:t xml:space="preserve"> </w:t>
      </w:r>
      <w:r>
        <w:t>texto texto</w:t>
      </w:r>
      <w:r w:rsidRPr="00104531">
        <w:t xml:space="preserve"> </w:t>
      </w:r>
      <w:r>
        <w:t>texto texto</w:t>
      </w:r>
      <w:r w:rsidRPr="00104531">
        <w:t xml:space="preserve"> </w:t>
      </w:r>
      <w:r>
        <w:t>texto texto</w:t>
      </w:r>
      <w:r w:rsidRPr="00104531">
        <w:t xml:space="preserve"> </w:t>
      </w:r>
      <w:r>
        <w:t>texto texto</w:t>
      </w:r>
      <w:r w:rsidRPr="00104531">
        <w:t xml:space="preserve"> </w:t>
      </w:r>
      <w:r>
        <w:t>texto texto</w:t>
      </w:r>
      <w:r w:rsidRPr="00104531">
        <w:t xml:space="preserve"> </w:t>
      </w:r>
      <w:r>
        <w:t>texto texto</w:t>
      </w:r>
      <w:r w:rsidRPr="00104531">
        <w:t xml:space="preserve"> </w:t>
      </w:r>
      <w:r>
        <w:t>texto texto</w:t>
      </w:r>
      <w:r w:rsidRPr="00104531">
        <w:t xml:space="preserve"> </w:t>
      </w:r>
      <w:r>
        <w:t>texto texto</w:t>
      </w:r>
      <w:r w:rsidRPr="00104531">
        <w:t xml:space="preserve"> </w:t>
      </w:r>
      <w:r>
        <w:t>texto texto</w:t>
      </w:r>
      <w:r w:rsidRPr="00104531">
        <w:t xml:space="preserve"> </w:t>
      </w:r>
      <w:r>
        <w:t>texto texto</w:t>
      </w:r>
      <w:r w:rsidRPr="00104531">
        <w:t xml:space="preserve"> </w:t>
      </w:r>
      <w:r>
        <w:t>texto texto</w:t>
      </w:r>
      <w:r w:rsidRPr="00104531">
        <w:t xml:space="preserve"> </w:t>
      </w:r>
      <w:r>
        <w:t>texto texto</w:t>
      </w:r>
      <w:r w:rsidRPr="00104531">
        <w:t xml:space="preserve"> </w:t>
      </w:r>
      <w:r>
        <w:t>texto texto</w:t>
      </w:r>
      <w:r w:rsidRPr="00104531">
        <w:t xml:space="preserve"> </w:t>
      </w:r>
      <w:r>
        <w:t xml:space="preserve">texto texto </w:t>
      </w:r>
      <w:r>
        <w:fldChar w:fldCharType="begin" w:fldLock="1"/>
      </w:r>
      <w:r>
        <w:instrText>ADDIN CSL_CITATION {"citationItems":[{"id":"ITEM-1","itemData":{"DOI":"10.1016/S0038-092X (96) 00135-1","author":[{"dropping-particle":"","family":"Kalogirou","given":"Soteris A.","non-dropping-particle":"","parse-names":false,"suffix":""}],"container-title":"Solar Energy","id":"ITEM-1","issue":"6","issued":{"date-parts":[["1996"]]},"page":"465-469","title":"Design and construction of a one-axis sun-trancking system","type":"article-journal","volume":"54"},"uris":["http://www.mendeley.com/documents/?uuid=30048ace-554d-40d2-aeda-5d85152d3809"]},{"id":"ITEM-2","itemData":{"DOI":"10.1016/j.solener.2015.11.046","ISSN":"0038092X","abstract":"The distribution of the solar flux on the circumference of the absorber tube of the parabolic trough concentrator is non-uniform. It leads to circumferential non-uniformity in the tube temperature which causes bending and stresses in the absorber tube. Thus, the absorber tube gets deflected from the focal line of the trough which can damage the glass cover. In the current work, an experimental set-up has been described which is created to achieve a non-uniform distribution of the temperature on the circumference of the tube (using electrical heating) and to measure the corresponding deflection of the tube due to bending (in the vertical plane passing through the central axis of the tube). The deflection of the tube has also been calculated using analytical equations (derived in the previous work) and compared with the measurements. The results show that the analytical calculations differ from the measurements within the range of -0.26 mm to +0.50 mm (i.e. -15.4% to 16.9%). For the chosen tube dimensions and the maximum circumferential temperature difference of 30 °C, the maximum deflection due to bending is 3.2 mm. It decreases to 2.6 mm for the maximum circumferential temperature difference of 22 °C. The bending (due to circumferential temperature gradient) between 1st and 2nd support is downwards. Between 2nd and 3rd support, it is upwards. It is again downwards for the portion of the tube lying between 3rd and 4th support. The same trend of bending has been found out by analytical calculations.","author":[{"dropping-particle":"","family":"Khanna","given":"Sourav","non-dropping-particle":"","parse-names":false,"suffix":""},{"dropping-particle":"","family":"Sharma","given":"Vashi","non-dropping-particle":"","parse-names":false,"suffix":""},{"dropping-particle":"","family":"Kedare","given":"Shireesh B.","non-dropping-particle":"","parse-names":false,"suffix":""},{"dropping-particle":"","family":"Singh","given":"Suneet","non-dropping-particle":"","parse-names":false,"suffix":""}],"container-title":"Solar Energy","id":"ITEM-2","issued":{"date-parts":[["2016"]]},"title":"Experimental investigation of the bending of absorber tube of solar parabolic trough concentrator and comparison with analytical results","type":"article-journal"},"uris":["http://www.mendeley.com/documents/?uuid=070d711a-f651-4457-ac91-02aa1404409f"]}],"mendeley":{"formattedCitation":"(KALOGIROU, 1996; KHANNA et al., 2016)","plainTextFormattedCitation":"(KALOGIROU, 1996; KHANNA et al., 2016)","previouslyFormattedCitation":"(KALOGIROU, 1996; KHANNA et al., 2016)"},"properties":{"noteIndex":0},"schema":"https://github.com/citation-style-language/schema/raw/master/csl-citation.json"}</w:instrText>
      </w:r>
      <w:r>
        <w:fldChar w:fldCharType="separate"/>
      </w:r>
      <w:r w:rsidRPr="00400E1B">
        <w:rPr>
          <w:noProof/>
        </w:rPr>
        <w:t>(KALOGIROU, 1996; KHANNA et al., 2016)</w:t>
      </w:r>
      <w:r>
        <w:fldChar w:fldCharType="end"/>
      </w:r>
      <w:r>
        <w:t xml:space="preserve">. </w:t>
      </w:r>
    </w:p>
    <w:p w14:paraId="29270371" w14:textId="77777777" w:rsidR="00400E1B" w:rsidRDefault="00400E1B" w:rsidP="00C14914">
      <w:pPr>
        <w:pStyle w:val="MonografiaCorpoTexto"/>
        <w:keepNext/>
      </w:pPr>
      <w:r>
        <w:tab/>
        <w:t>Citação no meio do texto do trabalho: Você</w:t>
      </w:r>
      <w:r w:rsidR="003D20E3">
        <w:t xml:space="preserve"> inserir normalmente como casos anteriores, depois</w:t>
      </w:r>
      <w:r>
        <w:t xml:space="preserve"> clicar na </w:t>
      </w:r>
      <w:r w:rsidR="003D20E3">
        <w:t>citação da referência inserida</w:t>
      </w:r>
      <w:r>
        <w:t xml:space="preserve"> e editar manualmente da forma apresentado abaixo, irá aparecer uma caixa de diálogo perguntando se você quer manter essa alteração, nesse caso apenas confirme</w:t>
      </w:r>
      <w:r w:rsidR="003D20E3">
        <w:t xml:space="preserve"> (figura 13)</w:t>
      </w:r>
      <w:r>
        <w:t>. Isso deve ser feito para que esta apareça na lista no final do documento.</w:t>
      </w:r>
    </w:p>
    <w:p w14:paraId="58BBD792" w14:textId="2CD526DA" w:rsidR="003D20E3" w:rsidRPr="003D20E3" w:rsidRDefault="003D20E3" w:rsidP="003D20E3">
      <w:pPr>
        <w:pStyle w:val="Caption"/>
        <w:keepNext/>
        <w:jc w:val="center"/>
        <w:rPr>
          <w:b w:val="0"/>
        </w:rPr>
      </w:pPr>
      <w:bookmarkStart w:id="41" w:name="_Toc3392830"/>
      <w:proofErr w:type="spellStart"/>
      <w:r w:rsidRPr="003D20E3">
        <w:rPr>
          <w:b w:val="0"/>
        </w:rPr>
        <w:t>Figura</w:t>
      </w:r>
      <w:proofErr w:type="spellEnd"/>
      <w:r w:rsidRPr="003D20E3">
        <w:rPr>
          <w:b w:val="0"/>
        </w:rPr>
        <w:t xml:space="preserve"> </w:t>
      </w:r>
      <w:r w:rsidRPr="003D20E3">
        <w:rPr>
          <w:b w:val="0"/>
        </w:rPr>
        <w:fldChar w:fldCharType="begin"/>
      </w:r>
      <w:r w:rsidRPr="003D20E3">
        <w:rPr>
          <w:b w:val="0"/>
        </w:rPr>
        <w:instrText xml:space="preserve"> SEQ Figura \* ARABIC </w:instrText>
      </w:r>
      <w:r w:rsidRPr="003D20E3">
        <w:rPr>
          <w:b w:val="0"/>
        </w:rPr>
        <w:fldChar w:fldCharType="separate"/>
      </w:r>
      <w:r w:rsidR="00A138D3">
        <w:rPr>
          <w:b w:val="0"/>
          <w:noProof/>
        </w:rPr>
        <w:t>13</w:t>
      </w:r>
      <w:r w:rsidRPr="003D20E3">
        <w:rPr>
          <w:b w:val="0"/>
        </w:rPr>
        <w:fldChar w:fldCharType="end"/>
      </w:r>
      <w:r w:rsidRPr="003D20E3">
        <w:rPr>
          <w:b w:val="0"/>
        </w:rPr>
        <w:t xml:space="preserve"> - </w:t>
      </w:r>
      <w:proofErr w:type="spellStart"/>
      <w:r w:rsidRPr="003D20E3">
        <w:rPr>
          <w:b w:val="0"/>
        </w:rPr>
        <w:t>Edição</w:t>
      </w:r>
      <w:proofErr w:type="spellEnd"/>
      <w:r w:rsidRPr="003D20E3">
        <w:rPr>
          <w:b w:val="0"/>
        </w:rPr>
        <w:t xml:space="preserve"> da </w:t>
      </w:r>
      <w:proofErr w:type="spellStart"/>
      <w:r w:rsidRPr="003D20E3">
        <w:rPr>
          <w:b w:val="0"/>
        </w:rPr>
        <w:t>Citação</w:t>
      </w:r>
      <w:bookmarkEnd w:id="41"/>
      <w:proofErr w:type="spellEnd"/>
    </w:p>
    <w:p w14:paraId="3949EDDB" w14:textId="77777777" w:rsidR="003D20E3" w:rsidRDefault="003D20E3" w:rsidP="003D20E3">
      <w:pPr>
        <w:pStyle w:val="MonografiaCorpoTexto"/>
        <w:keepNext/>
        <w:jc w:val="center"/>
      </w:pPr>
      <w:r>
        <w:rPr>
          <w:noProof/>
          <w:lang w:eastAsia="pt-BR"/>
        </w:rPr>
        <w:drawing>
          <wp:inline distT="0" distB="0" distL="0" distR="0" wp14:anchorId="1E623051" wp14:editId="37E45C8E">
            <wp:extent cx="2466975" cy="1678804"/>
            <wp:effectExtent l="0" t="0" r="0" b="0"/>
            <wp:docPr id="6"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470701" cy="1681340"/>
                    </a:xfrm>
                    <a:prstGeom prst="rect">
                      <a:avLst/>
                    </a:prstGeom>
                    <a:noFill/>
                    <a:ln>
                      <a:noFill/>
                    </a:ln>
                  </pic:spPr>
                </pic:pic>
              </a:graphicData>
            </a:graphic>
          </wp:inline>
        </w:drawing>
      </w:r>
    </w:p>
    <w:p w14:paraId="6436C106" w14:textId="77777777" w:rsidR="00C14914" w:rsidRDefault="00400E1B" w:rsidP="003D20E3">
      <w:pPr>
        <w:pStyle w:val="MonografiaCorpoTexto"/>
        <w:keepNext/>
      </w:pPr>
      <w:r>
        <w:tab/>
        <w:t xml:space="preserve">Segundo </w:t>
      </w:r>
      <w:r>
        <w:fldChar w:fldCharType="begin" w:fldLock="1"/>
      </w:r>
      <w:r>
        <w:instrText>ADDIN CSL_CITATION {"citationItems":[{"id":"ITEM-1","itemData":{"abstract":"Introduction This report investigates the potential to accelerate the deployment of small-scale concentrated solar power (CSP) in various developing countries, with a focus on industrial process heat and rural on/off-grid applications. It was undertaken by the Carbon Trust for the Department of Energy and Climate Change and the Department for International Development, to inform the design of a possible intervention. The report sets out the need for an intervention by identifying the main barriers and market failures; it reviews relevant previous experience of demonstration and deployment of small-scale CSP; and it assesses delivery mechanisms for an intervention to scale-up deployment of these CSP applications. The project covered a number of low carbon development priority countries across three regions: India, Latin America and Sub-Saharan Africa. Within those regions, India, Kenya and Chile were chosen for detailed research. For the purposes of this research, small-scale was defined as 100kW up to 2MW, and all relevant CSP technology types were included. This study was conducted from November 2012 to January 2013 using desk-based research and interviews with experts and stakeholders. Experts from 28 organisations were interviewed, including technology suppliers, academic experts, NGOs, and government advisors, across 9 countries. The need for an intervention There is substantial growth potential in the use of small-scale CSP for industrial process heat, with a potential increase in global deployment from c. 25MW today to 63GW in 2050 – growth by a factor of 2,500 – and growth potential in Africa and Latin America of as much as a factor of 4,600 from now to 2050. Small-scale CSP can be deployed in a wide range of potential industrial applications and sectors. CSP systems are generally used to complement existing industrial process heat systems, such as coal or oil fired boilers, and reduce the consumption of fossil fuels rather than displacing them entirely. The case for CSP will vary in strength depending upon the fuel being displaced. In certain sectors and countries, CSP may offer reduced benefits, for example where sustainable biomass can be used, but in many industries biomass is not a practical option and CSP systems will displace expensive and carbon intensive fossil fuels, and accelerating deployment will offer significant carbon abatement and cost saving benefits. In addition to these benefits, using CSP to generate industrial process heat o…","author":[{"dropping-particle":"","family":"Rawlins","given":"James","non-dropping-particle":"","parse-names":false,"suffix":""},{"dropping-particle":"","family":"Ashcroft","given":"Michael","non-dropping-particle":"","parse-names":false,"suffix":""}],"container-title":"Carbon Trust","id":"ITEM-1","issued":{"date-parts":[["2013"]]},"title":"Small-scale Concentrated Solar Power - A review of current activity and potential to accelerate deployment","type":"article-journal"},"uris":["http://www.mendeley.com/documents/?uuid=e910497f-dd5d-4748-8856-f20b813f80b4"]}],"mendeley":{"formattedCitation":"(RAWLINS; ASHCROFT, 2013)","manualFormatting":"Rawlins, Ashcroft (2013)","plainTextFormattedCitation":"(RAWLINS; ASHCROFT, 2013)","previouslyFormattedCitation":"(RAWLINS; ASHCROFT, 2013)"},"properties":{"noteIndex":0},"schema":"https://github.com/citation-style-language/schema/raw/master/csl-citation.json"}</w:instrText>
      </w:r>
      <w:r>
        <w:fldChar w:fldCharType="separate"/>
      </w:r>
      <w:r w:rsidRPr="00400E1B">
        <w:rPr>
          <w:noProof/>
        </w:rPr>
        <w:t>Rawlins</w:t>
      </w:r>
      <w:r>
        <w:rPr>
          <w:noProof/>
        </w:rPr>
        <w:t>,</w:t>
      </w:r>
      <w:r w:rsidRPr="00400E1B">
        <w:rPr>
          <w:noProof/>
        </w:rPr>
        <w:t xml:space="preserve"> Ashcroft </w:t>
      </w:r>
      <w:r>
        <w:rPr>
          <w:noProof/>
        </w:rPr>
        <w:t>(</w:t>
      </w:r>
      <w:r w:rsidRPr="00400E1B">
        <w:rPr>
          <w:noProof/>
        </w:rPr>
        <w:t>2013)</w:t>
      </w:r>
      <w:r>
        <w:fldChar w:fldCharType="end"/>
      </w:r>
      <w:r>
        <w:t>, texto texto texto texto texto</w:t>
      </w:r>
      <w:r w:rsidRPr="00104531">
        <w:t xml:space="preserve"> </w:t>
      </w:r>
      <w:r>
        <w:t>texto texto</w:t>
      </w:r>
      <w:r w:rsidRPr="00104531">
        <w:t xml:space="preserve"> </w:t>
      </w:r>
      <w:r>
        <w:t>texto texto</w:t>
      </w:r>
      <w:r w:rsidRPr="00104531">
        <w:t xml:space="preserve"> </w:t>
      </w:r>
      <w:r>
        <w:t>texto texto</w:t>
      </w:r>
      <w:r w:rsidRPr="00104531">
        <w:t xml:space="preserve"> </w:t>
      </w:r>
      <w:r>
        <w:t>texto texto</w:t>
      </w:r>
      <w:r w:rsidRPr="00104531">
        <w:t xml:space="preserve"> </w:t>
      </w:r>
      <w:r>
        <w:t>texto texto</w:t>
      </w:r>
      <w:r w:rsidRPr="00104531">
        <w:t xml:space="preserve"> </w:t>
      </w:r>
      <w:r>
        <w:t>texto texto</w:t>
      </w:r>
      <w:r w:rsidRPr="00104531">
        <w:t xml:space="preserve"> </w:t>
      </w:r>
      <w:r>
        <w:t>texto texto</w:t>
      </w:r>
      <w:r w:rsidRPr="00104531">
        <w:t xml:space="preserve"> </w:t>
      </w:r>
      <w:r>
        <w:t>texto texto</w:t>
      </w:r>
      <w:r w:rsidRPr="00104531">
        <w:t xml:space="preserve"> </w:t>
      </w:r>
      <w:r>
        <w:t>texto texto</w:t>
      </w:r>
      <w:r w:rsidRPr="00104531">
        <w:t xml:space="preserve"> </w:t>
      </w:r>
      <w:r>
        <w:t>texto texto</w:t>
      </w:r>
      <w:r w:rsidRPr="00104531">
        <w:t xml:space="preserve"> </w:t>
      </w:r>
      <w:r>
        <w:t>texto texto</w:t>
      </w:r>
      <w:r w:rsidRPr="00104531">
        <w:t xml:space="preserve"> </w:t>
      </w:r>
      <w:r>
        <w:t>texto texto</w:t>
      </w:r>
      <w:r w:rsidRPr="00104531">
        <w:t xml:space="preserve"> </w:t>
      </w:r>
      <w:r>
        <w:t>texto texto</w:t>
      </w:r>
      <w:r w:rsidRPr="00104531">
        <w:t xml:space="preserve"> </w:t>
      </w:r>
      <w:r>
        <w:t>texto texto</w:t>
      </w:r>
      <w:r w:rsidRPr="00104531">
        <w:t xml:space="preserve"> </w:t>
      </w:r>
      <w:r>
        <w:t>texto texto</w:t>
      </w:r>
      <w:r w:rsidRPr="00104531">
        <w:t xml:space="preserve"> </w:t>
      </w:r>
      <w:r>
        <w:t>texto texto</w:t>
      </w:r>
      <w:r w:rsidRPr="00104531">
        <w:t xml:space="preserve"> </w:t>
      </w:r>
      <w:r>
        <w:t>texto texto</w:t>
      </w:r>
      <w:r w:rsidRPr="00104531">
        <w:t xml:space="preserve"> </w:t>
      </w:r>
      <w:r>
        <w:t>texto texto</w:t>
      </w:r>
      <w:r w:rsidRPr="00104531">
        <w:t xml:space="preserve"> </w:t>
      </w:r>
      <w:r>
        <w:t>texto texto</w:t>
      </w:r>
      <w:r w:rsidRPr="00104531">
        <w:t xml:space="preserve"> </w:t>
      </w:r>
      <w:r>
        <w:t>texto texto</w:t>
      </w:r>
      <w:r w:rsidRPr="00104531">
        <w:t xml:space="preserve"> </w:t>
      </w:r>
      <w:r>
        <w:t>texto texto</w:t>
      </w:r>
      <w:r w:rsidRPr="00104531">
        <w:t xml:space="preserve"> </w:t>
      </w:r>
      <w:r>
        <w:t>texto texto</w:t>
      </w:r>
      <w:r w:rsidRPr="00104531">
        <w:t xml:space="preserve"> </w:t>
      </w:r>
      <w:r>
        <w:t>texto texto</w:t>
      </w:r>
      <w:r w:rsidRPr="00104531">
        <w:t xml:space="preserve"> </w:t>
      </w:r>
      <w:r>
        <w:t>texto texto.</w:t>
      </w:r>
    </w:p>
    <w:p w14:paraId="2397F48C" w14:textId="77777777" w:rsidR="00763414" w:rsidRDefault="00763414" w:rsidP="00763414">
      <w:pPr>
        <w:pStyle w:val="MonografiaCorpoTexto"/>
        <w:keepNext/>
      </w:pPr>
      <w:r>
        <w:tab/>
        <w:t xml:space="preserve">Depois de todas as citações feitas vá até o tópico REFERÊNCIAS BIBLIOGRÁFICAS e insira automaticamente a lista de todas as referências que você citou. </w:t>
      </w:r>
    </w:p>
    <w:p w14:paraId="178D71E2" w14:textId="77777777" w:rsidR="00763414" w:rsidRDefault="00763414" w:rsidP="00763414">
      <w:pPr>
        <w:pStyle w:val="MonografiaCorpoTexto"/>
        <w:keepNext/>
      </w:pPr>
      <w:r>
        <w:lastRenderedPageBreak/>
        <w:tab/>
        <w:t>Apenas clique em Insert Bibliography no local desejado e sua lista será criada. Ele insere apenas as referências citadas, se você excluir ou inserir alguma ele vai apagar/inserir da lista final. Para garantir use o botão Refresh que ele atualiza a lista com as citações feitas/retiradas. O modelo de negrito e alinhado a esquerda que aparece é o padrão correto da ABNT. Elas são organizadas em ordem alfabética como a ABNT exige automaticamente.</w:t>
      </w:r>
    </w:p>
    <w:p w14:paraId="2856A878" w14:textId="77777777" w:rsidR="00763414" w:rsidRDefault="00763414" w:rsidP="003D20E3">
      <w:pPr>
        <w:pStyle w:val="MonografiaCorpoTexto"/>
        <w:keepNext/>
      </w:pPr>
      <w:r>
        <w:tab/>
      </w:r>
    </w:p>
    <w:p w14:paraId="1F89D45E" w14:textId="77777777" w:rsidR="005E496F" w:rsidRPr="00751BBC" w:rsidRDefault="005E496F" w:rsidP="005E496F">
      <w:pPr>
        <w:pStyle w:val="MonografiaCapitulo"/>
        <w:numPr>
          <w:ilvl w:val="0"/>
          <w:numId w:val="29"/>
        </w:numPr>
        <w:tabs>
          <w:tab w:val="left" w:pos="7560"/>
        </w:tabs>
        <w:spacing w:line="360" w:lineRule="auto"/>
        <w:jc w:val="both"/>
        <w:rPr>
          <w:lang w:val="pt-BR"/>
        </w:rPr>
      </w:pPr>
      <w:bookmarkStart w:id="42" w:name="_Toc494530582"/>
      <w:r>
        <w:rPr>
          <w:lang w:val="pt-BR"/>
        </w:rPr>
        <w:t>Conclusão</w:t>
      </w:r>
      <w:bookmarkEnd w:id="42"/>
      <w:r w:rsidRPr="00751BBC">
        <w:rPr>
          <w:lang w:val="pt-BR"/>
        </w:rPr>
        <w:tab/>
      </w:r>
    </w:p>
    <w:p w14:paraId="05A4ECA6" w14:textId="77777777" w:rsidR="005C715E" w:rsidRPr="008A09EE" w:rsidRDefault="008A09EE" w:rsidP="008A09EE">
      <w:pPr>
        <w:pStyle w:val="MonografiaCorpoTexto"/>
      </w:pPr>
      <w:r>
        <w:tab/>
      </w:r>
      <w:r w:rsidRPr="008A09EE">
        <w:t xml:space="preserve">Nessa parte </w:t>
      </w:r>
      <w:r w:rsidR="00827B04" w:rsidRPr="008A09EE">
        <w:t>devem-se</w:t>
      </w:r>
      <w:r w:rsidRPr="008A09EE">
        <w:t xml:space="preserve"> apresentar as conclusões referentes aos obje</w:t>
      </w:r>
      <w:r w:rsidR="00827B04">
        <w:t>tivos propostos para o trabalho de forma clara para mostrar o que se obteve com o trabalho.</w:t>
      </w:r>
    </w:p>
    <w:p w14:paraId="23174F42" w14:textId="77777777" w:rsidR="00512427" w:rsidRDefault="00512427" w:rsidP="005C715E">
      <w:pPr>
        <w:ind w:firstLine="708"/>
        <w:jc w:val="both"/>
        <w:rPr>
          <w:lang w:val="pt-BR"/>
        </w:rPr>
      </w:pPr>
    </w:p>
    <w:p w14:paraId="50485E3C" w14:textId="77777777" w:rsidR="00512427" w:rsidRDefault="00512427" w:rsidP="005C715E">
      <w:pPr>
        <w:ind w:firstLine="708"/>
        <w:jc w:val="both"/>
        <w:rPr>
          <w:lang w:val="pt-BR"/>
        </w:rPr>
      </w:pPr>
    </w:p>
    <w:p w14:paraId="0353F3AD" w14:textId="77777777" w:rsidR="00E66639" w:rsidRDefault="00E66639" w:rsidP="005C715E">
      <w:pPr>
        <w:ind w:firstLine="708"/>
        <w:jc w:val="both"/>
        <w:rPr>
          <w:lang w:val="pt-BR"/>
        </w:rPr>
      </w:pPr>
    </w:p>
    <w:p w14:paraId="46B7D916" w14:textId="77777777" w:rsidR="00E66639" w:rsidRDefault="00E66639" w:rsidP="005C715E">
      <w:pPr>
        <w:ind w:firstLine="708"/>
        <w:jc w:val="both"/>
        <w:rPr>
          <w:lang w:val="pt-BR"/>
        </w:rPr>
      </w:pPr>
    </w:p>
    <w:p w14:paraId="16100567" w14:textId="77777777" w:rsidR="00E66639" w:rsidRDefault="00E66639" w:rsidP="005C715E">
      <w:pPr>
        <w:ind w:firstLine="708"/>
        <w:jc w:val="both"/>
        <w:rPr>
          <w:lang w:val="pt-BR"/>
        </w:rPr>
      </w:pPr>
    </w:p>
    <w:p w14:paraId="7FABF3D1" w14:textId="77777777" w:rsidR="00E66639" w:rsidRDefault="00E66639" w:rsidP="005C715E">
      <w:pPr>
        <w:ind w:firstLine="708"/>
        <w:jc w:val="both"/>
        <w:rPr>
          <w:lang w:val="pt-BR"/>
        </w:rPr>
      </w:pPr>
    </w:p>
    <w:p w14:paraId="02B589FF" w14:textId="77777777" w:rsidR="00E66639" w:rsidRDefault="00E66639" w:rsidP="005C715E">
      <w:pPr>
        <w:ind w:firstLine="708"/>
        <w:jc w:val="both"/>
        <w:rPr>
          <w:lang w:val="pt-BR"/>
        </w:rPr>
      </w:pPr>
    </w:p>
    <w:p w14:paraId="097BB2DD" w14:textId="77777777" w:rsidR="00E66639" w:rsidRDefault="00E66639" w:rsidP="005C715E">
      <w:pPr>
        <w:ind w:firstLine="708"/>
        <w:jc w:val="both"/>
        <w:rPr>
          <w:lang w:val="pt-BR"/>
        </w:rPr>
      </w:pPr>
    </w:p>
    <w:p w14:paraId="698976BE" w14:textId="77777777" w:rsidR="00E66639" w:rsidRDefault="00E66639" w:rsidP="005C715E">
      <w:pPr>
        <w:ind w:firstLine="708"/>
        <w:jc w:val="both"/>
        <w:rPr>
          <w:lang w:val="pt-BR"/>
        </w:rPr>
      </w:pPr>
    </w:p>
    <w:p w14:paraId="599D392B" w14:textId="77777777" w:rsidR="00E66639" w:rsidRDefault="00E66639" w:rsidP="005C715E">
      <w:pPr>
        <w:ind w:firstLine="708"/>
        <w:jc w:val="both"/>
        <w:rPr>
          <w:lang w:val="pt-BR"/>
        </w:rPr>
      </w:pPr>
    </w:p>
    <w:p w14:paraId="7FA71596" w14:textId="77777777" w:rsidR="00E66639" w:rsidRDefault="00E66639" w:rsidP="005C715E">
      <w:pPr>
        <w:ind w:firstLine="708"/>
        <w:jc w:val="both"/>
        <w:rPr>
          <w:lang w:val="pt-BR"/>
        </w:rPr>
      </w:pPr>
    </w:p>
    <w:p w14:paraId="47F41C12" w14:textId="77777777" w:rsidR="00E66639" w:rsidRDefault="00E66639" w:rsidP="005C715E">
      <w:pPr>
        <w:ind w:firstLine="708"/>
        <w:jc w:val="both"/>
        <w:rPr>
          <w:lang w:val="pt-BR"/>
        </w:rPr>
      </w:pPr>
    </w:p>
    <w:p w14:paraId="7AE5ACB0" w14:textId="77777777" w:rsidR="00E66639" w:rsidRDefault="00E66639" w:rsidP="005C715E">
      <w:pPr>
        <w:ind w:firstLine="708"/>
        <w:jc w:val="both"/>
        <w:rPr>
          <w:lang w:val="pt-BR"/>
        </w:rPr>
      </w:pPr>
    </w:p>
    <w:p w14:paraId="581EC715" w14:textId="77777777" w:rsidR="00E66639" w:rsidRDefault="00E66639" w:rsidP="005C715E">
      <w:pPr>
        <w:ind w:firstLine="708"/>
        <w:jc w:val="both"/>
        <w:rPr>
          <w:lang w:val="pt-BR"/>
        </w:rPr>
      </w:pPr>
    </w:p>
    <w:p w14:paraId="2FC8673E" w14:textId="77777777" w:rsidR="00E66639" w:rsidRDefault="00E66639" w:rsidP="005C715E">
      <w:pPr>
        <w:ind w:firstLine="708"/>
        <w:jc w:val="both"/>
        <w:rPr>
          <w:lang w:val="pt-BR"/>
        </w:rPr>
      </w:pPr>
    </w:p>
    <w:p w14:paraId="362D7D9B" w14:textId="77777777" w:rsidR="00E66639" w:rsidRDefault="00E66639" w:rsidP="005C715E">
      <w:pPr>
        <w:ind w:firstLine="708"/>
        <w:jc w:val="both"/>
        <w:rPr>
          <w:lang w:val="pt-BR"/>
        </w:rPr>
      </w:pPr>
    </w:p>
    <w:p w14:paraId="0A38731C" w14:textId="77777777" w:rsidR="00E66639" w:rsidRDefault="00E66639" w:rsidP="005C715E">
      <w:pPr>
        <w:ind w:firstLine="708"/>
        <w:jc w:val="both"/>
        <w:rPr>
          <w:lang w:val="pt-BR"/>
        </w:rPr>
      </w:pPr>
    </w:p>
    <w:p w14:paraId="32A4BDCF" w14:textId="77777777" w:rsidR="00E66639" w:rsidRDefault="00E66639" w:rsidP="005C715E">
      <w:pPr>
        <w:ind w:firstLine="708"/>
        <w:jc w:val="both"/>
        <w:rPr>
          <w:lang w:val="pt-BR"/>
        </w:rPr>
      </w:pPr>
    </w:p>
    <w:p w14:paraId="7512705C" w14:textId="77777777" w:rsidR="00467568" w:rsidRDefault="00467568" w:rsidP="005C715E">
      <w:pPr>
        <w:ind w:firstLine="708"/>
        <w:jc w:val="both"/>
        <w:rPr>
          <w:lang w:val="pt-BR"/>
        </w:rPr>
      </w:pPr>
    </w:p>
    <w:p w14:paraId="5F6D622C" w14:textId="77777777" w:rsidR="00467568" w:rsidRDefault="00467568" w:rsidP="005C715E">
      <w:pPr>
        <w:ind w:firstLine="708"/>
        <w:jc w:val="both"/>
        <w:rPr>
          <w:lang w:val="pt-BR"/>
        </w:rPr>
      </w:pPr>
    </w:p>
    <w:p w14:paraId="025C096E" w14:textId="77777777" w:rsidR="00467568" w:rsidRDefault="00467568" w:rsidP="005C715E">
      <w:pPr>
        <w:ind w:firstLine="708"/>
        <w:jc w:val="both"/>
        <w:rPr>
          <w:lang w:val="pt-BR"/>
        </w:rPr>
      </w:pPr>
    </w:p>
    <w:p w14:paraId="1FE27377" w14:textId="77777777" w:rsidR="00467568" w:rsidRDefault="00467568" w:rsidP="005C715E">
      <w:pPr>
        <w:ind w:firstLine="708"/>
        <w:jc w:val="both"/>
        <w:rPr>
          <w:lang w:val="pt-BR"/>
        </w:rPr>
      </w:pPr>
    </w:p>
    <w:p w14:paraId="4D74600B" w14:textId="77777777" w:rsidR="00467568" w:rsidRDefault="00467568" w:rsidP="005C715E">
      <w:pPr>
        <w:ind w:firstLine="708"/>
        <w:jc w:val="both"/>
        <w:rPr>
          <w:lang w:val="pt-BR"/>
        </w:rPr>
      </w:pPr>
    </w:p>
    <w:p w14:paraId="04955F3D" w14:textId="77777777" w:rsidR="004C6A39" w:rsidRPr="00806B9E" w:rsidRDefault="00806B9E" w:rsidP="007D0946">
      <w:pPr>
        <w:pStyle w:val="MonografiaCapitulo"/>
        <w:jc w:val="center"/>
        <w:rPr>
          <w:lang w:val="pt-BR"/>
        </w:rPr>
      </w:pPr>
      <w:bookmarkStart w:id="43" w:name="_Toc494530583"/>
      <w:r w:rsidRPr="000E5686">
        <w:rPr>
          <w:lang w:val="pt-BR"/>
        </w:rPr>
        <w:lastRenderedPageBreak/>
        <w:t>REFERÊNCIAS BIBLIOGRÁFICAS</w:t>
      </w:r>
      <w:bookmarkEnd w:id="43"/>
    </w:p>
    <w:p w14:paraId="71736772" w14:textId="77777777" w:rsidR="00763414" w:rsidRPr="00763414" w:rsidRDefault="00763414" w:rsidP="00763414">
      <w:pPr>
        <w:widowControl w:val="0"/>
        <w:autoSpaceDE w:val="0"/>
        <w:autoSpaceDN w:val="0"/>
        <w:adjustRightInd w:val="0"/>
        <w:rPr>
          <w:noProof/>
        </w:rPr>
      </w:pPr>
      <w:r>
        <w:rPr>
          <w:lang w:val="pt-BR"/>
        </w:rPr>
        <w:fldChar w:fldCharType="begin" w:fldLock="1"/>
      </w:r>
      <w:r>
        <w:rPr>
          <w:lang w:val="pt-BR"/>
        </w:rPr>
        <w:instrText xml:space="preserve">ADDIN Mendeley Bibliography CSL_BIBLIOGRAPHY </w:instrText>
      </w:r>
      <w:r>
        <w:rPr>
          <w:lang w:val="pt-BR"/>
        </w:rPr>
        <w:fldChar w:fldCharType="separate"/>
      </w:r>
      <w:r w:rsidRPr="00F54846">
        <w:rPr>
          <w:noProof/>
          <w:lang w:val="pt-BR"/>
        </w:rPr>
        <w:t xml:space="preserve">KALOGIROU, S. </w:t>
      </w:r>
      <w:r w:rsidRPr="00F54846">
        <w:rPr>
          <w:b/>
          <w:bCs/>
          <w:noProof/>
          <w:lang w:val="pt-BR"/>
        </w:rPr>
        <w:t>Engenharia de energia solar: Processos e sistemas</w:t>
      </w:r>
      <w:r w:rsidRPr="00F54846">
        <w:rPr>
          <w:noProof/>
          <w:lang w:val="pt-BR"/>
        </w:rPr>
        <w:t xml:space="preserve">. </w:t>
      </w:r>
      <w:r w:rsidRPr="00763414">
        <w:rPr>
          <w:noProof/>
        </w:rPr>
        <w:t xml:space="preserve">2. ed. Rio de Janeiro: Elsevier, 2016. </w:t>
      </w:r>
    </w:p>
    <w:p w14:paraId="73547AC5" w14:textId="77777777" w:rsidR="00763414" w:rsidRPr="00763414" w:rsidRDefault="00763414" w:rsidP="00763414">
      <w:pPr>
        <w:widowControl w:val="0"/>
        <w:autoSpaceDE w:val="0"/>
        <w:autoSpaceDN w:val="0"/>
        <w:adjustRightInd w:val="0"/>
        <w:rPr>
          <w:noProof/>
        </w:rPr>
      </w:pPr>
      <w:r w:rsidRPr="00763414">
        <w:rPr>
          <w:noProof/>
        </w:rPr>
        <w:t xml:space="preserve">KALOGIROU, S. A. Design and construction of a one-axis sun-trancking system. </w:t>
      </w:r>
      <w:r w:rsidRPr="00763414">
        <w:rPr>
          <w:b/>
          <w:bCs/>
          <w:noProof/>
        </w:rPr>
        <w:t>Solar Energy</w:t>
      </w:r>
      <w:r w:rsidRPr="00763414">
        <w:rPr>
          <w:noProof/>
        </w:rPr>
        <w:t xml:space="preserve">, v. 54, n. 6, p. 465–469, 1996. </w:t>
      </w:r>
    </w:p>
    <w:p w14:paraId="0AF6C93C" w14:textId="77777777" w:rsidR="00763414" w:rsidRPr="00763414" w:rsidRDefault="00763414" w:rsidP="00763414">
      <w:pPr>
        <w:widowControl w:val="0"/>
        <w:autoSpaceDE w:val="0"/>
        <w:autoSpaceDN w:val="0"/>
        <w:adjustRightInd w:val="0"/>
        <w:rPr>
          <w:noProof/>
        </w:rPr>
      </w:pPr>
      <w:r w:rsidRPr="00763414">
        <w:rPr>
          <w:noProof/>
        </w:rPr>
        <w:t xml:space="preserve">KHANNA, S. et al. Experimental investigation of the bending of absorber tube of solar parabolic trough concentrator and comparison with analytical results. </w:t>
      </w:r>
      <w:r w:rsidRPr="00763414">
        <w:rPr>
          <w:b/>
          <w:bCs/>
          <w:noProof/>
        </w:rPr>
        <w:t>Solar Energy</w:t>
      </w:r>
      <w:r w:rsidRPr="00763414">
        <w:rPr>
          <w:noProof/>
        </w:rPr>
        <w:t xml:space="preserve">, 2016. </w:t>
      </w:r>
    </w:p>
    <w:p w14:paraId="3892CB67" w14:textId="77777777" w:rsidR="00763414" w:rsidRPr="00F54846" w:rsidRDefault="00763414" w:rsidP="00763414">
      <w:pPr>
        <w:widowControl w:val="0"/>
        <w:autoSpaceDE w:val="0"/>
        <w:autoSpaceDN w:val="0"/>
        <w:adjustRightInd w:val="0"/>
        <w:rPr>
          <w:noProof/>
          <w:lang w:val="pt-BR"/>
        </w:rPr>
      </w:pPr>
      <w:r w:rsidRPr="00763414">
        <w:rPr>
          <w:noProof/>
        </w:rPr>
        <w:t xml:space="preserve">RAWLINS, J.; ASHCROFT, M. Small-scale Concentrated Solar Power - A review of current activity and potential to accelerate deployment. </w:t>
      </w:r>
      <w:r w:rsidRPr="00F54846">
        <w:rPr>
          <w:b/>
          <w:bCs/>
          <w:noProof/>
          <w:lang w:val="pt-BR"/>
        </w:rPr>
        <w:t>Carbon Trust</w:t>
      </w:r>
      <w:r w:rsidRPr="00F54846">
        <w:rPr>
          <w:noProof/>
          <w:lang w:val="pt-BR"/>
        </w:rPr>
        <w:t xml:space="preserve">, 2013. </w:t>
      </w:r>
    </w:p>
    <w:p w14:paraId="729208A1" w14:textId="77777777" w:rsidR="00871359" w:rsidRPr="00400E1B" w:rsidRDefault="00763414" w:rsidP="00871359">
      <w:pPr>
        <w:rPr>
          <w:lang w:val="pt-BR"/>
        </w:rPr>
      </w:pPr>
      <w:r>
        <w:rPr>
          <w:lang w:val="pt-BR"/>
        </w:rPr>
        <w:fldChar w:fldCharType="end"/>
      </w:r>
    </w:p>
    <w:p w14:paraId="6761FD00" w14:textId="77777777" w:rsidR="00E66639" w:rsidRPr="00400E1B" w:rsidRDefault="00E66639" w:rsidP="00871359">
      <w:pPr>
        <w:rPr>
          <w:lang w:val="pt-BR"/>
        </w:rPr>
      </w:pPr>
    </w:p>
    <w:p w14:paraId="3533D439" w14:textId="77777777" w:rsidR="00E66639" w:rsidRPr="00400E1B" w:rsidRDefault="00E66639" w:rsidP="00871359">
      <w:pPr>
        <w:rPr>
          <w:lang w:val="pt-BR"/>
        </w:rPr>
      </w:pPr>
    </w:p>
    <w:p w14:paraId="206165C7" w14:textId="77777777" w:rsidR="00E66639" w:rsidRPr="00400E1B" w:rsidRDefault="00E66639" w:rsidP="00871359">
      <w:pPr>
        <w:rPr>
          <w:lang w:val="pt-BR"/>
        </w:rPr>
      </w:pPr>
    </w:p>
    <w:p w14:paraId="538A3951" w14:textId="77777777" w:rsidR="00E66639" w:rsidRPr="00400E1B" w:rsidRDefault="00E66639" w:rsidP="00871359">
      <w:pPr>
        <w:rPr>
          <w:lang w:val="pt-BR"/>
        </w:rPr>
      </w:pPr>
    </w:p>
    <w:p w14:paraId="78C5B0D7" w14:textId="77777777" w:rsidR="00E66639" w:rsidRPr="00400E1B" w:rsidRDefault="00E66639" w:rsidP="00871359">
      <w:pPr>
        <w:rPr>
          <w:lang w:val="pt-BR"/>
        </w:rPr>
      </w:pPr>
    </w:p>
    <w:p w14:paraId="531E0ED5" w14:textId="77777777" w:rsidR="00E66639" w:rsidRPr="00400E1B" w:rsidRDefault="00E66639" w:rsidP="00871359">
      <w:pPr>
        <w:rPr>
          <w:lang w:val="pt-BR"/>
        </w:rPr>
      </w:pPr>
    </w:p>
    <w:p w14:paraId="432BDC6B" w14:textId="77777777" w:rsidR="00E66639" w:rsidRPr="00400E1B" w:rsidRDefault="00E66639" w:rsidP="00871359">
      <w:pPr>
        <w:rPr>
          <w:lang w:val="pt-BR"/>
        </w:rPr>
      </w:pPr>
    </w:p>
    <w:p w14:paraId="04B3C2F3" w14:textId="77777777" w:rsidR="00E66639" w:rsidRPr="00400E1B" w:rsidRDefault="00E66639" w:rsidP="00871359">
      <w:pPr>
        <w:rPr>
          <w:lang w:val="pt-BR"/>
        </w:rPr>
      </w:pPr>
    </w:p>
    <w:p w14:paraId="7F4AA217" w14:textId="77777777" w:rsidR="00E66639" w:rsidRPr="00400E1B" w:rsidRDefault="00E66639" w:rsidP="00871359">
      <w:pPr>
        <w:rPr>
          <w:lang w:val="pt-BR"/>
        </w:rPr>
      </w:pPr>
    </w:p>
    <w:p w14:paraId="6D3946F0" w14:textId="77777777" w:rsidR="00E66639" w:rsidRPr="00400E1B" w:rsidRDefault="00E66639" w:rsidP="00871359">
      <w:pPr>
        <w:rPr>
          <w:lang w:val="pt-BR"/>
        </w:rPr>
      </w:pPr>
    </w:p>
    <w:p w14:paraId="49634552" w14:textId="77777777" w:rsidR="00E66639" w:rsidRPr="00400E1B" w:rsidRDefault="00E66639" w:rsidP="00871359">
      <w:pPr>
        <w:rPr>
          <w:lang w:val="pt-BR"/>
        </w:rPr>
      </w:pPr>
    </w:p>
    <w:p w14:paraId="0067366E" w14:textId="77777777" w:rsidR="00E66639" w:rsidRPr="00400E1B" w:rsidRDefault="00E66639" w:rsidP="00871359">
      <w:pPr>
        <w:rPr>
          <w:lang w:val="pt-BR"/>
        </w:rPr>
      </w:pPr>
    </w:p>
    <w:p w14:paraId="129FD30F" w14:textId="77777777" w:rsidR="00E66639" w:rsidRPr="00400E1B" w:rsidRDefault="00E66639" w:rsidP="00871359">
      <w:pPr>
        <w:rPr>
          <w:lang w:val="pt-BR"/>
        </w:rPr>
      </w:pPr>
    </w:p>
    <w:p w14:paraId="1870A9AA" w14:textId="77777777" w:rsidR="00E66639" w:rsidRPr="00400E1B" w:rsidRDefault="00E66639" w:rsidP="00871359">
      <w:pPr>
        <w:rPr>
          <w:lang w:val="pt-BR"/>
        </w:rPr>
      </w:pPr>
    </w:p>
    <w:p w14:paraId="35299DFB" w14:textId="77777777" w:rsidR="00E66639" w:rsidRPr="00400E1B" w:rsidRDefault="00E66639" w:rsidP="00871359">
      <w:pPr>
        <w:rPr>
          <w:lang w:val="pt-BR"/>
        </w:rPr>
      </w:pPr>
    </w:p>
    <w:p w14:paraId="189E6D33" w14:textId="77777777" w:rsidR="00E66639" w:rsidRPr="00400E1B" w:rsidRDefault="00E66639" w:rsidP="00871359">
      <w:pPr>
        <w:rPr>
          <w:lang w:val="pt-BR"/>
        </w:rPr>
      </w:pPr>
    </w:p>
    <w:p w14:paraId="10D0005E" w14:textId="77777777" w:rsidR="00E66639" w:rsidRPr="00400E1B" w:rsidRDefault="00E66639" w:rsidP="00871359">
      <w:pPr>
        <w:rPr>
          <w:lang w:val="pt-BR"/>
        </w:rPr>
      </w:pPr>
    </w:p>
    <w:p w14:paraId="16AACA87" w14:textId="77777777" w:rsidR="00E66639" w:rsidRPr="00400E1B" w:rsidRDefault="00E66639" w:rsidP="00871359">
      <w:pPr>
        <w:rPr>
          <w:lang w:val="pt-BR"/>
        </w:rPr>
      </w:pPr>
    </w:p>
    <w:p w14:paraId="31284F3F" w14:textId="77777777" w:rsidR="00E66639" w:rsidRPr="00400E1B" w:rsidRDefault="00E66639" w:rsidP="00871359">
      <w:pPr>
        <w:rPr>
          <w:lang w:val="pt-BR"/>
        </w:rPr>
      </w:pPr>
    </w:p>
    <w:p w14:paraId="7274F22F" w14:textId="77777777" w:rsidR="00E66639" w:rsidRPr="00400E1B" w:rsidRDefault="00E66639" w:rsidP="00871359">
      <w:pPr>
        <w:rPr>
          <w:lang w:val="pt-BR"/>
        </w:rPr>
      </w:pPr>
    </w:p>
    <w:p w14:paraId="0B7BEE29" w14:textId="77777777" w:rsidR="00E66639" w:rsidRPr="00400E1B" w:rsidRDefault="00E66639" w:rsidP="00871359">
      <w:pPr>
        <w:rPr>
          <w:lang w:val="pt-BR"/>
        </w:rPr>
      </w:pPr>
    </w:p>
    <w:p w14:paraId="2C6C62C1" w14:textId="77777777" w:rsidR="00E66639" w:rsidRPr="00400E1B" w:rsidRDefault="00E66639" w:rsidP="00871359">
      <w:pPr>
        <w:rPr>
          <w:lang w:val="pt-BR"/>
        </w:rPr>
      </w:pPr>
    </w:p>
    <w:p w14:paraId="55154102" w14:textId="77777777" w:rsidR="00E66639" w:rsidRPr="00400E1B" w:rsidRDefault="00E66639" w:rsidP="00871359">
      <w:pPr>
        <w:rPr>
          <w:lang w:val="pt-BR"/>
        </w:rPr>
      </w:pPr>
    </w:p>
    <w:p w14:paraId="2B6BBABA" w14:textId="77777777" w:rsidR="00E66639" w:rsidRPr="00400E1B" w:rsidRDefault="00E66639" w:rsidP="00871359">
      <w:pPr>
        <w:rPr>
          <w:lang w:val="pt-BR"/>
        </w:rPr>
      </w:pPr>
    </w:p>
    <w:p w14:paraId="5EE7329B" w14:textId="77777777" w:rsidR="00E66639" w:rsidRPr="00806B9E" w:rsidRDefault="00E66639" w:rsidP="00E66639">
      <w:pPr>
        <w:pStyle w:val="MonografiaCapitulo"/>
        <w:jc w:val="center"/>
        <w:rPr>
          <w:lang w:val="pt-BR"/>
        </w:rPr>
      </w:pPr>
      <w:bookmarkStart w:id="44" w:name="_Toc494530584"/>
      <w:r w:rsidRPr="00400E1B">
        <w:rPr>
          <w:lang w:val="pt-BR"/>
        </w:rPr>
        <w:t>ANEXO</w:t>
      </w:r>
      <w:bookmarkEnd w:id="44"/>
    </w:p>
    <w:p w14:paraId="668D579F" w14:textId="77777777" w:rsidR="00E66639" w:rsidRDefault="004A3828" w:rsidP="00E66639">
      <w:pPr>
        <w:rPr>
          <w:lang w:val="pt-BR"/>
        </w:rPr>
      </w:pPr>
      <w:r>
        <w:rPr>
          <w:lang w:val="pt-BR"/>
        </w:rPr>
        <w:t xml:space="preserve">Logo do IF Sudeste </w:t>
      </w:r>
      <w:r w:rsidR="000F42A5">
        <w:rPr>
          <w:lang w:val="pt-BR"/>
        </w:rPr>
        <w:t>MG</w:t>
      </w:r>
      <w:r w:rsidR="00E66639" w:rsidRPr="00871359">
        <w:rPr>
          <w:lang w:val="pt-BR"/>
        </w:rPr>
        <w:t>.</w:t>
      </w:r>
      <w:r w:rsidR="004C5DBA">
        <w:rPr>
          <w:lang w:val="pt-BR"/>
        </w:rPr>
        <w:t xml:space="preserve"> (USE SE NECESSÁRIO)</w:t>
      </w:r>
    </w:p>
    <w:p w14:paraId="57675D81" w14:textId="77777777" w:rsidR="004A3828" w:rsidRPr="00E66639" w:rsidRDefault="004A3828" w:rsidP="00E66639">
      <w:pPr>
        <w:rPr>
          <w:lang w:val="pt-BR"/>
        </w:rPr>
      </w:pPr>
      <w:r>
        <w:rPr>
          <w:noProof/>
          <w:lang w:val="pt-BR" w:eastAsia="pt-BR"/>
        </w:rPr>
        <w:drawing>
          <wp:inline distT="0" distB="0" distL="0" distR="0" wp14:anchorId="4EBF9837" wp14:editId="273F4DA6">
            <wp:extent cx="5684520" cy="1997264"/>
            <wp:effectExtent l="0" t="0" r="0" b="3175"/>
            <wp:docPr id="11" name="Imagem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684520" cy="1997264"/>
                    </a:xfrm>
                    <a:prstGeom prst="rect">
                      <a:avLst/>
                    </a:prstGeom>
                    <a:noFill/>
                    <a:ln>
                      <a:noFill/>
                    </a:ln>
                  </pic:spPr>
                </pic:pic>
              </a:graphicData>
            </a:graphic>
          </wp:inline>
        </w:drawing>
      </w:r>
      <w:bookmarkStart w:id="45" w:name="_GoBack"/>
      <w:bookmarkEnd w:id="45"/>
    </w:p>
    <w:sectPr w:rsidR="004A3828" w:rsidRPr="00E66639" w:rsidSect="00871222">
      <w:headerReference w:type="default" r:id="rId27"/>
      <w:headerReference w:type="first" r:id="rId28"/>
      <w:pgSz w:w="11907" w:h="16840" w:code="9"/>
      <w:pgMar w:top="1701" w:right="1134" w:bottom="1134" w:left="1701" w:header="851" w:footer="567"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0F7D314" w14:textId="77777777" w:rsidR="00AD7E7E" w:rsidRDefault="00AD7E7E">
      <w:r>
        <w:separator/>
      </w:r>
    </w:p>
  </w:endnote>
  <w:endnote w:type="continuationSeparator" w:id="0">
    <w:p w14:paraId="67ADC1D6" w14:textId="77777777" w:rsidR="00AD7E7E" w:rsidRDefault="00AD7E7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Unicode MS">
    <w:panose1 w:val="020B0604020202020204"/>
    <w:charset w:val="80"/>
    <w:family w:val="swiss"/>
    <w:pitch w:val="variable"/>
    <w:sig w:usb0="F7FFAFFF" w:usb1="E9DFFFFF" w:usb2="0000003F" w:usb3="00000000" w:csb0="003F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Yu Mincho">
    <w:altName w:val="MS PMincho"/>
    <w:charset w:val="80"/>
    <w:family w:val="roman"/>
    <w:pitch w:val="variable"/>
    <w:sig w:usb0="800002E7" w:usb1="2AC7FCFF" w:usb2="00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A1EBEE4" w14:textId="77777777" w:rsidR="00104531" w:rsidRDefault="00104531">
    <w:pPr>
      <w:pStyle w:val="Footer"/>
      <w:ind w:right="360"/>
      <w:jc w:val="center"/>
      <w:rPr>
        <w:sz w:val="22"/>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EF9743D" w14:textId="77777777" w:rsidR="00104531" w:rsidRDefault="00104531">
    <w:pPr>
      <w:pStyle w:val="Footer"/>
      <w:jc w:val="cen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1C38CE7" w14:textId="77777777" w:rsidR="00AD7E7E" w:rsidRDefault="00AD7E7E">
      <w:r>
        <w:separator/>
      </w:r>
    </w:p>
  </w:footnote>
  <w:footnote w:type="continuationSeparator" w:id="0">
    <w:p w14:paraId="33CA694D" w14:textId="77777777" w:rsidR="00AD7E7E" w:rsidRDefault="00AD7E7E">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53150C6" w14:textId="77777777" w:rsidR="00104531" w:rsidRDefault="00104531">
    <w:pPr>
      <w:pStyle w:val="Header"/>
    </w:pPr>
    <w:proofErr w:type="spellStart"/>
    <w:r>
      <w:t>sssssssssssssss</w:t>
    </w:r>
    <w:proofErr w:type="spellEnd"/>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CF67A6A" w14:textId="77777777" w:rsidR="00104531" w:rsidRDefault="00104531">
    <w:pPr>
      <w:pStyle w:val="Header"/>
      <w:tabs>
        <w:tab w:val="clear" w:pos="8640"/>
        <w:tab w:val="right" w:pos="9000"/>
      </w:tabs>
      <w:rPr>
        <w:i/>
        <w:u w:val="single"/>
        <w:lang w:val="pt-BR"/>
      </w:rPr>
    </w:pPr>
    <w:r>
      <w:rPr>
        <w:lang w:val="pt-BR"/>
      </w:rPr>
      <w:tab/>
    </w:r>
    <w:r>
      <w:rPr>
        <w:lang w:val="pt-BR"/>
      </w:rPr>
      <w:tab/>
    </w:r>
    <w:r>
      <w:rPr>
        <w:rStyle w:val="PageNumber"/>
      </w:rPr>
      <w:fldChar w:fldCharType="begin"/>
    </w:r>
    <w:r>
      <w:rPr>
        <w:rStyle w:val="PageNumber"/>
      </w:rPr>
      <w:instrText xml:space="preserve"> PAGE </w:instrText>
    </w:r>
    <w:r>
      <w:rPr>
        <w:rStyle w:val="PageNumber"/>
      </w:rPr>
      <w:fldChar w:fldCharType="separate"/>
    </w:r>
    <w:r w:rsidR="00D52D66">
      <w:rPr>
        <w:rStyle w:val="PageNumber"/>
        <w:noProof/>
      </w:rPr>
      <w:t>25</w:t>
    </w:r>
    <w:r>
      <w:rPr>
        <w:rStyle w:val="PageNumber"/>
      </w:rPr>
      <w:fldChar w:fldCharType="end"/>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563457D" w14:textId="77777777" w:rsidR="00104531" w:rsidRDefault="00104531">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CC3472"/>
    <w:multiLevelType w:val="hybridMultilevel"/>
    <w:tmpl w:val="60FAC620"/>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
    <w:nsid w:val="060232C5"/>
    <w:multiLevelType w:val="hybridMultilevel"/>
    <w:tmpl w:val="E70E9EAE"/>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
    <w:nsid w:val="075B5B75"/>
    <w:multiLevelType w:val="hybridMultilevel"/>
    <w:tmpl w:val="3F726590"/>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3">
    <w:nsid w:val="09C45EAF"/>
    <w:multiLevelType w:val="hybridMultilevel"/>
    <w:tmpl w:val="B0008058"/>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4">
    <w:nsid w:val="0A162B84"/>
    <w:multiLevelType w:val="hybridMultilevel"/>
    <w:tmpl w:val="1E1C90C8"/>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5">
    <w:nsid w:val="12270532"/>
    <w:multiLevelType w:val="multilevel"/>
    <w:tmpl w:val="0D306B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nsid w:val="18912779"/>
    <w:multiLevelType w:val="hybridMultilevel"/>
    <w:tmpl w:val="2F44C188"/>
    <w:lvl w:ilvl="0" w:tplc="EB4E9C08">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7">
    <w:nsid w:val="1FFF357E"/>
    <w:multiLevelType w:val="hybridMultilevel"/>
    <w:tmpl w:val="A1D62C08"/>
    <w:lvl w:ilvl="0" w:tplc="7BC840FA">
      <w:start w:val="1"/>
      <w:numFmt w:val="bullet"/>
      <w:lvlText w:val=""/>
      <w:lvlJc w:val="left"/>
      <w:pPr>
        <w:tabs>
          <w:tab w:val="num" w:pos="720"/>
        </w:tabs>
        <w:ind w:left="720" w:hanging="360"/>
      </w:pPr>
      <w:rPr>
        <w:rFonts w:ascii="Symbol" w:hAnsi="Symbol" w:hint="default"/>
      </w:rPr>
    </w:lvl>
    <w:lvl w:ilvl="1" w:tplc="1D187F38" w:tentative="1">
      <w:start w:val="1"/>
      <w:numFmt w:val="bullet"/>
      <w:lvlText w:val="o"/>
      <w:lvlJc w:val="left"/>
      <w:pPr>
        <w:tabs>
          <w:tab w:val="num" w:pos="1440"/>
        </w:tabs>
        <w:ind w:left="1440" w:hanging="360"/>
      </w:pPr>
      <w:rPr>
        <w:rFonts w:ascii="Courier New" w:hAnsi="Courier New" w:cs="Arial Unicode MS" w:hint="default"/>
      </w:rPr>
    </w:lvl>
    <w:lvl w:ilvl="2" w:tplc="2FB479F8" w:tentative="1">
      <w:start w:val="1"/>
      <w:numFmt w:val="bullet"/>
      <w:lvlText w:val=""/>
      <w:lvlJc w:val="left"/>
      <w:pPr>
        <w:tabs>
          <w:tab w:val="num" w:pos="2160"/>
        </w:tabs>
        <w:ind w:left="2160" w:hanging="360"/>
      </w:pPr>
      <w:rPr>
        <w:rFonts w:ascii="Wingdings" w:hAnsi="Wingdings" w:hint="default"/>
      </w:rPr>
    </w:lvl>
    <w:lvl w:ilvl="3" w:tplc="899EE33E" w:tentative="1">
      <w:start w:val="1"/>
      <w:numFmt w:val="bullet"/>
      <w:lvlText w:val=""/>
      <w:lvlJc w:val="left"/>
      <w:pPr>
        <w:tabs>
          <w:tab w:val="num" w:pos="2880"/>
        </w:tabs>
        <w:ind w:left="2880" w:hanging="360"/>
      </w:pPr>
      <w:rPr>
        <w:rFonts w:ascii="Symbol" w:hAnsi="Symbol" w:hint="default"/>
      </w:rPr>
    </w:lvl>
    <w:lvl w:ilvl="4" w:tplc="73589BFE" w:tentative="1">
      <w:start w:val="1"/>
      <w:numFmt w:val="bullet"/>
      <w:lvlText w:val="o"/>
      <w:lvlJc w:val="left"/>
      <w:pPr>
        <w:tabs>
          <w:tab w:val="num" w:pos="3600"/>
        </w:tabs>
        <w:ind w:left="3600" w:hanging="360"/>
      </w:pPr>
      <w:rPr>
        <w:rFonts w:ascii="Courier New" w:hAnsi="Courier New" w:cs="Arial Unicode MS" w:hint="default"/>
      </w:rPr>
    </w:lvl>
    <w:lvl w:ilvl="5" w:tplc="CF5EFC0A" w:tentative="1">
      <w:start w:val="1"/>
      <w:numFmt w:val="bullet"/>
      <w:lvlText w:val=""/>
      <w:lvlJc w:val="left"/>
      <w:pPr>
        <w:tabs>
          <w:tab w:val="num" w:pos="4320"/>
        </w:tabs>
        <w:ind w:left="4320" w:hanging="360"/>
      </w:pPr>
      <w:rPr>
        <w:rFonts w:ascii="Wingdings" w:hAnsi="Wingdings" w:hint="default"/>
      </w:rPr>
    </w:lvl>
    <w:lvl w:ilvl="6" w:tplc="AAA2731C" w:tentative="1">
      <w:start w:val="1"/>
      <w:numFmt w:val="bullet"/>
      <w:lvlText w:val=""/>
      <w:lvlJc w:val="left"/>
      <w:pPr>
        <w:tabs>
          <w:tab w:val="num" w:pos="5040"/>
        </w:tabs>
        <w:ind w:left="5040" w:hanging="360"/>
      </w:pPr>
      <w:rPr>
        <w:rFonts w:ascii="Symbol" w:hAnsi="Symbol" w:hint="default"/>
      </w:rPr>
    </w:lvl>
    <w:lvl w:ilvl="7" w:tplc="726E5DD6" w:tentative="1">
      <w:start w:val="1"/>
      <w:numFmt w:val="bullet"/>
      <w:lvlText w:val="o"/>
      <w:lvlJc w:val="left"/>
      <w:pPr>
        <w:tabs>
          <w:tab w:val="num" w:pos="5760"/>
        </w:tabs>
        <w:ind w:left="5760" w:hanging="360"/>
      </w:pPr>
      <w:rPr>
        <w:rFonts w:ascii="Courier New" w:hAnsi="Courier New" w:cs="Arial Unicode MS" w:hint="default"/>
      </w:rPr>
    </w:lvl>
    <w:lvl w:ilvl="8" w:tplc="3F10B232" w:tentative="1">
      <w:start w:val="1"/>
      <w:numFmt w:val="bullet"/>
      <w:lvlText w:val=""/>
      <w:lvlJc w:val="left"/>
      <w:pPr>
        <w:tabs>
          <w:tab w:val="num" w:pos="6480"/>
        </w:tabs>
        <w:ind w:left="6480" w:hanging="360"/>
      </w:pPr>
      <w:rPr>
        <w:rFonts w:ascii="Wingdings" w:hAnsi="Wingdings" w:hint="default"/>
      </w:rPr>
    </w:lvl>
  </w:abstractNum>
  <w:abstractNum w:abstractNumId="8">
    <w:nsid w:val="200F11A6"/>
    <w:multiLevelType w:val="hybridMultilevel"/>
    <w:tmpl w:val="7FF430D8"/>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9">
    <w:nsid w:val="211670C4"/>
    <w:multiLevelType w:val="hybridMultilevel"/>
    <w:tmpl w:val="DAD81EBA"/>
    <w:lvl w:ilvl="0" w:tplc="3F24B614">
      <w:start w:val="1"/>
      <w:numFmt w:val="bullet"/>
      <w:lvlText w:val=""/>
      <w:lvlJc w:val="left"/>
      <w:pPr>
        <w:tabs>
          <w:tab w:val="num" w:pos="720"/>
        </w:tabs>
        <w:ind w:left="720" w:hanging="360"/>
      </w:pPr>
      <w:rPr>
        <w:rFonts w:ascii="Symbol" w:hAnsi="Symbol" w:hint="default"/>
      </w:rPr>
    </w:lvl>
    <w:lvl w:ilvl="1" w:tplc="92322424" w:tentative="1">
      <w:start w:val="1"/>
      <w:numFmt w:val="bullet"/>
      <w:lvlText w:val="o"/>
      <w:lvlJc w:val="left"/>
      <w:pPr>
        <w:tabs>
          <w:tab w:val="num" w:pos="1440"/>
        </w:tabs>
        <w:ind w:left="1440" w:hanging="360"/>
      </w:pPr>
      <w:rPr>
        <w:rFonts w:ascii="Courier New" w:hAnsi="Courier New" w:hint="default"/>
      </w:rPr>
    </w:lvl>
    <w:lvl w:ilvl="2" w:tplc="DE7E0656" w:tentative="1">
      <w:start w:val="1"/>
      <w:numFmt w:val="bullet"/>
      <w:lvlText w:val=""/>
      <w:lvlJc w:val="left"/>
      <w:pPr>
        <w:tabs>
          <w:tab w:val="num" w:pos="2160"/>
        </w:tabs>
        <w:ind w:left="2160" w:hanging="360"/>
      </w:pPr>
      <w:rPr>
        <w:rFonts w:ascii="Wingdings" w:hAnsi="Wingdings" w:hint="default"/>
      </w:rPr>
    </w:lvl>
    <w:lvl w:ilvl="3" w:tplc="88F2145A" w:tentative="1">
      <w:start w:val="1"/>
      <w:numFmt w:val="bullet"/>
      <w:lvlText w:val=""/>
      <w:lvlJc w:val="left"/>
      <w:pPr>
        <w:tabs>
          <w:tab w:val="num" w:pos="2880"/>
        </w:tabs>
        <w:ind w:left="2880" w:hanging="360"/>
      </w:pPr>
      <w:rPr>
        <w:rFonts w:ascii="Symbol" w:hAnsi="Symbol" w:hint="default"/>
      </w:rPr>
    </w:lvl>
    <w:lvl w:ilvl="4" w:tplc="0DA6E0BA" w:tentative="1">
      <w:start w:val="1"/>
      <w:numFmt w:val="bullet"/>
      <w:lvlText w:val="o"/>
      <w:lvlJc w:val="left"/>
      <w:pPr>
        <w:tabs>
          <w:tab w:val="num" w:pos="3600"/>
        </w:tabs>
        <w:ind w:left="3600" w:hanging="360"/>
      </w:pPr>
      <w:rPr>
        <w:rFonts w:ascii="Courier New" w:hAnsi="Courier New" w:hint="default"/>
      </w:rPr>
    </w:lvl>
    <w:lvl w:ilvl="5" w:tplc="C720D2E2" w:tentative="1">
      <w:start w:val="1"/>
      <w:numFmt w:val="bullet"/>
      <w:lvlText w:val=""/>
      <w:lvlJc w:val="left"/>
      <w:pPr>
        <w:tabs>
          <w:tab w:val="num" w:pos="4320"/>
        </w:tabs>
        <w:ind w:left="4320" w:hanging="360"/>
      </w:pPr>
      <w:rPr>
        <w:rFonts w:ascii="Wingdings" w:hAnsi="Wingdings" w:hint="default"/>
      </w:rPr>
    </w:lvl>
    <w:lvl w:ilvl="6" w:tplc="D0C23808" w:tentative="1">
      <w:start w:val="1"/>
      <w:numFmt w:val="bullet"/>
      <w:lvlText w:val=""/>
      <w:lvlJc w:val="left"/>
      <w:pPr>
        <w:tabs>
          <w:tab w:val="num" w:pos="5040"/>
        </w:tabs>
        <w:ind w:left="5040" w:hanging="360"/>
      </w:pPr>
      <w:rPr>
        <w:rFonts w:ascii="Symbol" w:hAnsi="Symbol" w:hint="default"/>
      </w:rPr>
    </w:lvl>
    <w:lvl w:ilvl="7" w:tplc="0002BB32" w:tentative="1">
      <w:start w:val="1"/>
      <w:numFmt w:val="bullet"/>
      <w:lvlText w:val="o"/>
      <w:lvlJc w:val="left"/>
      <w:pPr>
        <w:tabs>
          <w:tab w:val="num" w:pos="5760"/>
        </w:tabs>
        <w:ind w:left="5760" w:hanging="360"/>
      </w:pPr>
      <w:rPr>
        <w:rFonts w:ascii="Courier New" w:hAnsi="Courier New" w:hint="default"/>
      </w:rPr>
    </w:lvl>
    <w:lvl w:ilvl="8" w:tplc="0680D1D4" w:tentative="1">
      <w:start w:val="1"/>
      <w:numFmt w:val="bullet"/>
      <w:lvlText w:val=""/>
      <w:lvlJc w:val="left"/>
      <w:pPr>
        <w:tabs>
          <w:tab w:val="num" w:pos="6480"/>
        </w:tabs>
        <w:ind w:left="6480" w:hanging="360"/>
      </w:pPr>
      <w:rPr>
        <w:rFonts w:ascii="Wingdings" w:hAnsi="Wingdings" w:hint="default"/>
      </w:rPr>
    </w:lvl>
  </w:abstractNum>
  <w:abstractNum w:abstractNumId="10">
    <w:nsid w:val="24644AB6"/>
    <w:multiLevelType w:val="hybridMultilevel"/>
    <w:tmpl w:val="F82A13A0"/>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1">
    <w:nsid w:val="27B34693"/>
    <w:multiLevelType w:val="hybridMultilevel"/>
    <w:tmpl w:val="7C8ED710"/>
    <w:lvl w:ilvl="0" w:tplc="06565C0A">
      <w:start w:val="1"/>
      <w:numFmt w:val="bullet"/>
      <w:lvlText w:val=""/>
      <w:lvlJc w:val="left"/>
      <w:pPr>
        <w:tabs>
          <w:tab w:val="num" w:pos="720"/>
        </w:tabs>
        <w:ind w:left="720" w:hanging="360"/>
      </w:pPr>
      <w:rPr>
        <w:rFonts w:ascii="Symbol" w:hAnsi="Symbol" w:hint="default"/>
      </w:rPr>
    </w:lvl>
    <w:lvl w:ilvl="1" w:tplc="7A8EFC0A" w:tentative="1">
      <w:start w:val="1"/>
      <w:numFmt w:val="bullet"/>
      <w:lvlText w:val="o"/>
      <w:lvlJc w:val="left"/>
      <w:pPr>
        <w:tabs>
          <w:tab w:val="num" w:pos="1440"/>
        </w:tabs>
        <w:ind w:left="1440" w:hanging="360"/>
      </w:pPr>
      <w:rPr>
        <w:rFonts w:ascii="Courier New" w:hAnsi="Courier New" w:cs="Arial Unicode MS" w:hint="default"/>
      </w:rPr>
    </w:lvl>
    <w:lvl w:ilvl="2" w:tplc="97365F8A" w:tentative="1">
      <w:start w:val="1"/>
      <w:numFmt w:val="bullet"/>
      <w:lvlText w:val=""/>
      <w:lvlJc w:val="left"/>
      <w:pPr>
        <w:tabs>
          <w:tab w:val="num" w:pos="2160"/>
        </w:tabs>
        <w:ind w:left="2160" w:hanging="360"/>
      </w:pPr>
      <w:rPr>
        <w:rFonts w:ascii="Wingdings" w:hAnsi="Wingdings" w:hint="default"/>
      </w:rPr>
    </w:lvl>
    <w:lvl w:ilvl="3" w:tplc="8530E8DA" w:tentative="1">
      <w:start w:val="1"/>
      <w:numFmt w:val="bullet"/>
      <w:lvlText w:val=""/>
      <w:lvlJc w:val="left"/>
      <w:pPr>
        <w:tabs>
          <w:tab w:val="num" w:pos="2880"/>
        </w:tabs>
        <w:ind w:left="2880" w:hanging="360"/>
      </w:pPr>
      <w:rPr>
        <w:rFonts w:ascii="Symbol" w:hAnsi="Symbol" w:hint="default"/>
      </w:rPr>
    </w:lvl>
    <w:lvl w:ilvl="4" w:tplc="AA8E84BC" w:tentative="1">
      <w:start w:val="1"/>
      <w:numFmt w:val="bullet"/>
      <w:lvlText w:val="o"/>
      <w:lvlJc w:val="left"/>
      <w:pPr>
        <w:tabs>
          <w:tab w:val="num" w:pos="3600"/>
        </w:tabs>
        <w:ind w:left="3600" w:hanging="360"/>
      </w:pPr>
      <w:rPr>
        <w:rFonts w:ascii="Courier New" w:hAnsi="Courier New" w:cs="Arial Unicode MS" w:hint="default"/>
      </w:rPr>
    </w:lvl>
    <w:lvl w:ilvl="5" w:tplc="96FE291C" w:tentative="1">
      <w:start w:val="1"/>
      <w:numFmt w:val="bullet"/>
      <w:lvlText w:val=""/>
      <w:lvlJc w:val="left"/>
      <w:pPr>
        <w:tabs>
          <w:tab w:val="num" w:pos="4320"/>
        </w:tabs>
        <w:ind w:left="4320" w:hanging="360"/>
      </w:pPr>
      <w:rPr>
        <w:rFonts w:ascii="Wingdings" w:hAnsi="Wingdings" w:hint="default"/>
      </w:rPr>
    </w:lvl>
    <w:lvl w:ilvl="6" w:tplc="95929840" w:tentative="1">
      <w:start w:val="1"/>
      <w:numFmt w:val="bullet"/>
      <w:lvlText w:val=""/>
      <w:lvlJc w:val="left"/>
      <w:pPr>
        <w:tabs>
          <w:tab w:val="num" w:pos="5040"/>
        </w:tabs>
        <w:ind w:left="5040" w:hanging="360"/>
      </w:pPr>
      <w:rPr>
        <w:rFonts w:ascii="Symbol" w:hAnsi="Symbol" w:hint="default"/>
      </w:rPr>
    </w:lvl>
    <w:lvl w:ilvl="7" w:tplc="4F641F30" w:tentative="1">
      <w:start w:val="1"/>
      <w:numFmt w:val="bullet"/>
      <w:lvlText w:val="o"/>
      <w:lvlJc w:val="left"/>
      <w:pPr>
        <w:tabs>
          <w:tab w:val="num" w:pos="5760"/>
        </w:tabs>
        <w:ind w:left="5760" w:hanging="360"/>
      </w:pPr>
      <w:rPr>
        <w:rFonts w:ascii="Courier New" w:hAnsi="Courier New" w:cs="Arial Unicode MS" w:hint="default"/>
      </w:rPr>
    </w:lvl>
    <w:lvl w:ilvl="8" w:tplc="DEC6CD68" w:tentative="1">
      <w:start w:val="1"/>
      <w:numFmt w:val="bullet"/>
      <w:lvlText w:val=""/>
      <w:lvlJc w:val="left"/>
      <w:pPr>
        <w:tabs>
          <w:tab w:val="num" w:pos="6480"/>
        </w:tabs>
        <w:ind w:left="6480" w:hanging="360"/>
      </w:pPr>
      <w:rPr>
        <w:rFonts w:ascii="Wingdings" w:hAnsi="Wingdings" w:hint="default"/>
      </w:rPr>
    </w:lvl>
  </w:abstractNum>
  <w:abstractNum w:abstractNumId="12">
    <w:nsid w:val="305E503F"/>
    <w:multiLevelType w:val="hybridMultilevel"/>
    <w:tmpl w:val="85C67412"/>
    <w:lvl w:ilvl="0" w:tplc="04160005">
      <w:start w:val="1"/>
      <w:numFmt w:val="bullet"/>
      <w:lvlText w:val=""/>
      <w:lvlJc w:val="left"/>
      <w:pPr>
        <w:tabs>
          <w:tab w:val="num" w:pos="1432"/>
        </w:tabs>
        <w:ind w:left="1432" w:hanging="360"/>
      </w:pPr>
      <w:rPr>
        <w:rFonts w:ascii="Wingdings" w:hAnsi="Wingdings" w:hint="default"/>
      </w:rPr>
    </w:lvl>
    <w:lvl w:ilvl="1" w:tplc="04160003" w:tentative="1">
      <w:start w:val="1"/>
      <w:numFmt w:val="bullet"/>
      <w:lvlText w:val="o"/>
      <w:lvlJc w:val="left"/>
      <w:pPr>
        <w:tabs>
          <w:tab w:val="num" w:pos="2152"/>
        </w:tabs>
        <w:ind w:left="2152" w:hanging="360"/>
      </w:pPr>
      <w:rPr>
        <w:rFonts w:ascii="Courier New" w:hAnsi="Courier New" w:cs="Courier New" w:hint="default"/>
      </w:rPr>
    </w:lvl>
    <w:lvl w:ilvl="2" w:tplc="04160005" w:tentative="1">
      <w:start w:val="1"/>
      <w:numFmt w:val="bullet"/>
      <w:lvlText w:val=""/>
      <w:lvlJc w:val="left"/>
      <w:pPr>
        <w:tabs>
          <w:tab w:val="num" w:pos="2872"/>
        </w:tabs>
        <w:ind w:left="2872" w:hanging="360"/>
      </w:pPr>
      <w:rPr>
        <w:rFonts w:ascii="Wingdings" w:hAnsi="Wingdings" w:hint="default"/>
      </w:rPr>
    </w:lvl>
    <w:lvl w:ilvl="3" w:tplc="04160001" w:tentative="1">
      <w:start w:val="1"/>
      <w:numFmt w:val="bullet"/>
      <w:lvlText w:val=""/>
      <w:lvlJc w:val="left"/>
      <w:pPr>
        <w:tabs>
          <w:tab w:val="num" w:pos="3592"/>
        </w:tabs>
        <w:ind w:left="3592" w:hanging="360"/>
      </w:pPr>
      <w:rPr>
        <w:rFonts w:ascii="Symbol" w:hAnsi="Symbol" w:hint="default"/>
      </w:rPr>
    </w:lvl>
    <w:lvl w:ilvl="4" w:tplc="04160003" w:tentative="1">
      <w:start w:val="1"/>
      <w:numFmt w:val="bullet"/>
      <w:lvlText w:val="o"/>
      <w:lvlJc w:val="left"/>
      <w:pPr>
        <w:tabs>
          <w:tab w:val="num" w:pos="4312"/>
        </w:tabs>
        <w:ind w:left="4312" w:hanging="360"/>
      </w:pPr>
      <w:rPr>
        <w:rFonts w:ascii="Courier New" w:hAnsi="Courier New" w:cs="Courier New" w:hint="default"/>
      </w:rPr>
    </w:lvl>
    <w:lvl w:ilvl="5" w:tplc="04160005" w:tentative="1">
      <w:start w:val="1"/>
      <w:numFmt w:val="bullet"/>
      <w:lvlText w:val=""/>
      <w:lvlJc w:val="left"/>
      <w:pPr>
        <w:tabs>
          <w:tab w:val="num" w:pos="5032"/>
        </w:tabs>
        <w:ind w:left="5032" w:hanging="360"/>
      </w:pPr>
      <w:rPr>
        <w:rFonts w:ascii="Wingdings" w:hAnsi="Wingdings" w:hint="default"/>
      </w:rPr>
    </w:lvl>
    <w:lvl w:ilvl="6" w:tplc="04160001" w:tentative="1">
      <w:start w:val="1"/>
      <w:numFmt w:val="bullet"/>
      <w:lvlText w:val=""/>
      <w:lvlJc w:val="left"/>
      <w:pPr>
        <w:tabs>
          <w:tab w:val="num" w:pos="5752"/>
        </w:tabs>
        <w:ind w:left="5752" w:hanging="360"/>
      </w:pPr>
      <w:rPr>
        <w:rFonts w:ascii="Symbol" w:hAnsi="Symbol" w:hint="default"/>
      </w:rPr>
    </w:lvl>
    <w:lvl w:ilvl="7" w:tplc="04160003" w:tentative="1">
      <w:start w:val="1"/>
      <w:numFmt w:val="bullet"/>
      <w:lvlText w:val="o"/>
      <w:lvlJc w:val="left"/>
      <w:pPr>
        <w:tabs>
          <w:tab w:val="num" w:pos="6472"/>
        </w:tabs>
        <w:ind w:left="6472" w:hanging="360"/>
      </w:pPr>
      <w:rPr>
        <w:rFonts w:ascii="Courier New" w:hAnsi="Courier New" w:cs="Courier New" w:hint="default"/>
      </w:rPr>
    </w:lvl>
    <w:lvl w:ilvl="8" w:tplc="04160005" w:tentative="1">
      <w:start w:val="1"/>
      <w:numFmt w:val="bullet"/>
      <w:lvlText w:val=""/>
      <w:lvlJc w:val="left"/>
      <w:pPr>
        <w:tabs>
          <w:tab w:val="num" w:pos="7192"/>
        </w:tabs>
        <w:ind w:left="7192" w:hanging="360"/>
      </w:pPr>
      <w:rPr>
        <w:rFonts w:ascii="Wingdings" w:hAnsi="Wingdings" w:hint="default"/>
      </w:rPr>
    </w:lvl>
  </w:abstractNum>
  <w:abstractNum w:abstractNumId="13">
    <w:nsid w:val="33F45D67"/>
    <w:multiLevelType w:val="multilevel"/>
    <w:tmpl w:val="26063E6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nsid w:val="3DB633E0"/>
    <w:multiLevelType w:val="hybridMultilevel"/>
    <w:tmpl w:val="5EE85464"/>
    <w:lvl w:ilvl="0" w:tplc="EB4E9C08">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5">
    <w:nsid w:val="3E3F27C4"/>
    <w:multiLevelType w:val="hybridMultilevel"/>
    <w:tmpl w:val="7A8E2974"/>
    <w:lvl w:ilvl="0" w:tplc="082CD3F2">
      <w:start w:val="1"/>
      <w:numFmt w:val="bullet"/>
      <w:lvlText w:val=""/>
      <w:lvlJc w:val="left"/>
      <w:pPr>
        <w:tabs>
          <w:tab w:val="num" w:pos="1492"/>
        </w:tabs>
        <w:ind w:left="1492" w:hanging="360"/>
      </w:pPr>
      <w:rPr>
        <w:rFonts w:ascii="Symbol" w:hAnsi="Symbol" w:hint="default"/>
      </w:rPr>
    </w:lvl>
    <w:lvl w:ilvl="1" w:tplc="86EC8074" w:tentative="1">
      <w:start w:val="1"/>
      <w:numFmt w:val="bullet"/>
      <w:lvlText w:val="o"/>
      <w:lvlJc w:val="left"/>
      <w:pPr>
        <w:tabs>
          <w:tab w:val="num" w:pos="2212"/>
        </w:tabs>
        <w:ind w:left="2212" w:hanging="360"/>
      </w:pPr>
      <w:rPr>
        <w:rFonts w:ascii="Courier New" w:hAnsi="Courier New" w:cs="Arial Unicode MS" w:hint="default"/>
      </w:rPr>
    </w:lvl>
    <w:lvl w:ilvl="2" w:tplc="740428F0" w:tentative="1">
      <w:start w:val="1"/>
      <w:numFmt w:val="bullet"/>
      <w:lvlText w:val=""/>
      <w:lvlJc w:val="left"/>
      <w:pPr>
        <w:tabs>
          <w:tab w:val="num" w:pos="2932"/>
        </w:tabs>
        <w:ind w:left="2932" w:hanging="360"/>
      </w:pPr>
      <w:rPr>
        <w:rFonts w:ascii="Wingdings" w:hAnsi="Wingdings" w:hint="default"/>
      </w:rPr>
    </w:lvl>
    <w:lvl w:ilvl="3" w:tplc="F05A4726" w:tentative="1">
      <w:start w:val="1"/>
      <w:numFmt w:val="bullet"/>
      <w:lvlText w:val=""/>
      <w:lvlJc w:val="left"/>
      <w:pPr>
        <w:tabs>
          <w:tab w:val="num" w:pos="3652"/>
        </w:tabs>
        <w:ind w:left="3652" w:hanging="360"/>
      </w:pPr>
      <w:rPr>
        <w:rFonts w:ascii="Symbol" w:hAnsi="Symbol" w:hint="default"/>
      </w:rPr>
    </w:lvl>
    <w:lvl w:ilvl="4" w:tplc="0F686EA2" w:tentative="1">
      <w:start w:val="1"/>
      <w:numFmt w:val="bullet"/>
      <w:lvlText w:val="o"/>
      <w:lvlJc w:val="left"/>
      <w:pPr>
        <w:tabs>
          <w:tab w:val="num" w:pos="4372"/>
        </w:tabs>
        <w:ind w:left="4372" w:hanging="360"/>
      </w:pPr>
      <w:rPr>
        <w:rFonts w:ascii="Courier New" w:hAnsi="Courier New" w:cs="Arial Unicode MS" w:hint="default"/>
      </w:rPr>
    </w:lvl>
    <w:lvl w:ilvl="5" w:tplc="ACCCC308" w:tentative="1">
      <w:start w:val="1"/>
      <w:numFmt w:val="bullet"/>
      <w:lvlText w:val=""/>
      <w:lvlJc w:val="left"/>
      <w:pPr>
        <w:tabs>
          <w:tab w:val="num" w:pos="5092"/>
        </w:tabs>
        <w:ind w:left="5092" w:hanging="360"/>
      </w:pPr>
      <w:rPr>
        <w:rFonts w:ascii="Wingdings" w:hAnsi="Wingdings" w:hint="default"/>
      </w:rPr>
    </w:lvl>
    <w:lvl w:ilvl="6" w:tplc="9F2E187E" w:tentative="1">
      <w:start w:val="1"/>
      <w:numFmt w:val="bullet"/>
      <w:lvlText w:val=""/>
      <w:lvlJc w:val="left"/>
      <w:pPr>
        <w:tabs>
          <w:tab w:val="num" w:pos="5812"/>
        </w:tabs>
        <w:ind w:left="5812" w:hanging="360"/>
      </w:pPr>
      <w:rPr>
        <w:rFonts w:ascii="Symbol" w:hAnsi="Symbol" w:hint="default"/>
      </w:rPr>
    </w:lvl>
    <w:lvl w:ilvl="7" w:tplc="06F2D210" w:tentative="1">
      <w:start w:val="1"/>
      <w:numFmt w:val="bullet"/>
      <w:lvlText w:val="o"/>
      <w:lvlJc w:val="left"/>
      <w:pPr>
        <w:tabs>
          <w:tab w:val="num" w:pos="6532"/>
        </w:tabs>
        <w:ind w:left="6532" w:hanging="360"/>
      </w:pPr>
      <w:rPr>
        <w:rFonts w:ascii="Courier New" w:hAnsi="Courier New" w:cs="Arial Unicode MS" w:hint="default"/>
      </w:rPr>
    </w:lvl>
    <w:lvl w:ilvl="8" w:tplc="4F782292" w:tentative="1">
      <w:start w:val="1"/>
      <w:numFmt w:val="bullet"/>
      <w:lvlText w:val=""/>
      <w:lvlJc w:val="left"/>
      <w:pPr>
        <w:tabs>
          <w:tab w:val="num" w:pos="7252"/>
        </w:tabs>
        <w:ind w:left="7252" w:hanging="360"/>
      </w:pPr>
      <w:rPr>
        <w:rFonts w:ascii="Wingdings" w:hAnsi="Wingdings" w:hint="default"/>
      </w:rPr>
    </w:lvl>
  </w:abstractNum>
  <w:abstractNum w:abstractNumId="16">
    <w:nsid w:val="43A37B01"/>
    <w:multiLevelType w:val="multilevel"/>
    <w:tmpl w:val="57A253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nsid w:val="45AC23BB"/>
    <w:multiLevelType w:val="hybridMultilevel"/>
    <w:tmpl w:val="D6EC9C78"/>
    <w:lvl w:ilvl="0" w:tplc="04160017">
      <w:start w:val="1"/>
      <w:numFmt w:val="lowerLetter"/>
      <w:lvlText w:val="%1)"/>
      <w:lvlJc w:val="left"/>
      <w:pPr>
        <w:tabs>
          <w:tab w:val="num" w:pos="720"/>
        </w:tabs>
        <w:ind w:left="720" w:hanging="360"/>
      </w:pPr>
      <w:rPr>
        <w:rFonts w:hint="default"/>
      </w:rPr>
    </w:lvl>
    <w:lvl w:ilvl="1" w:tplc="04160001">
      <w:start w:val="1"/>
      <w:numFmt w:val="bullet"/>
      <w:lvlText w:val=""/>
      <w:lvlJc w:val="left"/>
      <w:pPr>
        <w:tabs>
          <w:tab w:val="num" w:pos="1440"/>
        </w:tabs>
        <w:ind w:left="1440" w:hanging="360"/>
      </w:pPr>
      <w:rPr>
        <w:rFonts w:ascii="Symbol" w:hAnsi="Symbol" w:hint="default"/>
      </w:rPr>
    </w:lvl>
    <w:lvl w:ilvl="2" w:tplc="04160005" w:tentative="1">
      <w:start w:val="1"/>
      <w:numFmt w:val="bullet"/>
      <w:lvlText w:val=""/>
      <w:lvlJc w:val="left"/>
      <w:pPr>
        <w:tabs>
          <w:tab w:val="num" w:pos="2160"/>
        </w:tabs>
        <w:ind w:left="2160" w:hanging="360"/>
      </w:pPr>
      <w:rPr>
        <w:rFonts w:ascii="Wingdings" w:hAnsi="Wingdings" w:hint="default"/>
      </w:rPr>
    </w:lvl>
    <w:lvl w:ilvl="3" w:tplc="04160001" w:tentative="1">
      <w:start w:val="1"/>
      <w:numFmt w:val="bullet"/>
      <w:lvlText w:val=""/>
      <w:lvlJc w:val="left"/>
      <w:pPr>
        <w:tabs>
          <w:tab w:val="num" w:pos="2880"/>
        </w:tabs>
        <w:ind w:left="2880" w:hanging="360"/>
      </w:pPr>
      <w:rPr>
        <w:rFonts w:ascii="Symbol" w:hAnsi="Symbol" w:hint="default"/>
      </w:rPr>
    </w:lvl>
    <w:lvl w:ilvl="4" w:tplc="04160003" w:tentative="1">
      <w:start w:val="1"/>
      <w:numFmt w:val="bullet"/>
      <w:lvlText w:val="o"/>
      <w:lvlJc w:val="left"/>
      <w:pPr>
        <w:tabs>
          <w:tab w:val="num" w:pos="3600"/>
        </w:tabs>
        <w:ind w:left="3600" w:hanging="360"/>
      </w:pPr>
      <w:rPr>
        <w:rFonts w:ascii="Courier New" w:hAnsi="Courier New" w:cs="Courier New" w:hint="default"/>
      </w:rPr>
    </w:lvl>
    <w:lvl w:ilvl="5" w:tplc="04160005" w:tentative="1">
      <w:start w:val="1"/>
      <w:numFmt w:val="bullet"/>
      <w:lvlText w:val=""/>
      <w:lvlJc w:val="left"/>
      <w:pPr>
        <w:tabs>
          <w:tab w:val="num" w:pos="4320"/>
        </w:tabs>
        <w:ind w:left="4320" w:hanging="360"/>
      </w:pPr>
      <w:rPr>
        <w:rFonts w:ascii="Wingdings" w:hAnsi="Wingdings" w:hint="default"/>
      </w:rPr>
    </w:lvl>
    <w:lvl w:ilvl="6" w:tplc="04160001" w:tentative="1">
      <w:start w:val="1"/>
      <w:numFmt w:val="bullet"/>
      <w:lvlText w:val=""/>
      <w:lvlJc w:val="left"/>
      <w:pPr>
        <w:tabs>
          <w:tab w:val="num" w:pos="5040"/>
        </w:tabs>
        <w:ind w:left="5040" w:hanging="360"/>
      </w:pPr>
      <w:rPr>
        <w:rFonts w:ascii="Symbol" w:hAnsi="Symbol" w:hint="default"/>
      </w:rPr>
    </w:lvl>
    <w:lvl w:ilvl="7" w:tplc="04160003" w:tentative="1">
      <w:start w:val="1"/>
      <w:numFmt w:val="bullet"/>
      <w:lvlText w:val="o"/>
      <w:lvlJc w:val="left"/>
      <w:pPr>
        <w:tabs>
          <w:tab w:val="num" w:pos="5760"/>
        </w:tabs>
        <w:ind w:left="5760" w:hanging="360"/>
      </w:pPr>
      <w:rPr>
        <w:rFonts w:ascii="Courier New" w:hAnsi="Courier New" w:cs="Courier New" w:hint="default"/>
      </w:rPr>
    </w:lvl>
    <w:lvl w:ilvl="8" w:tplc="04160005" w:tentative="1">
      <w:start w:val="1"/>
      <w:numFmt w:val="bullet"/>
      <w:lvlText w:val=""/>
      <w:lvlJc w:val="left"/>
      <w:pPr>
        <w:tabs>
          <w:tab w:val="num" w:pos="6480"/>
        </w:tabs>
        <w:ind w:left="6480" w:hanging="360"/>
      </w:pPr>
      <w:rPr>
        <w:rFonts w:ascii="Wingdings" w:hAnsi="Wingdings" w:hint="default"/>
      </w:rPr>
    </w:lvl>
  </w:abstractNum>
  <w:abstractNum w:abstractNumId="18">
    <w:nsid w:val="473F12A6"/>
    <w:multiLevelType w:val="hybridMultilevel"/>
    <w:tmpl w:val="932442C4"/>
    <w:lvl w:ilvl="0" w:tplc="BAEA4F88">
      <w:numFmt w:val="bullet"/>
      <w:lvlText w:val=""/>
      <w:lvlJc w:val="left"/>
      <w:pPr>
        <w:ind w:left="720" w:hanging="360"/>
      </w:pPr>
      <w:rPr>
        <w:rFonts w:ascii="Times New Roman" w:eastAsia="Times New Roman" w:hAnsi="Times New Roman" w:cs="Times New Roman"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9">
    <w:nsid w:val="56E13994"/>
    <w:multiLevelType w:val="hybridMultilevel"/>
    <w:tmpl w:val="CCD21D3A"/>
    <w:lvl w:ilvl="0" w:tplc="04160017">
      <w:start w:val="1"/>
      <w:numFmt w:val="lowerLetter"/>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0">
    <w:nsid w:val="57A35BC3"/>
    <w:multiLevelType w:val="hybridMultilevel"/>
    <w:tmpl w:val="3E9C78CA"/>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1">
    <w:nsid w:val="5CF442B6"/>
    <w:multiLevelType w:val="multilevel"/>
    <w:tmpl w:val="0416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2">
    <w:nsid w:val="5E454F79"/>
    <w:multiLevelType w:val="hybridMultilevel"/>
    <w:tmpl w:val="F0B2848A"/>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3">
    <w:nsid w:val="6175108A"/>
    <w:multiLevelType w:val="hybridMultilevel"/>
    <w:tmpl w:val="F1B68328"/>
    <w:lvl w:ilvl="0" w:tplc="04160017">
      <w:start w:val="1"/>
      <w:numFmt w:val="lowerLetter"/>
      <w:lvlText w:val="%1)"/>
      <w:lvlJc w:val="left"/>
      <w:pPr>
        <w:tabs>
          <w:tab w:val="num" w:pos="900"/>
        </w:tabs>
        <w:ind w:left="900" w:hanging="360"/>
      </w:pPr>
      <w:rPr>
        <w:rFonts w:hint="default"/>
      </w:rPr>
    </w:lvl>
    <w:lvl w:ilvl="1" w:tplc="04160001">
      <w:start w:val="1"/>
      <w:numFmt w:val="bullet"/>
      <w:lvlText w:val=""/>
      <w:lvlJc w:val="left"/>
      <w:pPr>
        <w:tabs>
          <w:tab w:val="num" w:pos="1620"/>
        </w:tabs>
        <w:ind w:left="1620" w:hanging="360"/>
      </w:pPr>
      <w:rPr>
        <w:rFonts w:ascii="Symbol" w:hAnsi="Symbol" w:hint="default"/>
      </w:rPr>
    </w:lvl>
    <w:lvl w:ilvl="2" w:tplc="04160005" w:tentative="1">
      <w:start w:val="1"/>
      <w:numFmt w:val="bullet"/>
      <w:lvlText w:val=""/>
      <w:lvlJc w:val="left"/>
      <w:pPr>
        <w:tabs>
          <w:tab w:val="num" w:pos="2340"/>
        </w:tabs>
        <w:ind w:left="2340" w:hanging="360"/>
      </w:pPr>
      <w:rPr>
        <w:rFonts w:ascii="Wingdings" w:hAnsi="Wingdings" w:hint="default"/>
      </w:rPr>
    </w:lvl>
    <w:lvl w:ilvl="3" w:tplc="04160001" w:tentative="1">
      <w:start w:val="1"/>
      <w:numFmt w:val="bullet"/>
      <w:lvlText w:val=""/>
      <w:lvlJc w:val="left"/>
      <w:pPr>
        <w:tabs>
          <w:tab w:val="num" w:pos="3060"/>
        </w:tabs>
        <w:ind w:left="3060" w:hanging="360"/>
      </w:pPr>
      <w:rPr>
        <w:rFonts w:ascii="Symbol" w:hAnsi="Symbol" w:hint="default"/>
      </w:rPr>
    </w:lvl>
    <w:lvl w:ilvl="4" w:tplc="04160003" w:tentative="1">
      <w:start w:val="1"/>
      <w:numFmt w:val="bullet"/>
      <w:lvlText w:val="o"/>
      <w:lvlJc w:val="left"/>
      <w:pPr>
        <w:tabs>
          <w:tab w:val="num" w:pos="3780"/>
        </w:tabs>
        <w:ind w:left="3780" w:hanging="360"/>
      </w:pPr>
      <w:rPr>
        <w:rFonts w:ascii="Courier New" w:hAnsi="Courier New" w:cs="Courier New" w:hint="default"/>
      </w:rPr>
    </w:lvl>
    <w:lvl w:ilvl="5" w:tplc="04160005" w:tentative="1">
      <w:start w:val="1"/>
      <w:numFmt w:val="bullet"/>
      <w:lvlText w:val=""/>
      <w:lvlJc w:val="left"/>
      <w:pPr>
        <w:tabs>
          <w:tab w:val="num" w:pos="4500"/>
        </w:tabs>
        <w:ind w:left="4500" w:hanging="360"/>
      </w:pPr>
      <w:rPr>
        <w:rFonts w:ascii="Wingdings" w:hAnsi="Wingdings" w:hint="default"/>
      </w:rPr>
    </w:lvl>
    <w:lvl w:ilvl="6" w:tplc="04160001" w:tentative="1">
      <w:start w:val="1"/>
      <w:numFmt w:val="bullet"/>
      <w:lvlText w:val=""/>
      <w:lvlJc w:val="left"/>
      <w:pPr>
        <w:tabs>
          <w:tab w:val="num" w:pos="5220"/>
        </w:tabs>
        <w:ind w:left="5220" w:hanging="360"/>
      </w:pPr>
      <w:rPr>
        <w:rFonts w:ascii="Symbol" w:hAnsi="Symbol" w:hint="default"/>
      </w:rPr>
    </w:lvl>
    <w:lvl w:ilvl="7" w:tplc="04160003" w:tentative="1">
      <w:start w:val="1"/>
      <w:numFmt w:val="bullet"/>
      <w:lvlText w:val="o"/>
      <w:lvlJc w:val="left"/>
      <w:pPr>
        <w:tabs>
          <w:tab w:val="num" w:pos="5940"/>
        </w:tabs>
        <w:ind w:left="5940" w:hanging="360"/>
      </w:pPr>
      <w:rPr>
        <w:rFonts w:ascii="Courier New" w:hAnsi="Courier New" w:cs="Courier New" w:hint="default"/>
      </w:rPr>
    </w:lvl>
    <w:lvl w:ilvl="8" w:tplc="04160005" w:tentative="1">
      <w:start w:val="1"/>
      <w:numFmt w:val="bullet"/>
      <w:lvlText w:val=""/>
      <w:lvlJc w:val="left"/>
      <w:pPr>
        <w:tabs>
          <w:tab w:val="num" w:pos="6660"/>
        </w:tabs>
        <w:ind w:left="6660" w:hanging="360"/>
      </w:pPr>
      <w:rPr>
        <w:rFonts w:ascii="Wingdings" w:hAnsi="Wingdings" w:hint="default"/>
      </w:rPr>
    </w:lvl>
  </w:abstractNum>
  <w:abstractNum w:abstractNumId="24">
    <w:nsid w:val="622B517C"/>
    <w:multiLevelType w:val="hybridMultilevel"/>
    <w:tmpl w:val="7C00968E"/>
    <w:lvl w:ilvl="0" w:tplc="04160001">
      <w:start w:val="1"/>
      <w:numFmt w:val="bullet"/>
      <w:lvlText w:val=""/>
      <w:lvlJc w:val="left"/>
      <w:pPr>
        <w:ind w:left="720" w:hanging="360"/>
      </w:pPr>
      <w:rPr>
        <w:rFonts w:ascii="Symbol" w:eastAsia="Times New Roman" w:hAnsi="Symbol" w:cs="Times New Roman"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5">
    <w:nsid w:val="631B3DF5"/>
    <w:multiLevelType w:val="hybridMultilevel"/>
    <w:tmpl w:val="1B444132"/>
    <w:lvl w:ilvl="0" w:tplc="FD18260E">
      <w:start w:val="1"/>
      <w:numFmt w:val="bullet"/>
      <w:lvlText w:val=""/>
      <w:lvlJc w:val="left"/>
      <w:pPr>
        <w:tabs>
          <w:tab w:val="num" w:pos="720"/>
        </w:tabs>
        <w:ind w:left="720" w:hanging="360"/>
      </w:pPr>
      <w:rPr>
        <w:rFonts w:ascii="Symbol" w:hAnsi="Symbol" w:hint="default"/>
      </w:rPr>
    </w:lvl>
    <w:lvl w:ilvl="1" w:tplc="372884C2" w:tentative="1">
      <w:start w:val="1"/>
      <w:numFmt w:val="bullet"/>
      <w:lvlText w:val="o"/>
      <w:lvlJc w:val="left"/>
      <w:pPr>
        <w:tabs>
          <w:tab w:val="num" w:pos="1440"/>
        </w:tabs>
        <w:ind w:left="1440" w:hanging="360"/>
      </w:pPr>
      <w:rPr>
        <w:rFonts w:ascii="Courier New" w:hAnsi="Courier New" w:cs="Arial Unicode MS" w:hint="default"/>
      </w:rPr>
    </w:lvl>
    <w:lvl w:ilvl="2" w:tplc="AED6DBA0" w:tentative="1">
      <w:start w:val="1"/>
      <w:numFmt w:val="bullet"/>
      <w:lvlText w:val=""/>
      <w:lvlJc w:val="left"/>
      <w:pPr>
        <w:tabs>
          <w:tab w:val="num" w:pos="2160"/>
        </w:tabs>
        <w:ind w:left="2160" w:hanging="360"/>
      </w:pPr>
      <w:rPr>
        <w:rFonts w:ascii="Wingdings" w:hAnsi="Wingdings" w:hint="default"/>
      </w:rPr>
    </w:lvl>
    <w:lvl w:ilvl="3" w:tplc="37CCE406" w:tentative="1">
      <w:start w:val="1"/>
      <w:numFmt w:val="bullet"/>
      <w:lvlText w:val=""/>
      <w:lvlJc w:val="left"/>
      <w:pPr>
        <w:tabs>
          <w:tab w:val="num" w:pos="2880"/>
        </w:tabs>
        <w:ind w:left="2880" w:hanging="360"/>
      </w:pPr>
      <w:rPr>
        <w:rFonts w:ascii="Symbol" w:hAnsi="Symbol" w:hint="default"/>
      </w:rPr>
    </w:lvl>
    <w:lvl w:ilvl="4" w:tplc="43D815F8" w:tentative="1">
      <w:start w:val="1"/>
      <w:numFmt w:val="bullet"/>
      <w:lvlText w:val="o"/>
      <w:lvlJc w:val="left"/>
      <w:pPr>
        <w:tabs>
          <w:tab w:val="num" w:pos="3600"/>
        </w:tabs>
        <w:ind w:left="3600" w:hanging="360"/>
      </w:pPr>
      <w:rPr>
        <w:rFonts w:ascii="Courier New" w:hAnsi="Courier New" w:cs="Arial Unicode MS" w:hint="default"/>
      </w:rPr>
    </w:lvl>
    <w:lvl w:ilvl="5" w:tplc="50E23E90" w:tentative="1">
      <w:start w:val="1"/>
      <w:numFmt w:val="bullet"/>
      <w:lvlText w:val=""/>
      <w:lvlJc w:val="left"/>
      <w:pPr>
        <w:tabs>
          <w:tab w:val="num" w:pos="4320"/>
        </w:tabs>
        <w:ind w:left="4320" w:hanging="360"/>
      </w:pPr>
      <w:rPr>
        <w:rFonts w:ascii="Wingdings" w:hAnsi="Wingdings" w:hint="default"/>
      </w:rPr>
    </w:lvl>
    <w:lvl w:ilvl="6" w:tplc="9C90A7A2" w:tentative="1">
      <w:start w:val="1"/>
      <w:numFmt w:val="bullet"/>
      <w:lvlText w:val=""/>
      <w:lvlJc w:val="left"/>
      <w:pPr>
        <w:tabs>
          <w:tab w:val="num" w:pos="5040"/>
        </w:tabs>
        <w:ind w:left="5040" w:hanging="360"/>
      </w:pPr>
      <w:rPr>
        <w:rFonts w:ascii="Symbol" w:hAnsi="Symbol" w:hint="default"/>
      </w:rPr>
    </w:lvl>
    <w:lvl w:ilvl="7" w:tplc="7CAA03B8" w:tentative="1">
      <w:start w:val="1"/>
      <w:numFmt w:val="bullet"/>
      <w:lvlText w:val="o"/>
      <w:lvlJc w:val="left"/>
      <w:pPr>
        <w:tabs>
          <w:tab w:val="num" w:pos="5760"/>
        </w:tabs>
        <w:ind w:left="5760" w:hanging="360"/>
      </w:pPr>
      <w:rPr>
        <w:rFonts w:ascii="Courier New" w:hAnsi="Courier New" w:cs="Arial Unicode MS" w:hint="default"/>
      </w:rPr>
    </w:lvl>
    <w:lvl w:ilvl="8" w:tplc="1220B450" w:tentative="1">
      <w:start w:val="1"/>
      <w:numFmt w:val="bullet"/>
      <w:lvlText w:val=""/>
      <w:lvlJc w:val="left"/>
      <w:pPr>
        <w:tabs>
          <w:tab w:val="num" w:pos="6480"/>
        </w:tabs>
        <w:ind w:left="6480" w:hanging="360"/>
      </w:pPr>
      <w:rPr>
        <w:rFonts w:ascii="Wingdings" w:hAnsi="Wingdings" w:hint="default"/>
      </w:rPr>
    </w:lvl>
  </w:abstractNum>
  <w:abstractNum w:abstractNumId="26">
    <w:nsid w:val="636307CD"/>
    <w:multiLevelType w:val="hybridMultilevel"/>
    <w:tmpl w:val="D3062FD0"/>
    <w:lvl w:ilvl="0" w:tplc="CD0A9558">
      <w:start w:val="1"/>
      <w:numFmt w:val="lowerRoman"/>
      <w:lvlText w:val="%1)"/>
      <w:lvlJc w:val="right"/>
      <w:pPr>
        <w:tabs>
          <w:tab w:val="num" w:pos="720"/>
        </w:tabs>
        <w:ind w:left="720" w:hanging="360"/>
      </w:pPr>
      <w:rPr>
        <w:rFonts w:hint="default"/>
        <w:i/>
      </w:rPr>
    </w:lvl>
    <w:lvl w:ilvl="1" w:tplc="DE0E3CCE" w:tentative="1">
      <w:start w:val="1"/>
      <w:numFmt w:val="lowerLetter"/>
      <w:lvlText w:val="%2."/>
      <w:lvlJc w:val="left"/>
      <w:pPr>
        <w:tabs>
          <w:tab w:val="num" w:pos="1440"/>
        </w:tabs>
        <w:ind w:left="1440" w:hanging="360"/>
      </w:pPr>
    </w:lvl>
    <w:lvl w:ilvl="2" w:tplc="2596777E" w:tentative="1">
      <w:start w:val="1"/>
      <w:numFmt w:val="lowerRoman"/>
      <w:lvlText w:val="%3."/>
      <w:lvlJc w:val="right"/>
      <w:pPr>
        <w:tabs>
          <w:tab w:val="num" w:pos="2160"/>
        </w:tabs>
        <w:ind w:left="2160" w:hanging="180"/>
      </w:pPr>
    </w:lvl>
    <w:lvl w:ilvl="3" w:tplc="A80077F8" w:tentative="1">
      <w:start w:val="1"/>
      <w:numFmt w:val="decimal"/>
      <w:lvlText w:val="%4."/>
      <w:lvlJc w:val="left"/>
      <w:pPr>
        <w:tabs>
          <w:tab w:val="num" w:pos="2880"/>
        </w:tabs>
        <w:ind w:left="2880" w:hanging="360"/>
      </w:pPr>
    </w:lvl>
    <w:lvl w:ilvl="4" w:tplc="03FEA4F4" w:tentative="1">
      <w:start w:val="1"/>
      <w:numFmt w:val="lowerLetter"/>
      <w:lvlText w:val="%5."/>
      <w:lvlJc w:val="left"/>
      <w:pPr>
        <w:tabs>
          <w:tab w:val="num" w:pos="3600"/>
        </w:tabs>
        <w:ind w:left="3600" w:hanging="360"/>
      </w:pPr>
    </w:lvl>
    <w:lvl w:ilvl="5" w:tplc="94642624" w:tentative="1">
      <w:start w:val="1"/>
      <w:numFmt w:val="lowerRoman"/>
      <w:lvlText w:val="%6."/>
      <w:lvlJc w:val="right"/>
      <w:pPr>
        <w:tabs>
          <w:tab w:val="num" w:pos="4320"/>
        </w:tabs>
        <w:ind w:left="4320" w:hanging="180"/>
      </w:pPr>
    </w:lvl>
    <w:lvl w:ilvl="6" w:tplc="904C4FB2" w:tentative="1">
      <w:start w:val="1"/>
      <w:numFmt w:val="decimal"/>
      <w:lvlText w:val="%7."/>
      <w:lvlJc w:val="left"/>
      <w:pPr>
        <w:tabs>
          <w:tab w:val="num" w:pos="5040"/>
        </w:tabs>
        <w:ind w:left="5040" w:hanging="360"/>
      </w:pPr>
    </w:lvl>
    <w:lvl w:ilvl="7" w:tplc="ECD677C6" w:tentative="1">
      <w:start w:val="1"/>
      <w:numFmt w:val="lowerLetter"/>
      <w:lvlText w:val="%8."/>
      <w:lvlJc w:val="left"/>
      <w:pPr>
        <w:tabs>
          <w:tab w:val="num" w:pos="5760"/>
        </w:tabs>
        <w:ind w:left="5760" w:hanging="360"/>
      </w:pPr>
    </w:lvl>
    <w:lvl w:ilvl="8" w:tplc="895C082A" w:tentative="1">
      <w:start w:val="1"/>
      <w:numFmt w:val="lowerRoman"/>
      <w:lvlText w:val="%9."/>
      <w:lvlJc w:val="right"/>
      <w:pPr>
        <w:tabs>
          <w:tab w:val="num" w:pos="6480"/>
        </w:tabs>
        <w:ind w:left="6480" w:hanging="180"/>
      </w:pPr>
    </w:lvl>
  </w:abstractNum>
  <w:abstractNum w:abstractNumId="27">
    <w:nsid w:val="669701FA"/>
    <w:multiLevelType w:val="hybridMultilevel"/>
    <w:tmpl w:val="C67061A2"/>
    <w:lvl w:ilvl="0" w:tplc="04160017">
      <w:start w:val="1"/>
      <w:numFmt w:val="lowerLetter"/>
      <w:lvlText w:val="%1)"/>
      <w:lvlJc w:val="left"/>
      <w:pPr>
        <w:tabs>
          <w:tab w:val="num" w:pos="720"/>
        </w:tabs>
        <w:ind w:left="720" w:hanging="360"/>
      </w:pPr>
      <w:rPr>
        <w:rFonts w:hint="default"/>
      </w:rPr>
    </w:lvl>
    <w:lvl w:ilvl="1" w:tplc="04160019" w:tentative="1">
      <w:start w:val="1"/>
      <w:numFmt w:val="lowerLetter"/>
      <w:lvlText w:val="%2."/>
      <w:lvlJc w:val="left"/>
      <w:pPr>
        <w:tabs>
          <w:tab w:val="num" w:pos="1440"/>
        </w:tabs>
        <w:ind w:left="1440" w:hanging="360"/>
      </w:pPr>
    </w:lvl>
    <w:lvl w:ilvl="2" w:tplc="0416001B" w:tentative="1">
      <w:start w:val="1"/>
      <w:numFmt w:val="lowerRoman"/>
      <w:lvlText w:val="%3."/>
      <w:lvlJc w:val="right"/>
      <w:pPr>
        <w:tabs>
          <w:tab w:val="num" w:pos="2160"/>
        </w:tabs>
        <w:ind w:left="2160" w:hanging="180"/>
      </w:pPr>
    </w:lvl>
    <w:lvl w:ilvl="3" w:tplc="0416000F" w:tentative="1">
      <w:start w:val="1"/>
      <w:numFmt w:val="decimal"/>
      <w:lvlText w:val="%4."/>
      <w:lvlJc w:val="left"/>
      <w:pPr>
        <w:tabs>
          <w:tab w:val="num" w:pos="2880"/>
        </w:tabs>
        <w:ind w:left="2880" w:hanging="360"/>
      </w:pPr>
    </w:lvl>
    <w:lvl w:ilvl="4" w:tplc="04160019" w:tentative="1">
      <w:start w:val="1"/>
      <w:numFmt w:val="lowerLetter"/>
      <w:lvlText w:val="%5."/>
      <w:lvlJc w:val="left"/>
      <w:pPr>
        <w:tabs>
          <w:tab w:val="num" w:pos="3600"/>
        </w:tabs>
        <w:ind w:left="3600" w:hanging="360"/>
      </w:pPr>
    </w:lvl>
    <w:lvl w:ilvl="5" w:tplc="0416001B" w:tentative="1">
      <w:start w:val="1"/>
      <w:numFmt w:val="lowerRoman"/>
      <w:lvlText w:val="%6."/>
      <w:lvlJc w:val="right"/>
      <w:pPr>
        <w:tabs>
          <w:tab w:val="num" w:pos="4320"/>
        </w:tabs>
        <w:ind w:left="4320" w:hanging="180"/>
      </w:pPr>
    </w:lvl>
    <w:lvl w:ilvl="6" w:tplc="0416000F" w:tentative="1">
      <w:start w:val="1"/>
      <w:numFmt w:val="decimal"/>
      <w:lvlText w:val="%7."/>
      <w:lvlJc w:val="left"/>
      <w:pPr>
        <w:tabs>
          <w:tab w:val="num" w:pos="5040"/>
        </w:tabs>
        <w:ind w:left="5040" w:hanging="360"/>
      </w:pPr>
    </w:lvl>
    <w:lvl w:ilvl="7" w:tplc="04160019" w:tentative="1">
      <w:start w:val="1"/>
      <w:numFmt w:val="lowerLetter"/>
      <w:lvlText w:val="%8."/>
      <w:lvlJc w:val="left"/>
      <w:pPr>
        <w:tabs>
          <w:tab w:val="num" w:pos="5760"/>
        </w:tabs>
        <w:ind w:left="5760" w:hanging="360"/>
      </w:pPr>
    </w:lvl>
    <w:lvl w:ilvl="8" w:tplc="0416001B" w:tentative="1">
      <w:start w:val="1"/>
      <w:numFmt w:val="lowerRoman"/>
      <w:lvlText w:val="%9."/>
      <w:lvlJc w:val="right"/>
      <w:pPr>
        <w:tabs>
          <w:tab w:val="num" w:pos="6480"/>
        </w:tabs>
        <w:ind w:left="6480" w:hanging="180"/>
      </w:pPr>
    </w:lvl>
  </w:abstractNum>
  <w:abstractNum w:abstractNumId="28">
    <w:nsid w:val="68513681"/>
    <w:multiLevelType w:val="multilevel"/>
    <w:tmpl w:val="754C7012"/>
    <w:lvl w:ilvl="0">
      <w:start w:val="1"/>
      <w:numFmt w:val="decimal"/>
      <w:lvlText w:val="%1"/>
      <w:lvlJc w:val="left"/>
      <w:pPr>
        <w:tabs>
          <w:tab w:val="num" w:pos="405"/>
        </w:tabs>
        <w:ind w:left="405" w:hanging="405"/>
      </w:pPr>
      <w:rPr>
        <w:rFonts w:hint="default"/>
      </w:rPr>
    </w:lvl>
    <w:lvl w:ilvl="1">
      <w:start w:val="6"/>
      <w:numFmt w:val="decimal"/>
      <w:lvlText w:val="%1.%2"/>
      <w:lvlJc w:val="left"/>
      <w:pPr>
        <w:tabs>
          <w:tab w:val="num" w:pos="720"/>
        </w:tabs>
        <w:ind w:left="720" w:hanging="72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1080"/>
        </w:tabs>
        <w:ind w:left="1080" w:hanging="1080"/>
      </w:pPr>
      <w:rPr>
        <w:rFonts w:hint="default"/>
      </w:rPr>
    </w:lvl>
    <w:lvl w:ilvl="4">
      <w:start w:val="1"/>
      <w:numFmt w:val="decimal"/>
      <w:lvlText w:val="%1.%2.%3.%4.%5"/>
      <w:lvlJc w:val="left"/>
      <w:pPr>
        <w:tabs>
          <w:tab w:val="num" w:pos="1440"/>
        </w:tabs>
        <w:ind w:left="1440" w:hanging="1440"/>
      </w:pPr>
      <w:rPr>
        <w:rFonts w:hint="default"/>
      </w:rPr>
    </w:lvl>
    <w:lvl w:ilvl="5">
      <w:start w:val="1"/>
      <w:numFmt w:val="decimal"/>
      <w:lvlText w:val="%1.%2.%3.%4.%5.%6"/>
      <w:lvlJc w:val="left"/>
      <w:pPr>
        <w:tabs>
          <w:tab w:val="num" w:pos="1440"/>
        </w:tabs>
        <w:ind w:left="1440" w:hanging="1440"/>
      </w:pPr>
      <w:rPr>
        <w:rFonts w:hint="default"/>
      </w:rPr>
    </w:lvl>
    <w:lvl w:ilvl="6">
      <w:start w:val="1"/>
      <w:numFmt w:val="decimal"/>
      <w:lvlText w:val="%1.%2.%3.%4.%5.%6.%7"/>
      <w:lvlJc w:val="left"/>
      <w:pPr>
        <w:tabs>
          <w:tab w:val="num" w:pos="1800"/>
        </w:tabs>
        <w:ind w:left="1800" w:hanging="1800"/>
      </w:pPr>
      <w:rPr>
        <w:rFonts w:hint="default"/>
      </w:rPr>
    </w:lvl>
    <w:lvl w:ilvl="7">
      <w:start w:val="1"/>
      <w:numFmt w:val="decimal"/>
      <w:lvlText w:val="%1.%2.%3.%4.%5.%6.%7.%8"/>
      <w:lvlJc w:val="left"/>
      <w:pPr>
        <w:tabs>
          <w:tab w:val="num" w:pos="2160"/>
        </w:tabs>
        <w:ind w:left="2160" w:hanging="2160"/>
      </w:pPr>
      <w:rPr>
        <w:rFonts w:hint="default"/>
      </w:rPr>
    </w:lvl>
    <w:lvl w:ilvl="8">
      <w:start w:val="1"/>
      <w:numFmt w:val="decimal"/>
      <w:lvlText w:val="%1.%2.%3.%4.%5.%6.%7.%8.%9"/>
      <w:lvlJc w:val="left"/>
      <w:pPr>
        <w:tabs>
          <w:tab w:val="num" w:pos="2160"/>
        </w:tabs>
        <w:ind w:left="2160" w:hanging="2160"/>
      </w:pPr>
      <w:rPr>
        <w:rFonts w:hint="default"/>
      </w:rPr>
    </w:lvl>
  </w:abstractNum>
  <w:abstractNum w:abstractNumId="29">
    <w:nsid w:val="686943F6"/>
    <w:multiLevelType w:val="multilevel"/>
    <w:tmpl w:val="29B09BCA"/>
    <w:lvl w:ilvl="0">
      <w:start w:val="1"/>
      <w:numFmt w:val="decimal"/>
      <w:lvlText w:val="%1"/>
      <w:lvlJc w:val="left"/>
      <w:pPr>
        <w:ind w:left="705" w:hanging="705"/>
      </w:pPr>
      <w:rPr>
        <w:rFonts w:hint="default"/>
      </w:rPr>
    </w:lvl>
    <w:lvl w:ilvl="1">
      <w:start w:val="1"/>
      <w:numFmt w:val="decimal"/>
      <w:lvlText w:val="%1.%2"/>
      <w:lvlJc w:val="left"/>
      <w:pPr>
        <w:ind w:left="705" w:hanging="705"/>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0">
    <w:nsid w:val="6CF66A91"/>
    <w:multiLevelType w:val="multilevel"/>
    <w:tmpl w:val="FCCCD0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nsid w:val="6E80011A"/>
    <w:multiLevelType w:val="hybridMultilevel"/>
    <w:tmpl w:val="F53ED7F4"/>
    <w:lvl w:ilvl="0" w:tplc="04160001">
      <w:start w:val="1"/>
      <w:numFmt w:val="bullet"/>
      <w:lvlText w:val=""/>
      <w:lvlJc w:val="left"/>
      <w:pPr>
        <w:ind w:left="1428" w:hanging="360"/>
      </w:pPr>
      <w:rPr>
        <w:rFonts w:ascii="Symbol" w:hAnsi="Symbol" w:hint="default"/>
      </w:rPr>
    </w:lvl>
    <w:lvl w:ilvl="1" w:tplc="04160003" w:tentative="1">
      <w:start w:val="1"/>
      <w:numFmt w:val="bullet"/>
      <w:lvlText w:val="o"/>
      <w:lvlJc w:val="left"/>
      <w:pPr>
        <w:ind w:left="2148" w:hanging="360"/>
      </w:pPr>
      <w:rPr>
        <w:rFonts w:ascii="Courier New" w:hAnsi="Courier New" w:cs="Courier New" w:hint="default"/>
      </w:rPr>
    </w:lvl>
    <w:lvl w:ilvl="2" w:tplc="04160005" w:tentative="1">
      <w:start w:val="1"/>
      <w:numFmt w:val="bullet"/>
      <w:lvlText w:val=""/>
      <w:lvlJc w:val="left"/>
      <w:pPr>
        <w:ind w:left="2868" w:hanging="360"/>
      </w:pPr>
      <w:rPr>
        <w:rFonts w:ascii="Wingdings" w:hAnsi="Wingdings" w:hint="default"/>
      </w:rPr>
    </w:lvl>
    <w:lvl w:ilvl="3" w:tplc="04160001" w:tentative="1">
      <w:start w:val="1"/>
      <w:numFmt w:val="bullet"/>
      <w:lvlText w:val=""/>
      <w:lvlJc w:val="left"/>
      <w:pPr>
        <w:ind w:left="3588" w:hanging="360"/>
      </w:pPr>
      <w:rPr>
        <w:rFonts w:ascii="Symbol" w:hAnsi="Symbol" w:hint="default"/>
      </w:rPr>
    </w:lvl>
    <w:lvl w:ilvl="4" w:tplc="04160003" w:tentative="1">
      <w:start w:val="1"/>
      <w:numFmt w:val="bullet"/>
      <w:lvlText w:val="o"/>
      <w:lvlJc w:val="left"/>
      <w:pPr>
        <w:ind w:left="4308" w:hanging="360"/>
      </w:pPr>
      <w:rPr>
        <w:rFonts w:ascii="Courier New" w:hAnsi="Courier New" w:cs="Courier New" w:hint="default"/>
      </w:rPr>
    </w:lvl>
    <w:lvl w:ilvl="5" w:tplc="04160005" w:tentative="1">
      <w:start w:val="1"/>
      <w:numFmt w:val="bullet"/>
      <w:lvlText w:val=""/>
      <w:lvlJc w:val="left"/>
      <w:pPr>
        <w:ind w:left="5028" w:hanging="360"/>
      </w:pPr>
      <w:rPr>
        <w:rFonts w:ascii="Wingdings" w:hAnsi="Wingdings" w:hint="default"/>
      </w:rPr>
    </w:lvl>
    <w:lvl w:ilvl="6" w:tplc="04160001" w:tentative="1">
      <w:start w:val="1"/>
      <w:numFmt w:val="bullet"/>
      <w:lvlText w:val=""/>
      <w:lvlJc w:val="left"/>
      <w:pPr>
        <w:ind w:left="5748" w:hanging="360"/>
      </w:pPr>
      <w:rPr>
        <w:rFonts w:ascii="Symbol" w:hAnsi="Symbol" w:hint="default"/>
      </w:rPr>
    </w:lvl>
    <w:lvl w:ilvl="7" w:tplc="04160003" w:tentative="1">
      <w:start w:val="1"/>
      <w:numFmt w:val="bullet"/>
      <w:lvlText w:val="o"/>
      <w:lvlJc w:val="left"/>
      <w:pPr>
        <w:ind w:left="6468" w:hanging="360"/>
      </w:pPr>
      <w:rPr>
        <w:rFonts w:ascii="Courier New" w:hAnsi="Courier New" w:cs="Courier New" w:hint="default"/>
      </w:rPr>
    </w:lvl>
    <w:lvl w:ilvl="8" w:tplc="04160005" w:tentative="1">
      <w:start w:val="1"/>
      <w:numFmt w:val="bullet"/>
      <w:lvlText w:val=""/>
      <w:lvlJc w:val="left"/>
      <w:pPr>
        <w:ind w:left="7188" w:hanging="360"/>
      </w:pPr>
      <w:rPr>
        <w:rFonts w:ascii="Wingdings" w:hAnsi="Wingdings" w:hint="default"/>
      </w:rPr>
    </w:lvl>
  </w:abstractNum>
  <w:abstractNum w:abstractNumId="32">
    <w:nsid w:val="6FC354FE"/>
    <w:multiLevelType w:val="multilevel"/>
    <w:tmpl w:val="15A47C98"/>
    <w:lvl w:ilvl="0">
      <w:start w:val="1"/>
      <w:numFmt w:val="decimal"/>
      <w:lvlText w:val="%1"/>
      <w:lvlJc w:val="left"/>
      <w:pPr>
        <w:ind w:left="705" w:hanging="705"/>
      </w:pPr>
      <w:rPr>
        <w:rFonts w:hint="default"/>
      </w:rPr>
    </w:lvl>
    <w:lvl w:ilvl="1">
      <w:start w:val="1"/>
      <w:numFmt w:val="decimal"/>
      <w:lvlText w:val="%1.%2"/>
      <w:lvlJc w:val="left"/>
      <w:pPr>
        <w:ind w:left="705" w:hanging="705"/>
      </w:pPr>
      <w:rPr>
        <w:rFonts w:hint="default"/>
      </w:rPr>
    </w:lvl>
    <w:lvl w:ilvl="2">
      <w:start w:val="1"/>
      <w:numFmt w:val="decimal"/>
      <w:lvlText w:val="%1.%2.%3"/>
      <w:lvlJc w:val="left"/>
      <w:pPr>
        <w:ind w:left="720" w:hanging="720"/>
      </w:pPr>
      <w:rPr>
        <w:rFonts w:hint="default"/>
      </w:rPr>
    </w:lvl>
    <w:lvl w:ilvl="3">
      <w:start w:val="1"/>
      <w:numFmt w:val="decimal"/>
      <w:pStyle w:val="MonografiaSubSubseo"/>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3">
    <w:nsid w:val="7D3532B2"/>
    <w:multiLevelType w:val="hybridMultilevel"/>
    <w:tmpl w:val="44A841DE"/>
    <w:lvl w:ilvl="0" w:tplc="ABEC0F5A">
      <w:start w:val="1"/>
      <w:numFmt w:val="lowerRoman"/>
      <w:lvlText w:val="%1)"/>
      <w:lvlJc w:val="left"/>
      <w:pPr>
        <w:ind w:left="1080" w:hanging="72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34">
    <w:nsid w:val="7DAF7A0C"/>
    <w:multiLevelType w:val="singleLevel"/>
    <w:tmpl w:val="55A4F9FA"/>
    <w:lvl w:ilvl="0">
      <w:start w:val="1"/>
      <w:numFmt w:val="lowerRoman"/>
      <w:lvlText w:val="%1)"/>
      <w:lvlJc w:val="left"/>
      <w:pPr>
        <w:tabs>
          <w:tab w:val="num" w:pos="720"/>
        </w:tabs>
        <w:ind w:left="720" w:hanging="720"/>
      </w:pPr>
      <w:rPr>
        <w:i/>
      </w:rPr>
    </w:lvl>
  </w:abstractNum>
  <w:abstractNum w:abstractNumId="35">
    <w:nsid w:val="7DDE74BF"/>
    <w:multiLevelType w:val="multilevel"/>
    <w:tmpl w:val="D1F67916"/>
    <w:lvl w:ilvl="0">
      <w:start w:val="1"/>
      <w:numFmt w:val="decimal"/>
      <w:lvlText w:val="%1"/>
      <w:lvlJc w:val="left"/>
      <w:pPr>
        <w:ind w:left="705" w:hanging="705"/>
      </w:pPr>
      <w:rPr>
        <w:rFonts w:hint="default"/>
      </w:rPr>
    </w:lvl>
    <w:lvl w:ilvl="1">
      <w:start w:val="1"/>
      <w:numFmt w:val="decimal"/>
      <w:lvlText w:val="%1.%2"/>
      <w:lvlJc w:val="left"/>
      <w:pPr>
        <w:ind w:left="705" w:hanging="70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num w:numId="1">
    <w:abstractNumId w:val="15"/>
  </w:num>
  <w:num w:numId="2">
    <w:abstractNumId w:val="11"/>
  </w:num>
  <w:num w:numId="3">
    <w:abstractNumId w:val="7"/>
  </w:num>
  <w:num w:numId="4">
    <w:abstractNumId w:val="25"/>
  </w:num>
  <w:num w:numId="5">
    <w:abstractNumId w:val="9"/>
  </w:num>
  <w:num w:numId="6">
    <w:abstractNumId w:val="26"/>
  </w:num>
  <w:num w:numId="7">
    <w:abstractNumId w:val="34"/>
  </w:num>
  <w:num w:numId="8">
    <w:abstractNumId w:val="28"/>
  </w:num>
  <w:num w:numId="9">
    <w:abstractNumId w:val="12"/>
  </w:num>
  <w:num w:numId="10">
    <w:abstractNumId w:val="17"/>
  </w:num>
  <w:num w:numId="11">
    <w:abstractNumId w:val="23"/>
  </w:num>
  <w:num w:numId="12">
    <w:abstractNumId w:val="27"/>
  </w:num>
  <w:num w:numId="13">
    <w:abstractNumId w:val="19"/>
  </w:num>
  <w:num w:numId="14">
    <w:abstractNumId w:val="24"/>
  </w:num>
  <w:num w:numId="15">
    <w:abstractNumId w:val="4"/>
  </w:num>
  <w:num w:numId="16">
    <w:abstractNumId w:val="8"/>
  </w:num>
  <w:num w:numId="17">
    <w:abstractNumId w:val="1"/>
  </w:num>
  <w:num w:numId="18">
    <w:abstractNumId w:val="18"/>
  </w:num>
  <w:num w:numId="19">
    <w:abstractNumId w:val="3"/>
  </w:num>
  <w:num w:numId="20">
    <w:abstractNumId w:val="33"/>
  </w:num>
  <w:num w:numId="21">
    <w:abstractNumId w:val="0"/>
  </w:num>
  <w:num w:numId="22">
    <w:abstractNumId w:val="16"/>
  </w:num>
  <w:num w:numId="23">
    <w:abstractNumId w:val="30"/>
  </w:num>
  <w:num w:numId="24">
    <w:abstractNumId w:val="20"/>
  </w:num>
  <w:num w:numId="25">
    <w:abstractNumId w:val="13"/>
  </w:num>
  <w:num w:numId="26">
    <w:abstractNumId w:val="2"/>
  </w:num>
  <w:num w:numId="27">
    <w:abstractNumId w:val="5"/>
  </w:num>
  <w:num w:numId="28">
    <w:abstractNumId w:val="22"/>
  </w:num>
  <w:num w:numId="29">
    <w:abstractNumId w:val="32"/>
  </w:num>
  <w:num w:numId="30">
    <w:abstractNumId w:val="29"/>
  </w:num>
  <w:num w:numId="31">
    <w:abstractNumId w:val="35"/>
  </w:num>
  <w:num w:numId="32">
    <w:abstractNumId w:val="31"/>
  </w:num>
  <w:num w:numId="33">
    <w:abstractNumId w:val="10"/>
  </w:num>
  <w:num w:numId="34">
    <w:abstractNumId w:val="14"/>
  </w:num>
  <w:num w:numId="35">
    <w:abstractNumId w:val="6"/>
  </w:num>
  <w:num w:numId="36">
    <w:abstractNumId w:val="21"/>
  </w:num>
  <w:num w:numId="37">
    <w:abstractNumId w:val="32"/>
    <w:lvlOverride w:ilvl="0">
      <w:lvl w:ilvl="0">
        <w:start w:val="1"/>
        <w:numFmt w:val="decimal"/>
        <w:lvlText w:val="%1"/>
        <w:lvlJc w:val="left"/>
        <w:pPr>
          <w:ind w:left="705" w:hanging="705"/>
        </w:pPr>
        <w:rPr>
          <w:rFonts w:hint="default"/>
        </w:rPr>
      </w:lvl>
    </w:lvlOverride>
    <w:lvlOverride w:ilvl="1">
      <w:lvl w:ilvl="1">
        <w:start w:val="1"/>
        <w:numFmt w:val="decimal"/>
        <w:lvlText w:val="%1.%2"/>
        <w:lvlJc w:val="left"/>
        <w:pPr>
          <w:ind w:left="705" w:hanging="705"/>
        </w:pPr>
        <w:rPr>
          <w:rFonts w:hint="default"/>
        </w:rPr>
      </w:lvl>
    </w:lvlOverride>
    <w:lvlOverride w:ilvl="2">
      <w:lvl w:ilvl="2">
        <w:start w:val="1"/>
        <w:numFmt w:val="decimal"/>
        <w:lvlText w:val="%1.%2.%3"/>
        <w:lvlJc w:val="left"/>
        <w:pPr>
          <w:ind w:left="720" w:hanging="720"/>
        </w:pPr>
        <w:rPr>
          <w:rFonts w:hint="default"/>
        </w:rPr>
      </w:lvl>
    </w:lvlOverride>
    <w:lvlOverride w:ilvl="3">
      <w:lvl w:ilvl="3">
        <w:start w:val="1"/>
        <w:numFmt w:val="decimal"/>
        <w:pStyle w:val="MonografiaSubSubseo"/>
        <w:lvlText w:val="%1.%2.%3.%4"/>
        <w:lvlJc w:val="left"/>
        <w:pPr>
          <w:ind w:left="907" w:hanging="907"/>
        </w:pPr>
        <w:rPr>
          <w:rFonts w:hint="default"/>
        </w:rPr>
      </w:lvl>
    </w:lvlOverride>
    <w:lvlOverride w:ilvl="4">
      <w:lvl w:ilvl="4">
        <w:start w:val="1"/>
        <w:numFmt w:val="decimal"/>
        <w:lvlText w:val="%1.%2.%3.%4.%5"/>
        <w:lvlJc w:val="left"/>
        <w:pPr>
          <w:ind w:left="1080" w:hanging="1080"/>
        </w:pPr>
        <w:rPr>
          <w:rFonts w:hint="default"/>
        </w:rPr>
      </w:lvl>
    </w:lvlOverride>
    <w:lvlOverride w:ilvl="5">
      <w:lvl w:ilvl="5">
        <w:start w:val="1"/>
        <w:numFmt w:val="decimal"/>
        <w:lvlText w:val="%1.%2.%3.%4.%5.%6"/>
        <w:lvlJc w:val="left"/>
        <w:pPr>
          <w:ind w:left="1440" w:hanging="1440"/>
        </w:pPr>
        <w:rPr>
          <w:rFonts w:hint="default"/>
        </w:rPr>
      </w:lvl>
    </w:lvlOverride>
    <w:lvlOverride w:ilvl="6">
      <w:lvl w:ilvl="6">
        <w:start w:val="1"/>
        <w:numFmt w:val="decimal"/>
        <w:lvlText w:val="%1.%2.%3.%4.%5.%6.%7"/>
        <w:lvlJc w:val="left"/>
        <w:pPr>
          <w:ind w:left="1440" w:hanging="1440"/>
        </w:pPr>
        <w:rPr>
          <w:rFonts w:hint="default"/>
        </w:rPr>
      </w:lvl>
    </w:lvlOverride>
    <w:lvlOverride w:ilvl="7">
      <w:lvl w:ilvl="7">
        <w:start w:val="1"/>
        <w:numFmt w:val="decimal"/>
        <w:lvlText w:val="%1.%2.%3.%4.%5.%6.%7.%8"/>
        <w:lvlJc w:val="left"/>
        <w:pPr>
          <w:ind w:left="1800" w:hanging="1800"/>
        </w:pPr>
        <w:rPr>
          <w:rFonts w:hint="default"/>
        </w:rPr>
      </w:lvl>
    </w:lvlOverride>
    <w:lvlOverride w:ilvl="8">
      <w:lvl w:ilvl="8">
        <w:start w:val="1"/>
        <w:numFmt w:val="decimal"/>
        <w:lvlText w:val="%1.%2.%3.%4.%5.%6.%7.%8.%9"/>
        <w:lvlJc w:val="left"/>
        <w:pPr>
          <w:ind w:left="1800" w:hanging="1800"/>
        </w:pPr>
        <w:rPr>
          <w:rFonts w:hint="default"/>
        </w:rPr>
      </w:lvl>
    </w:lvlOverride>
  </w:num>
  <w:numIdMacAtCleanup w:val="1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rawingGridHorizontalSpacing w:val="120"/>
  <w:displayHorizontalDrawingGridEvery w:val="2"/>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55B31"/>
    <w:rsid w:val="0000283A"/>
    <w:rsid w:val="00002891"/>
    <w:rsid w:val="00002CCA"/>
    <w:rsid w:val="0001772F"/>
    <w:rsid w:val="000205C0"/>
    <w:rsid w:val="00020E1F"/>
    <w:rsid w:val="000222C3"/>
    <w:rsid w:val="00023EAE"/>
    <w:rsid w:val="00025B12"/>
    <w:rsid w:val="00025DFA"/>
    <w:rsid w:val="00031D35"/>
    <w:rsid w:val="00031D4C"/>
    <w:rsid w:val="00031EB5"/>
    <w:rsid w:val="00031FD7"/>
    <w:rsid w:val="00042133"/>
    <w:rsid w:val="00042A30"/>
    <w:rsid w:val="00045F95"/>
    <w:rsid w:val="0004777E"/>
    <w:rsid w:val="00047D17"/>
    <w:rsid w:val="000509CE"/>
    <w:rsid w:val="0005182C"/>
    <w:rsid w:val="000557CB"/>
    <w:rsid w:val="00061165"/>
    <w:rsid w:val="00070303"/>
    <w:rsid w:val="0007282D"/>
    <w:rsid w:val="00075F56"/>
    <w:rsid w:val="0008433D"/>
    <w:rsid w:val="00086741"/>
    <w:rsid w:val="0008689A"/>
    <w:rsid w:val="00092029"/>
    <w:rsid w:val="000931F8"/>
    <w:rsid w:val="000944DB"/>
    <w:rsid w:val="000952B2"/>
    <w:rsid w:val="000A61FC"/>
    <w:rsid w:val="000B145B"/>
    <w:rsid w:val="000B49AB"/>
    <w:rsid w:val="000C13AE"/>
    <w:rsid w:val="000C39C5"/>
    <w:rsid w:val="000C4450"/>
    <w:rsid w:val="000C527B"/>
    <w:rsid w:val="000D0785"/>
    <w:rsid w:val="000D5E0E"/>
    <w:rsid w:val="000E1F49"/>
    <w:rsid w:val="000E2AEC"/>
    <w:rsid w:val="000E5686"/>
    <w:rsid w:val="000E5923"/>
    <w:rsid w:val="000E6AEF"/>
    <w:rsid w:val="000F11E5"/>
    <w:rsid w:val="000F2F14"/>
    <w:rsid w:val="000F42A5"/>
    <w:rsid w:val="000F6136"/>
    <w:rsid w:val="000F7249"/>
    <w:rsid w:val="001013D6"/>
    <w:rsid w:val="00103D65"/>
    <w:rsid w:val="00104531"/>
    <w:rsid w:val="00104AEC"/>
    <w:rsid w:val="00105BE7"/>
    <w:rsid w:val="00105D52"/>
    <w:rsid w:val="00107326"/>
    <w:rsid w:val="00107FF5"/>
    <w:rsid w:val="0011161B"/>
    <w:rsid w:val="00113399"/>
    <w:rsid w:val="00114B06"/>
    <w:rsid w:val="00114B16"/>
    <w:rsid w:val="00123057"/>
    <w:rsid w:val="001246E0"/>
    <w:rsid w:val="00125E08"/>
    <w:rsid w:val="001266CD"/>
    <w:rsid w:val="00126FD0"/>
    <w:rsid w:val="001272F6"/>
    <w:rsid w:val="00132A94"/>
    <w:rsid w:val="001354A2"/>
    <w:rsid w:val="001365ED"/>
    <w:rsid w:val="001425BC"/>
    <w:rsid w:val="00142B6B"/>
    <w:rsid w:val="00143936"/>
    <w:rsid w:val="0014606C"/>
    <w:rsid w:val="001526CD"/>
    <w:rsid w:val="00165512"/>
    <w:rsid w:val="00166E7C"/>
    <w:rsid w:val="0017009D"/>
    <w:rsid w:val="00170D63"/>
    <w:rsid w:val="00173D18"/>
    <w:rsid w:val="001740BB"/>
    <w:rsid w:val="00180B14"/>
    <w:rsid w:val="00182AE6"/>
    <w:rsid w:val="00185ADF"/>
    <w:rsid w:val="00185F94"/>
    <w:rsid w:val="00190097"/>
    <w:rsid w:val="00191A22"/>
    <w:rsid w:val="00193B48"/>
    <w:rsid w:val="00195B35"/>
    <w:rsid w:val="00197C9D"/>
    <w:rsid w:val="001A5FFA"/>
    <w:rsid w:val="001A6009"/>
    <w:rsid w:val="001B01DC"/>
    <w:rsid w:val="001B1FD7"/>
    <w:rsid w:val="001B355B"/>
    <w:rsid w:val="001B63D0"/>
    <w:rsid w:val="001B6E7E"/>
    <w:rsid w:val="001C144E"/>
    <w:rsid w:val="001C1573"/>
    <w:rsid w:val="001C4DC4"/>
    <w:rsid w:val="001C6AD9"/>
    <w:rsid w:val="001C7AF6"/>
    <w:rsid w:val="001D0B5E"/>
    <w:rsid w:val="001D502F"/>
    <w:rsid w:val="001D5702"/>
    <w:rsid w:val="001E12DF"/>
    <w:rsid w:val="001E3D34"/>
    <w:rsid w:val="001E568F"/>
    <w:rsid w:val="001F0F83"/>
    <w:rsid w:val="001F175D"/>
    <w:rsid w:val="001F18CC"/>
    <w:rsid w:val="001F5790"/>
    <w:rsid w:val="001F61B5"/>
    <w:rsid w:val="001F6E63"/>
    <w:rsid w:val="001F77BD"/>
    <w:rsid w:val="00200787"/>
    <w:rsid w:val="00203162"/>
    <w:rsid w:val="00204D68"/>
    <w:rsid w:val="00207299"/>
    <w:rsid w:val="00221346"/>
    <w:rsid w:val="002220CF"/>
    <w:rsid w:val="00225D5C"/>
    <w:rsid w:val="002262BE"/>
    <w:rsid w:val="00227360"/>
    <w:rsid w:val="00227F0C"/>
    <w:rsid w:val="002304A1"/>
    <w:rsid w:val="00230EC3"/>
    <w:rsid w:val="0023314F"/>
    <w:rsid w:val="00233188"/>
    <w:rsid w:val="00235D73"/>
    <w:rsid w:val="0024155C"/>
    <w:rsid w:val="00241804"/>
    <w:rsid w:val="00242FFB"/>
    <w:rsid w:val="002453E3"/>
    <w:rsid w:val="00253589"/>
    <w:rsid w:val="0025434B"/>
    <w:rsid w:val="002545BF"/>
    <w:rsid w:val="00254763"/>
    <w:rsid w:val="0025527D"/>
    <w:rsid w:val="002621D7"/>
    <w:rsid w:val="0026599D"/>
    <w:rsid w:val="00272BA7"/>
    <w:rsid w:val="00273B00"/>
    <w:rsid w:val="00276D77"/>
    <w:rsid w:val="00280AE0"/>
    <w:rsid w:val="0028105B"/>
    <w:rsid w:val="00283A29"/>
    <w:rsid w:val="00283CB9"/>
    <w:rsid w:val="002842F7"/>
    <w:rsid w:val="00284E8A"/>
    <w:rsid w:val="002921A7"/>
    <w:rsid w:val="00295A4B"/>
    <w:rsid w:val="00296277"/>
    <w:rsid w:val="00296EB3"/>
    <w:rsid w:val="002A3A98"/>
    <w:rsid w:val="002A7FFD"/>
    <w:rsid w:val="002B1E62"/>
    <w:rsid w:val="002B4018"/>
    <w:rsid w:val="002B54DA"/>
    <w:rsid w:val="002C00A9"/>
    <w:rsid w:val="002C3BD6"/>
    <w:rsid w:val="002D0686"/>
    <w:rsid w:val="002D1887"/>
    <w:rsid w:val="002D2179"/>
    <w:rsid w:val="002D34CF"/>
    <w:rsid w:val="002D3A48"/>
    <w:rsid w:val="002D6397"/>
    <w:rsid w:val="002E5C85"/>
    <w:rsid w:val="002E7489"/>
    <w:rsid w:val="002E7783"/>
    <w:rsid w:val="002E7DAD"/>
    <w:rsid w:val="003003A3"/>
    <w:rsid w:val="00303ADF"/>
    <w:rsid w:val="003067B7"/>
    <w:rsid w:val="0030768B"/>
    <w:rsid w:val="0031088E"/>
    <w:rsid w:val="00314F2A"/>
    <w:rsid w:val="0031701C"/>
    <w:rsid w:val="00317B10"/>
    <w:rsid w:val="003215FD"/>
    <w:rsid w:val="00322A1A"/>
    <w:rsid w:val="00322D3E"/>
    <w:rsid w:val="0032322B"/>
    <w:rsid w:val="00330F8D"/>
    <w:rsid w:val="00331F3A"/>
    <w:rsid w:val="0033214B"/>
    <w:rsid w:val="003349C0"/>
    <w:rsid w:val="0033755B"/>
    <w:rsid w:val="00340B1A"/>
    <w:rsid w:val="00341DBB"/>
    <w:rsid w:val="003424CB"/>
    <w:rsid w:val="00346A46"/>
    <w:rsid w:val="0035219C"/>
    <w:rsid w:val="00372528"/>
    <w:rsid w:val="00373DA0"/>
    <w:rsid w:val="00380C3D"/>
    <w:rsid w:val="00390369"/>
    <w:rsid w:val="003908F5"/>
    <w:rsid w:val="0039090F"/>
    <w:rsid w:val="003941C9"/>
    <w:rsid w:val="00397246"/>
    <w:rsid w:val="003A0757"/>
    <w:rsid w:val="003B1F01"/>
    <w:rsid w:val="003B2E6A"/>
    <w:rsid w:val="003B317F"/>
    <w:rsid w:val="003B6D8E"/>
    <w:rsid w:val="003D09EE"/>
    <w:rsid w:val="003D20E3"/>
    <w:rsid w:val="003D2484"/>
    <w:rsid w:val="003D5C6E"/>
    <w:rsid w:val="003D63F6"/>
    <w:rsid w:val="003D6EE3"/>
    <w:rsid w:val="003D76BF"/>
    <w:rsid w:val="003E030A"/>
    <w:rsid w:val="003E468B"/>
    <w:rsid w:val="003E5573"/>
    <w:rsid w:val="003E5E96"/>
    <w:rsid w:val="003E68D1"/>
    <w:rsid w:val="003E6EB9"/>
    <w:rsid w:val="003E73A6"/>
    <w:rsid w:val="003E7448"/>
    <w:rsid w:val="003F133C"/>
    <w:rsid w:val="003F1383"/>
    <w:rsid w:val="003F68C5"/>
    <w:rsid w:val="00400E1B"/>
    <w:rsid w:val="00401953"/>
    <w:rsid w:val="00402362"/>
    <w:rsid w:val="00404028"/>
    <w:rsid w:val="004046EE"/>
    <w:rsid w:val="00404F02"/>
    <w:rsid w:val="004054FB"/>
    <w:rsid w:val="00405563"/>
    <w:rsid w:val="004105DB"/>
    <w:rsid w:val="00410765"/>
    <w:rsid w:val="00420097"/>
    <w:rsid w:val="00420576"/>
    <w:rsid w:val="004209EA"/>
    <w:rsid w:val="00420C69"/>
    <w:rsid w:val="00422856"/>
    <w:rsid w:val="00425E8F"/>
    <w:rsid w:val="004279D3"/>
    <w:rsid w:val="00433817"/>
    <w:rsid w:val="00435736"/>
    <w:rsid w:val="004419B3"/>
    <w:rsid w:val="00442DA0"/>
    <w:rsid w:val="00445C81"/>
    <w:rsid w:val="004524A1"/>
    <w:rsid w:val="0045255C"/>
    <w:rsid w:val="00453644"/>
    <w:rsid w:val="00460CBF"/>
    <w:rsid w:val="004656CD"/>
    <w:rsid w:val="00466619"/>
    <w:rsid w:val="00466D1D"/>
    <w:rsid w:val="00467568"/>
    <w:rsid w:val="00470286"/>
    <w:rsid w:val="00472998"/>
    <w:rsid w:val="0047532E"/>
    <w:rsid w:val="00475E01"/>
    <w:rsid w:val="00476FC3"/>
    <w:rsid w:val="004815DA"/>
    <w:rsid w:val="004823F8"/>
    <w:rsid w:val="00482459"/>
    <w:rsid w:val="0049004F"/>
    <w:rsid w:val="00495BB2"/>
    <w:rsid w:val="00495D22"/>
    <w:rsid w:val="00497513"/>
    <w:rsid w:val="0049786F"/>
    <w:rsid w:val="00497E63"/>
    <w:rsid w:val="004A2309"/>
    <w:rsid w:val="004A25DC"/>
    <w:rsid w:val="004A34D5"/>
    <w:rsid w:val="004A3828"/>
    <w:rsid w:val="004B3543"/>
    <w:rsid w:val="004B53EC"/>
    <w:rsid w:val="004C1EDC"/>
    <w:rsid w:val="004C32CF"/>
    <w:rsid w:val="004C3814"/>
    <w:rsid w:val="004C5DBA"/>
    <w:rsid w:val="004C6A39"/>
    <w:rsid w:val="004C7D26"/>
    <w:rsid w:val="004D5D15"/>
    <w:rsid w:val="004E49FC"/>
    <w:rsid w:val="004F516F"/>
    <w:rsid w:val="004F578A"/>
    <w:rsid w:val="004F5805"/>
    <w:rsid w:val="005008F1"/>
    <w:rsid w:val="0050174D"/>
    <w:rsid w:val="005036E9"/>
    <w:rsid w:val="005042E9"/>
    <w:rsid w:val="00504BA8"/>
    <w:rsid w:val="00506870"/>
    <w:rsid w:val="00506984"/>
    <w:rsid w:val="0051086A"/>
    <w:rsid w:val="00511F34"/>
    <w:rsid w:val="00512427"/>
    <w:rsid w:val="00517AC0"/>
    <w:rsid w:val="00517FE6"/>
    <w:rsid w:val="005217AC"/>
    <w:rsid w:val="00526A80"/>
    <w:rsid w:val="00534132"/>
    <w:rsid w:val="00537FBC"/>
    <w:rsid w:val="005453E4"/>
    <w:rsid w:val="00545D00"/>
    <w:rsid w:val="00546440"/>
    <w:rsid w:val="005530B0"/>
    <w:rsid w:val="005571AB"/>
    <w:rsid w:val="005623E2"/>
    <w:rsid w:val="005627DE"/>
    <w:rsid w:val="005676B6"/>
    <w:rsid w:val="00574629"/>
    <w:rsid w:val="00574A9F"/>
    <w:rsid w:val="00581F13"/>
    <w:rsid w:val="00582FE0"/>
    <w:rsid w:val="00584386"/>
    <w:rsid w:val="00586D97"/>
    <w:rsid w:val="005967B0"/>
    <w:rsid w:val="0059745A"/>
    <w:rsid w:val="00597B5F"/>
    <w:rsid w:val="005A1208"/>
    <w:rsid w:val="005A162D"/>
    <w:rsid w:val="005A5EE2"/>
    <w:rsid w:val="005A7E88"/>
    <w:rsid w:val="005B0AAC"/>
    <w:rsid w:val="005B7655"/>
    <w:rsid w:val="005B7F97"/>
    <w:rsid w:val="005C2721"/>
    <w:rsid w:val="005C29C1"/>
    <w:rsid w:val="005C3260"/>
    <w:rsid w:val="005C4D5F"/>
    <w:rsid w:val="005C715E"/>
    <w:rsid w:val="005D2561"/>
    <w:rsid w:val="005D39DA"/>
    <w:rsid w:val="005D4205"/>
    <w:rsid w:val="005D4B6A"/>
    <w:rsid w:val="005E0CCF"/>
    <w:rsid w:val="005E496F"/>
    <w:rsid w:val="005E5AFE"/>
    <w:rsid w:val="005E5BE5"/>
    <w:rsid w:val="005E79F7"/>
    <w:rsid w:val="005F134C"/>
    <w:rsid w:val="005F42D4"/>
    <w:rsid w:val="006015C1"/>
    <w:rsid w:val="006018AD"/>
    <w:rsid w:val="00601B5A"/>
    <w:rsid w:val="00601C88"/>
    <w:rsid w:val="006023C1"/>
    <w:rsid w:val="00603A8A"/>
    <w:rsid w:val="00603ACC"/>
    <w:rsid w:val="00605FFC"/>
    <w:rsid w:val="006120D5"/>
    <w:rsid w:val="0061215B"/>
    <w:rsid w:val="0061407C"/>
    <w:rsid w:val="006140DB"/>
    <w:rsid w:val="00615952"/>
    <w:rsid w:val="006223CC"/>
    <w:rsid w:val="00626B19"/>
    <w:rsid w:val="00630CAD"/>
    <w:rsid w:val="00632C0E"/>
    <w:rsid w:val="00632CB2"/>
    <w:rsid w:val="0063333C"/>
    <w:rsid w:val="006341D3"/>
    <w:rsid w:val="006354C0"/>
    <w:rsid w:val="00635FAF"/>
    <w:rsid w:val="00641B97"/>
    <w:rsid w:val="00642379"/>
    <w:rsid w:val="0064291B"/>
    <w:rsid w:val="00642EA6"/>
    <w:rsid w:val="00643460"/>
    <w:rsid w:val="00650D5F"/>
    <w:rsid w:val="00652964"/>
    <w:rsid w:val="00652EC1"/>
    <w:rsid w:val="00655B31"/>
    <w:rsid w:val="0065601A"/>
    <w:rsid w:val="00656545"/>
    <w:rsid w:val="006576A0"/>
    <w:rsid w:val="00667402"/>
    <w:rsid w:val="00667E5F"/>
    <w:rsid w:val="0067293A"/>
    <w:rsid w:val="0067753C"/>
    <w:rsid w:val="00681BB5"/>
    <w:rsid w:val="0068336B"/>
    <w:rsid w:val="00683853"/>
    <w:rsid w:val="006844BC"/>
    <w:rsid w:val="006909AC"/>
    <w:rsid w:val="00690BAE"/>
    <w:rsid w:val="00691034"/>
    <w:rsid w:val="00691B84"/>
    <w:rsid w:val="00694190"/>
    <w:rsid w:val="006978F4"/>
    <w:rsid w:val="006A05EC"/>
    <w:rsid w:val="006A22EA"/>
    <w:rsid w:val="006A7728"/>
    <w:rsid w:val="006B0174"/>
    <w:rsid w:val="006B2D76"/>
    <w:rsid w:val="006C2F88"/>
    <w:rsid w:val="006C3C94"/>
    <w:rsid w:val="006C448E"/>
    <w:rsid w:val="006C489B"/>
    <w:rsid w:val="006D03A1"/>
    <w:rsid w:val="006D3C38"/>
    <w:rsid w:val="006D493A"/>
    <w:rsid w:val="006E0C95"/>
    <w:rsid w:val="006E4C40"/>
    <w:rsid w:val="006F2020"/>
    <w:rsid w:val="006F287D"/>
    <w:rsid w:val="006F31F7"/>
    <w:rsid w:val="006F4D56"/>
    <w:rsid w:val="00702331"/>
    <w:rsid w:val="007023A8"/>
    <w:rsid w:val="007040AA"/>
    <w:rsid w:val="00704625"/>
    <w:rsid w:val="0071556C"/>
    <w:rsid w:val="00723010"/>
    <w:rsid w:val="0072788D"/>
    <w:rsid w:val="007309CC"/>
    <w:rsid w:val="0073207B"/>
    <w:rsid w:val="00733C8E"/>
    <w:rsid w:val="007340D6"/>
    <w:rsid w:val="0073615B"/>
    <w:rsid w:val="00736D5B"/>
    <w:rsid w:val="00741ED8"/>
    <w:rsid w:val="007427A4"/>
    <w:rsid w:val="00743212"/>
    <w:rsid w:val="00744865"/>
    <w:rsid w:val="007453EB"/>
    <w:rsid w:val="0074622B"/>
    <w:rsid w:val="0074753A"/>
    <w:rsid w:val="00750CB0"/>
    <w:rsid w:val="007510FA"/>
    <w:rsid w:val="00751BBC"/>
    <w:rsid w:val="00752694"/>
    <w:rsid w:val="00755A66"/>
    <w:rsid w:val="0076236A"/>
    <w:rsid w:val="00762B45"/>
    <w:rsid w:val="00763414"/>
    <w:rsid w:val="00764234"/>
    <w:rsid w:val="007646C3"/>
    <w:rsid w:val="00764F17"/>
    <w:rsid w:val="00765260"/>
    <w:rsid w:val="007663BB"/>
    <w:rsid w:val="007677A1"/>
    <w:rsid w:val="00770FFB"/>
    <w:rsid w:val="00771EF5"/>
    <w:rsid w:val="007722D0"/>
    <w:rsid w:val="00774F73"/>
    <w:rsid w:val="00780F6A"/>
    <w:rsid w:val="00782E40"/>
    <w:rsid w:val="00783A5C"/>
    <w:rsid w:val="00785087"/>
    <w:rsid w:val="00785280"/>
    <w:rsid w:val="0078532C"/>
    <w:rsid w:val="00786E66"/>
    <w:rsid w:val="0078792B"/>
    <w:rsid w:val="00793CD6"/>
    <w:rsid w:val="007949B2"/>
    <w:rsid w:val="007956FB"/>
    <w:rsid w:val="00796497"/>
    <w:rsid w:val="007A32E7"/>
    <w:rsid w:val="007A3574"/>
    <w:rsid w:val="007A68E6"/>
    <w:rsid w:val="007C2074"/>
    <w:rsid w:val="007C3BC7"/>
    <w:rsid w:val="007D0946"/>
    <w:rsid w:val="007D33F6"/>
    <w:rsid w:val="007E434F"/>
    <w:rsid w:val="007E5C09"/>
    <w:rsid w:val="007E7988"/>
    <w:rsid w:val="007F40D5"/>
    <w:rsid w:val="007F480A"/>
    <w:rsid w:val="007F6D33"/>
    <w:rsid w:val="008006C0"/>
    <w:rsid w:val="00802411"/>
    <w:rsid w:val="00806B9E"/>
    <w:rsid w:val="00806BBD"/>
    <w:rsid w:val="00812133"/>
    <w:rsid w:val="0081276E"/>
    <w:rsid w:val="00813D19"/>
    <w:rsid w:val="008164AB"/>
    <w:rsid w:val="0082097D"/>
    <w:rsid w:val="0082167A"/>
    <w:rsid w:val="00824137"/>
    <w:rsid w:val="00827B04"/>
    <w:rsid w:val="008304C3"/>
    <w:rsid w:val="00830626"/>
    <w:rsid w:val="00836937"/>
    <w:rsid w:val="00840DBD"/>
    <w:rsid w:val="00841B8D"/>
    <w:rsid w:val="00841ED2"/>
    <w:rsid w:val="008453C0"/>
    <w:rsid w:val="0084784F"/>
    <w:rsid w:val="008510F0"/>
    <w:rsid w:val="0085358E"/>
    <w:rsid w:val="00863E49"/>
    <w:rsid w:val="0086622F"/>
    <w:rsid w:val="00866D4F"/>
    <w:rsid w:val="0087040F"/>
    <w:rsid w:val="00871222"/>
    <w:rsid w:val="00871359"/>
    <w:rsid w:val="00871383"/>
    <w:rsid w:val="00873D33"/>
    <w:rsid w:val="00874D6D"/>
    <w:rsid w:val="00876EBC"/>
    <w:rsid w:val="00880376"/>
    <w:rsid w:val="0088055A"/>
    <w:rsid w:val="008816F8"/>
    <w:rsid w:val="008837D5"/>
    <w:rsid w:val="00884956"/>
    <w:rsid w:val="008866C8"/>
    <w:rsid w:val="008914F0"/>
    <w:rsid w:val="008922D5"/>
    <w:rsid w:val="0089253C"/>
    <w:rsid w:val="008928AC"/>
    <w:rsid w:val="00893549"/>
    <w:rsid w:val="0089427E"/>
    <w:rsid w:val="00895388"/>
    <w:rsid w:val="008966AF"/>
    <w:rsid w:val="008974CB"/>
    <w:rsid w:val="00897B44"/>
    <w:rsid w:val="00897FE6"/>
    <w:rsid w:val="008A0217"/>
    <w:rsid w:val="008A09EE"/>
    <w:rsid w:val="008A1526"/>
    <w:rsid w:val="008A3E4A"/>
    <w:rsid w:val="008A4B71"/>
    <w:rsid w:val="008A5901"/>
    <w:rsid w:val="008A5BCD"/>
    <w:rsid w:val="008A7572"/>
    <w:rsid w:val="008C7199"/>
    <w:rsid w:val="008D0108"/>
    <w:rsid w:val="008D3213"/>
    <w:rsid w:val="008E20B9"/>
    <w:rsid w:val="008E4F3D"/>
    <w:rsid w:val="008E5F0D"/>
    <w:rsid w:val="008F1D9E"/>
    <w:rsid w:val="0090101D"/>
    <w:rsid w:val="009011EE"/>
    <w:rsid w:val="00901AEB"/>
    <w:rsid w:val="00902A88"/>
    <w:rsid w:val="00905F37"/>
    <w:rsid w:val="0091086B"/>
    <w:rsid w:val="00912C37"/>
    <w:rsid w:val="00914AB7"/>
    <w:rsid w:val="00925C80"/>
    <w:rsid w:val="00930727"/>
    <w:rsid w:val="009308DF"/>
    <w:rsid w:val="00931896"/>
    <w:rsid w:val="00936942"/>
    <w:rsid w:val="00937035"/>
    <w:rsid w:val="00944B5A"/>
    <w:rsid w:val="009451D9"/>
    <w:rsid w:val="00946674"/>
    <w:rsid w:val="00946D1D"/>
    <w:rsid w:val="00950DF1"/>
    <w:rsid w:val="00952075"/>
    <w:rsid w:val="0095353F"/>
    <w:rsid w:val="009556D7"/>
    <w:rsid w:val="009559C6"/>
    <w:rsid w:val="009648A6"/>
    <w:rsid w:val="00964A05"/>
    <w:rsid w:val="00970CB0"/>
    <w:rsid w:val="00972E30"/>
    <w:rsid w:val="00976469"/>
    <w:rsid w:val="00984440"/>
    <w:rsid w:val="009957F3"/>
    <w:rsid w:val="009A28F6"/>
    <w:rsid w:val="009A2C4F"/>
    <w:rsid w:val="009A3626"/>
    <w:rsid w:val="009A4DF7"/>
    <w:rsid w:val="009B34AE"/>
    <w:rsid w:val="009B37AD"/>
    <w:rsid w:val="009B5C0D"/>
    <w:rsid w:val="009C20FD"/>
    <w:rsid w:val="009C2B50"/>
    <w:rsid w:val="009C63C5"/>
    <w:rsid w:val="009D2C6F"/>
    <w:rsid w:val="009D3E6C"/>
    <w:rsid w:val="009E1462"/>
    <w:rsid w:val="009E4753"/>
    <w:rsid w:val="009E5A4D"/>
    <w:rsid w:val="009E6D99"/>
    <w:rsid w:val="009F0C96"/>
    <w:rsid w:val="00A00358"/>
    <w:rsid w:val="00A01415"/>
    <w:rsid w:val="00A0674B"/>
    <w:rsid w:val="00A111C0"/>
    <w:rsid w:val="00A138D3"/>
    <w:rsid w:val="00A14498"/>
    <w:rsid w:val="00A23C4E"/>
    <w:rsid w:val="00A24144"/>
    <w:rsid w:val="00A359B0"/>
    <w:rsid w:val="00A376C5"/>
    <w:rsid w:val="00A41B10"/>
    <w:rsid w:val="00A43EAD"/>
    <w:rsid w:val="00A55058"/>
    <w:rsid w:val="00A576D6"/>
    <w:rsid w:val="00A579F3"/>
    <w:rsid w:val="00A62BB0"/>
    <w:rsid w:val="00A633E3"/>
    <w:rsid w:val="00A64212"/>
    <w:rsid w:val="00A65A68"/>
    <w:rsid w:val="00A65F12"/>
    <w:rsid w:val="00A66D74"/>
    <w:rsid w:val="00A66FA7"/>
    <w:rsid w:val="00A67636"/>
    <w:rsid w:val="00A7077E"/>
    <w:rsid w:val="00A713A6"/>
    <w:rsid w:val="00A74FE0"/>
    <w:rsid w:val="00A755B9"/>
    <w:rsid w:val="00A77C87"/>
    <w:rsid w:val="00AA19F2"/>
    <w:rsid w:val="00AA2606"/>
    <w:rsid w:val="00AA3847"/>
    <w:rsid w:val="00AA3CA2"/>
    <w:rsid w:val="00AB2E33"/>
    <w:rsid w:val="00AB797F"/>
    <w:rsid w:val="00AC4691"/>
    <w:rsid w:val="00AD0212"/>
    <w:rsid w:val="00AD7DA8"/>
    <w:rsid w:val="00AD7E7E"/>
    <w:rsid w:val="00AE2CD9"/>
    <w:rsid w:val="00AE3404"/>
    <w:rsid w:val="00AE58B9"/>
    <w:rsid w:val="00AF2E1C"/>
    <w:rsid w:val="00AF3A8C"/>
    <w:rsid w:val="00AF40A7"/>
    <w:rsid w:val="00AF57F4"/>
    <w:rsid w:val="00B033BC"/>
    <w:rsid w:val="00B062AE"/>
    <w:rsid w:val="00B07538"/>
    <w:rsid w:val="00B1051C"/>
    <w:rsid w:val="00B10F65"/>
    <w:rsid w:val="00B1190F"/>
    <w:rsid w:val="00B124D5"/>
    <w:rsid w:val="00B137FB"/>
    <w:rsid w:val="00B147F6"/>
    <w:rsid w:val="00B20EC0"/>
    <w:rsid w:val="00B227A2"/>
    <w:rsid w:val="00B277D2"/>
    <w:rsid w:val="00B279CC"/>
    <w:rsid w:val="00B30ABF"/>
    <w:rsid w:val="00B32B78"/>
    <w:rsid w:val="00B45AFD"/>
    <w:rsid w:val="00B46464"/>
    <w:rsid w:val="00B52477"/>
    <w:rsid w:val="00B52D7A"/>
    <w:rsid w:val="00B53DFC"/>
    <w:rsid w:val="00B563DC"/>
    <w:rsid w:val="00B56683"/>
    <w:rsid w:val="00B60298"/>
    <w:rsid w:val="00B64DF1"/>
    <w:rsid w:val="00B65140"/>
    <w:rsid w:val="00B67B45"/>
    <w:rsid w:val="00B710A9"/>
    <w:rsid w:val="00B72698"/>
    <w:rsid w:val="00B739CF"/>
    <w:rsid w:val="00B74B16"/>
    <w:rsid w:val="00B80F91"/>
    <w:rsid w:val="00B82F11"/>
    <w:rsid w:val="00B84C84"/>
    <w:rsid w:val="00B86A64"/>
    <w:rsid w:val="00B92A6E"/>
    <w:rsid w:val="00B942FC"/>
    <w:rsid w:val="00B958C2"/>
    <w:rsid w:val="00B95CF5"/>
    <w:rsid w:val="00BA3906"/>
    <w:rsid w:val="00BA48BF"/>
    <w:rsid w:val="00BA6DC0"/>
    <w:rsid w:val="00BB2426"/>
    <w:rsid w:val="00BB299D"/>
    <w:rsid w:val="00BB4FB7"/>
    <w:rsid w:val="00BB55BB"/>
    <w:rsid w:val="00BC07E2"/>
    <w:rsid w:val="00BC11C9"/>
    <w:rsid w:val="00BC2528"/>
    <w:rsid w:val="00BD473A"/>
    <w:rsid w:val="00BD53A2"/>
    <w:rsid w:val="00BD7474"/>
    <w:rsid w:val="00BD7F8C"/>
    <w:rsid w:val="00BE0041"/>
    <w:rsid w:val="00BE1009"/>
    <w:rsid w:val="00BE30BC"/>
    <w:rsid w:val="00BE3167"/>
    <w:rsid w:val="00BE3E77"/>
    <w:rsid w:val="00BF0EC3"/>
    <w:rsid w:val="00BF23AC"/>
    <w:rsid w:val="00BF3913"/>
    <w:rsid w:val="00BF44BB"/>
    <w:rsid w:val="00BF624F"/>
    <w:rsid w:val="00BF71FF"/>
    <w:rsid w:val="00C0070A"/>
    <w:rsid w:val="00C014DF"/>
    <w:rsid w:val="00C0179C"/>
    <w:rsid w:val="00C04BB5"/>
    <w:rsid w:val="00C070DE"/>
    <w:rsid w:val="00C07DE9"/>
    <w:rsid w:val="00C10D86"/>
    <w:rsid w:val="00C14914"/>
    <w:rsid w:val="00C1510C"/>
    <w:rsid w:val="00C16F42"/>
    <w:rsid w:val="00C251FE"/>
    <w:rsid w:val="00C2586B"/>
    <w:rsid w:val="00C33E3D"/>
    <w:rsid w:val="00C36040"/>
    <w:rsid w:val="00C37037"/>
    <w:rsid w:val="00C374A1"/>
    <w:rsid w:val="00C41822"/>
    <w:rsid w:val="00C432CA"/>
    <w:rsid w:val="00C43B01"/>
    <w:rsid w:val="00C44238"/>
    <w:rsid w:val="00C47ABB"/>
    <w:rsid w:val="00C601FE"/>
    <w:rsid w:val="00C61B11"/>
    <w:rsid w:val="00C61F45"/>
    <w:rsid w:val="00C64A7C"/>
    <w:rsid w:val="00C658F3"/>
    <w:rsid w:val="00C67398"/>
    <w:rsid w:val="00C70131"/>
    <w:rsid w:val="00C72616"/>
    <w:rsid w:val="00C8022A"/>
    <w:rsid w:val="00C855D5"/>
    <w:rsid w:val="00C85F02"/>
    <w:rsid w:val="00C86207"/>
    <w:rsid w:val="00C86A1D"/>
    <w:rsid w:val="00C8719E"/>
    <w:rsid w:val="00CA06E6"/>
    <w:rsid w:val="00CA1B0B"/>
    <w:rsid w:val="00CA3371"/>
    <w:rsid w:val="00CB0FB6"/>
    <w:rsid w:val="00CB5B1C"/>
    <w:rsid w:val="00CC62E6"/>
    <w:rsid w:val="00CD23AA"/>
    <w:rsid w:val="00CD397A"/>
    <w:rsid w:val="00CD4684"/>
    <w:rsid w:val="00CD5767"/>
    <w:rsid w:val="00CD65A0"/>
    <w:rsid w:val="00CD6C04"/>
    <w:rsid w:val="00CE5D6E"/>
    <w:rsid w:val="00CF2640"/>
    <w:rsid w:val="00CF2E49"/>
    <w:rsid w:val="00CF3030"/>
    <w:rsid w:val="00CF3539"/>
    <w:rsid w:val="00CF5548"/>
    <w:rsid w:val="00CF6A37"/>
    <w:rsid w:val="00CF7638"/>
    <w:rsid w:val="00CF7849"/>
    <w:rsid w:val="00D00B43"/>
    <w:rsid w:val="00D032D3"/>
    <w:rsid w:val="00D03A3F"/>
    <w:rsid w:val="00D11E13"/>
    <w:rsid w:val="00D12619"/>
    <w:rsid w:val="00D12638"/>
    <w:rsid w:val="00D14102"/>
    <w:rsid w:val="00D14F3C"/>
    <w:rsid w:val="00D1521E"/>
    <w:rsid w:val="00D153DD"/>
    <w:rsid w:val="00D15656"/>
    <w:rsid w:val="00D156EF"/>
    <w:rsid w:val="00D15C26"/>
    <w:rsid w:val="00D20563"/>
    <w:rsid w:val="00D2443A"/>
    <w:rsid w:val="00D26545"/>
    <w:rsid w:val="00D30B82"/>
    <w:rsid w:val="00D31E51"/>
    <w:rsid w:val="00D31FCB"/>
    <w:rsid w:val="00D34E4E"/>
    <w:rsid w:val="00D4271B"/>
    <w:rsid w:val="00D47810"/>
    <w:rsid w:val="00D50B81"/>
    <w:rsid w:val="00D52D66"/>
    <w:rsid w:val="00D533CB"/>
    <w:rsid w:val="00D546F7"/>
    <w:rsid w:val="00D54DD9"/>
    <w:rsid w:val="00D564EA"/>
    <w:rsid w:val="00D56B4B"/>
    <w:rsid w:val="00D573B5"/>
    <w:rsid w:val="00D63214"/>
    <w:rsid w:val="00D74727"/>
    <w:rsid w:val="00D76CE7"/>
    <w:rsid w:val="00D77249"/>
    <w:rsid w:val="00D80499"/>
    <w:rsid w:val="00D80D92"/>
    <w:rsid w:val="00D81BC2"/>
    <w:rsid w:val="00D81E83"/>
    <w:rsid w:val="00D8415F"/>
    <w:rsid w:val="00D843CE"/>
    <w:rsid w:val="00D864D9"/>
    <w:rsid w:val="00D87E4E"/>
    <w:rsid w:val="00D91A0D"/>
    <w:rsid w:val="00D91E5C"/>
    <w:rsid w:val="00D92561"/>
    <w:rsid w:val="00D96EE2"/>
    <w:rsid w:val="00DA0137"/>
    <w:rsid w:val="00DA302B"/>
    <w:rsid w:val="00DA6865"/>
    <w:rsid w:val="00DB38FB"/>
    <w:rsid w:val="00DB622B"/>
    <w:rsid w:val="00DC0C2D"/>
    <w:rsid w:val="00DC1480"/>
    <w:rsid w:val="00DC2981"/>
    <w:rsid w:val="00DC5FB6"/>
    <w:rsid w:val="00DC693D"/>
    <w:rsid w:val="00DC6C62"/>
    <w:rsid w:val="00DD0075"/>
    <w:rsid w:val="00DE3BA1"/>
    <w:rsid w:val="00DE4FD0"/>
    <w:rsid w:val="00DE6974"/>
    <w:rsid w:val="00DF24DE"/>
    <w:rsid w:val="00DF3493"/>
    <w:rsid w:val="00DF6D3E"/>
    <w:rsid w:val="00E02FDC"/>
    <w:rsid w:val="00E04622"/>
    <w:rsid w:val="00E04F61"/>
    <w:rsid w:val="00E05373"/>
    <w:rsid w:val="00E079D4"/>
    <w:rsid w:val="00E114AE"/>
    <w:rsid w:val="00E12519"/>
    <w:rsid w:val="00E20326"/>
    <w:rsid w:val="00E237DC"/>
    <w:rsid w:val="00E31064"/>
    <w:rsid w:val="00E34033"/>
    <w:rsid w:val="00E35EF2"/>
    <w:rsid w:val="00E4162A"/>
    <w:rsid w:val="00E43172"/>
    <w:rsid w:val="00E43378"/>
    <w:rsid w:val="00E46B35"/>
    <w:rsid w:val="00E51963"/>
    <w:rsid w:val="00E52B44"/>
    <w:rsid w:val="00E53BE2"/>
    <w:rsid w:val="00E53FEC"/>
    <w:rsid w:val="00E5424E"/>
    <w:rsid w:val="00E55398"/>
    <w:rsid w:val="00E571F3"/>
    <w:rsid w:val="00E6639D"/>
    <w:rsid w:val="00E66639"/>
    <w:rsid w:val="00E70167"/>
    <w:rsid w:val="00E7083A"/>
    <w:rsid w:val="00E72F96"/>
    <w:rsid w:val="00E733F8"/>
    <w:rsid w:val="00E76A1A"/>
    <w:rsid w:val="00E774C7"/>
    <w:rsid w:val="00E81264"/>
    <w:rsid w:val="00E8170E"/>
    <w:rsid w:val="00E8339C"/>
    <w:rsid w:val="00E9404E"/>
    <w:rsid w:val="00E94622"/>
    <w:rsid w:val="00E9625D"/>
    <w:rsid w:val="00EA1827"/>
    <w:rsid w:val="00EA38D3"/>
    <w:rsid w:val="00EA4ACF"/>
    <w:rsid w:val="00EA5AC7"/>
    <w:rsid w:val="00EB1F74"/>
    <w:rsid w:val="00EB257E"/>
    <w:rsid w:val="00EB4A16"/>
    <w:rsid w:val="00EB5B63"/>
    <w:rsid w:val="00EB6BF8"/>
    <w:rsid w:val="00EC02B1"/>
    <w:rsid w:val="00EC0450"/>
    <w:rsid w:val="00EC5A65"/>
    <w:rsid w:val="00EC774E"/>
    <w:rsid w:val="00ED23B4"/>
    <w:rsid w:val="00ED4557"/>
    <w:rsid w:val="00ED5BB1"/>
    <w:rsid w:val="00ED7570"/>
    <w:rsid w:val="00EE36E1"/>
    <w:rsid w:val="00EE4107"/>
    <w:rsid w:val="00EE73D7"/>
    <w:rsid w:val="00EE7A03"/>
    <w:rsid w:val="00EF1D88"/>
    <w:rsid w:val="00EF284C"/>
    <w:rsid w:val="00EF339D"/>
    <w:rsid w:val="00EF58D4"/>
    <w:rsid w:val="00F05FE1"/>
    <w:rsid w:val="00F061D1"/>
    <w:rsid w:val="00F0755A"/>
    <w:rsid w:val="00F10904"/>
    <w:rsid w:val="00F11BB5"/>
    <w:rsid w:val="00F1403F"/>
    <w:rsid w:val="00F22680"/>
    <w:rsid w:val="00F22A59"/>
    <w:rsid w:val="00F22FE5"/>
    <w:rsid w:val="00F24855"/>
    <w:rsid w:val="00F24AAF"/>
    <w:rsid w:val="00F25C42"/>
    <w:rsid w:val="00F3277C"/>
    <w:rsid w:val="00F3309E"/>
    <w:rsid w:val="00F343E8"/>
    <w:rsid w:val="00F34798"/>
    <w:rsid w:val="00F36428"/>
    <w:rsid w:val="00F40930"/>
    <w:rsid w:val="00F40CE1"/>
    <w:rsid w:val="00F523B8"/>
    <w:rsid w:val="00F52949"/>
    <w:rsid w:val="00F5480D"/>
    <w:rsid w:val="00F54846"/>
    <w:rsid w:val="00F54DAD"/>
    <w:rsid w:val="00F61484"/>
    <w:rsid w:val="00F644EC"/>
    <w:rsid w:val="00F65D77"/>
    <w:rsid w:val="00F67E15"/>
    <w:rsid w:val="00F7021F"/>
    <w:rsid w:val="00F72E25"/>
    <w:rsid w:val="00F81EAD"/>
    <w:rsid w:val="00F90145"/>
    <w:rsid w:val="00F901E1"/>
    <w:rsid w:val="00F95717"/>
    <w:rsid w:val="00F95DF3"/>
    <w:rsid w:val="00F9678D"/>
    <w:rsid w:val="00F97122"/>
    <w:rsid w:val="00F97CE8"/>
    <w:rsid w:val="00FA2C58"/>
    <w:rsid w:val="00FB063D"/>
    <w:rsid w:val="00FB5C7A"/>
    <w:rsid w:val="00FC0033"/>
    <w:rsid w:val="00FC3264"/>
    <w:rsid w:val="00FF1A04"/>
    <w:rsid w:val="00FF3565"/>
    <w:rsid w:val="00FF466E"/>
    <w:rsid w:val="00FF6493"/>
    <w:rsid w:val="00FF7C15"/>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1A1A8EE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pt-BR" w:eastAsia="pt-BR" w:bidi="ar-SA"/>
      </w:rPr>
    </w:rPrDefault>
    <w:pPrDefault/>
  </w:docDefaults>
  <w:latentStyles w:defLockedState="0" w:defUIPriority="0" w:defSemiHidden="1" w:defUnhideWhenUsed="1" w:defQFormat="0" w:count="267">
    <w:lsdException w:name="Normal" w:semiHidden="0" w:unhideWhenUsed="0" w:qFormat="1"/>
    <w:lsdException w:name="heading 1" w:semiHidden="0" w:uiPriority="9" w:unhideWhenUsed="0" w:qFormat="1"/>
    <w:lsdException w:name="heading 2" w:semiHidden="0" w:unhideWhenUsed="0" w:qFormat="1"/>
    <w:lsdException w:name="heading 3" w:semiHidden="0" w:unhideWhenUsed="0" w:qFormat="1"/>
    <w:lsdException w:name="heading 4" w:semiHidden="0" w:unhideWhenUsed="0" w:qFormat="1"/>
    <w:lsdException w:name="heading 5" w:semiHidden="0" w:unhideWhenUsed="0" w:qFormat="1"/>
    <w:lsdException w:name="heading 6" w:semiHidden="0" w:unhideWhenUsed="0" w:qFormat="1"/>
    <w:lsdException w:name="heading 7" w:qFormat="1"/>
    <w:lsdException w:name="heading 8" w:qFormat="1"/>
    <w:lsdException w:name="heading 9" w:qFormat="1"/>
    <w:lsdException w:name="toc 1" w:uiPriority="39" w:qFormat="1"/>
    <w:lsdException w:name="toc 2" w:uiPriority="39" w:qFormat="1"/>
    <w:lsdException w:name="toc 3" w:uiPriority="39" w:qFormat="1"/>
    <w:lsdException w:name="toc 4" w:uiPriority="39"/>
    <w:lsdException w:name="header" w:uiPriority="99"/>
    <w:lsdException w:name="caption" w:uiPriority="35" w:qFormat="1"/>
    <w:lsdException w:name="table of figures" w:uiPriority="99"/>
    <w:lsdException w:name="table of authorities" w:uiPriority="99"/>
    <w:lsdException w:name="toa heading" w:uiPriority="99"/>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Hyperlink" w:uiPriority="99"/>
    <w:lsdException w:name="Strong" w:semiHidden="0" w:uiPriority="22" w:unhideWhenUsed="0" w:qFormat="1"/>
    <w:lsdException w:name="Emphasis" w:semiHidden="0" w:unhideWhenUsed="0" w:qFormat="1"/>
    <w:lsdException w:name="Normal (Web)" w:uiPriority="99"/>
    <w:lsdException w:name="Normal Table" w:semiHidden="0" w:unhideWhenUsed="0"/>
    <w:lsdException w:name="No List" w:uiPriority="99"/>
    <w:lsdException w:name="Table Web 3" w:semiHidden="0" w:unhideWhenUsed="0"/>
    <w:lsdException w:name="Table Grid" w:semiHidden="0" w:uiPriority="39" w:unhideWhenUsed="0"/>
    <w:lsdException w:name="Table Theme"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96EE2"/>
    <w:pPr>
      <w:spacing w:line="360" w:lineRule="auto"/>
    </w:pPr>
    <w:rPr>
      <w:sz w:val="24"/>
      <w:szCs w:val="24"/>
      <w:lang w:val="en-US" w:eastAsia="en-US"/>
    </w:rPr>
  </w:style>
  <w:style w:type="paragraph" w:styleId="Heading1">
    <w:name w:val="heading 1"/>
    <w:basedOn w:val="Normal"/>
    <w:next w:val="Normal"/>
    <w:link w:val="Heading1Char"/>
    <w:uiPriority w:val="9"/>
    <w:qFormat/>
    <w:pPr>
      <w:keepNext/>
      <w:spacing w:before="240" w:after="60"/>
      <w:outlineLvl w:val="0"/>
    </w:pPr>
    <w:rPr>
      <w:rFonts w:ascii="Arial" w:hAnsi="Arial" w:cs="Arial"/>
      <w:b/>
      <w:bCs/>
      <w:kern w:val="32"/>
      <w:sz w:val="32"/>
      <w:szCs w:val="32"/>
    </w:rPr>
  </w:style>
  <w:style w:type="paragraph" w:styleId="Heading2">
    <w:name w:val="heading 2"/>
    <w:basedOn w:val="Normal"/>
    <w:next w:val="Normal"/>
    <w:link w:val="Heading2Char"/>
    <w:qFormat/>
    <w:pPr>
      <w:keepNext/>
      <w:spacing w:before="240" w:after="60"/>
      <w:outlineLvl w:val="1"/>
    </w:pPr>
    <w:rPr>
      <w:rFonts w:ascii="Arial" w:hAnsi="Arial" w:cs="Arial"/>
      <w:b/>
      <w:bCs/>
      <w:i/>
      <w:iCs/>
      <w:sz w:val="28"/>
      <w:szCs w:val="28"/>
    </w:rPr>
  </w:style>
  <w:style w:type="paragraph" w:styleId="Heading3">
    <w:name w:val="heading 3"/>
    <w:basedOn w:val="Normal"/>
    <w:next w:val="Normal"/>
    <w:link w:val="Heading3Char"/>
    <w:qFormat/>
    <w:pPr>
      <w:keepNext/>
      <w:spacing w:before="240" w:after="60"/>
      <w:outlineLvl w:val="2"/>
    </w:pPr>
    <w:rPr>
      <w:rFonts w:ascii="Arial" w:hAnsi="Arial" w:cs="Arial"/>
      <w:b/>
      <w:bCs/>
      <w:sz w:val="26"/>
      <w:szCs w:val="26"/>
    </w:rPr>
  </w:style>
  <w:style w:type="paragraph" w:styleId="Heading4">
    <w:name w:val="heading 4"/>
    <w:basedOn w:val="Normal"/>
    <w:next w:val="Normal"/>
    <w:qFormat/>
    <w:pPr>
      <w:keepNext/>
      <w:spacing w:before="240" w:after="60"/>
      <w:outlineLvl w:val="3"/>
    </w:pPr>
    <w:rPr>
      <w:b/>
      <w:bCs/>
      <w:sz w:val="28"/>
      <w:szCs w:val="28"/>
    </w:rPr>
  </w:style>
  <w:style w:type="paragraph" w:styleId="Heading5">
    <w:name w:val="heading 5"/>
    <w:basedOn w:val="Normal"/>
    <w:next w:val="Normal"/>
    <w:qFormat/>
    <w:pPr>
      <w:spacing w:before="240" w:after="60"/>
      <w:outlineLvl w:val="4"/>
    </w:pPr>
    <w:rPr>
      <w:b/>
      <w:bCs/>
      <w:i/>
      <w:iCs/>
      <w:sz w:val="26"/>
      <w:szCs w:val="26"/>
    </w:rPr>
  </w:style>
  <w:style w:type="paragraph" w:styleId="Heading6">
    <w:name w:val="heading 6"/>
    <w:basedOn w:val="Normal"/>
    <w:next w:val="Normal"/>
    <w:qFormat/>
    <w:pPr>
      <w:spacing w:before="240" w:after="60"/>
      <w:outlineLvl w:val="5"/>
    </w:pPr>
    <w:rPr>
      <w:b/>
      <w:bCs/>
      <w:sz w:val="22"/>
      <w:szCs w:val="22"/>
    </w:rPr>
  </w:style>
  <w:style w:type="paragraph" w:styleId="Heading7">
    <w:name w:val="heading 7"/>
    <w:basedOn w:val="Normal"/>
    <w:next w:val="Normal"/>
    <w:qFormat/>
    <w:pPr>
      <w:keepNext/>
      <w:jc w:val="center"/>
      <w:outlineLvl w:val="6"/>
    </w:pPr>
    <w:rPr>
      <w:b/>
      <w:bCs/>
    </w:rPr>
  </w:style>
  <w:style w:type="paragraph" w:styleId="Heading8">
    <w:name w:val="heading 8"/>
    <w:basedOn w:val="Normal"/>
    <w:next w:val="Normal"/>
    <w:qFormat/>
    <w:pPr>
      <w:keepNext/>
      <w:jc w:val="center"/>
      <w:outlineLvl w:val="7"/>
    </w:pPr>
    <w:rPr>
      <w:b/>
      <w:bCs/>
      <w:sz w:val="22"/>
      <w:szCs w:val="22"/>
      <w:lang w:val="pt-BR"/>
    </w:rPr>
  </w:style>
  <w:style w:type="paragraph" w:styleId="Heading9">
    <w:name w:val="heading 9"/>
    <w:basedOn w:val="Normal"/>
    <w:next w:val="Normal"/>
    <w:qFormat/>
    <w:pPr>
      <w:keepNext/>
      <w:ind w:left="720" w:hanging="720"/>
      <w:jc w:val="both"/>
      <w:outlineLvl w:val="8"/>
    </w:pPr>
    <w:rPr>
      <w:b/>
      <w:i/>
      <w:sz w:val="26"/>
      <w:lang w:val="pt-BR"/>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pPr>
      <w:tabs>
        <w:tab w:val="center" w:pos="4320"/>
        <w:tab w:val="right" w:pos="8640"/>
      </w:tabs>
    </w:pPr>
  </w:style>
  <w:style w:type="paragraph" w:styleId="Footer">
    <w:name w:val="footer"/>
    <w:basedOn w:val="Normal"/>
    <w:pPr>
      <w:tabs>
        <w:tab w:val="center" w:pos="4320"/>
        <w:tab w:val="right" w:pos="8640"/>
      </w:tabs>
    </w:pPr>
  </w:style>
  <w:style w:type="character" w:styleId="PageNumber">
    <w:name w:val="page number"/>
    <w:basedOn w:val="DefaultParagraphFont"/>
  </w:style>
  <w:style w:type="paragraph" w:styleId="BodyText">
    <w:name w:val="Body Text"/>
    <w:basedOn w:val="Normal"/>
    <w:pPr>
      <w:jc w:val="both"/>
    </w:pPr>
    <w:rPr>
      <w:sz w:val="20"/>
      <w:szCs w:val="20"/>
      <w:lang w:val="pt-BR" w:eastAsia="pt-BR"/>
    </w:rPr>
  </w:style>
  <w:style w:type="paragraph" w:styleId="BodyText3">
    <w:name w:val="Body Text 3"/>
    <w:basedOn w:val="Normal"/>
    <w:pPr>
      <w:spacing w:after="120"/>
    </w:pPr>
    <w:rPr>
      <w:sz w:val="16"/>
      <w:szCs w:val="16"/>
    </w:rPr>
  </w:style>
  <w:style w:type="paragraph" w:styleId="BodyTextIndent">
    <w:name w:val="Body Text Indent"/>
    <w:basedOn w:val="Normal"/>
    <w:pPr>
      <w:ind w:firstLine="708"/>
      <w:jc w:val="both"/>
    </w:pPr>
    <w:rPr>
      <w:lang w:val="pt-BR"/>
    </w:rPr>
  </w:style>
  <w:style w:type="paragraph" w:styleId="BodyText2">
    <w:name w:val="Body Text 2"/>
    <w:basedOn w:val="Normal"/>
    <w:pPr>
      <w:jc w:val="both"/>
    </w:pPr>
    <w:rPr>
      <w:lang w:val="pt-BR"/>
    </w:rPr>
  </w:style>
  <w:style w:type="paragraph" w:customStyle="1" w:styleId="equacoes">
    <w:name w:val="equacoes"/>
    <w:basedOn w:val="Normal"/>
    <w:pPr>
      <w:tabs>
        <w:tab w:val="center" w:pos="567"/>
        <w:tab w:val="right" w:pos="5103"/>
      </w:tabs>
    </w:pPr>
    <w:rPr>
      <w:lang w:val="pt-BR"/>
    </w:rPr>
  </w:style>
  <w:style w:type="paragraph" w:customStyle="1" w:styleId="parasba">
    <w:name w:val="parasba"/>
    <w:pPr>
      <w:spacing w:before="120" w:after="60"/>
      <w:jc w:val="both"/>
    </w:pPr>
    <w:rPr>
      <w:noProof/>
    </w:rPr>
  </w:style>
  <w:style w:type="paragraph" w:customStyle="1" w:styleId="Titulo4">
    <w:name w:val="Titulo4"/>
    <w:basedOn w:val="Normal"/>
    <w:pPr>
      <w:tabs>
        <w:tab w:val="num" w:pos="576"/>
      </w:tabs>
      <w:jc w:val="both"/>
    </w:pPr>
    <w:rPr>
      <w:rFonts w:ascii="Arial" w:hAnsi="Arial" w:cs="Arial"/>
      <w:b/>
      <w:lang w:val="pt-BR"/>
    </w:rPr>
  </w:style>
  <w:style w:type="paragraph" w:styleId="TOC1">
    <w:name w:val="toc 1"/>
    <w:basedOn w:val="Normal"/>
    <w:next w:val="Normal"/>
    <w:autoRedefine/>
    <w:uiPriority w:val="39"/>
    <w:qFormat/>
    <w:rsid w:val="00CC62E6"/>
    <w:pPr>
      <w:spacing w:before="360"/>
    </w:pPr>
    <w:rPr>
      <w:bCs/>
      <w:caps/>
    </w:rPr>
  </w:style>
  <w:style w:type="paragraph" w:styleId="TOC2">
    <w:name w:val="toc 2"/>
    <w:basedOn w:val="Normal"/>
    <w:next w:val="Normal"/>
    <w:autoRedefine/>
    <w:uiPriority w:val="39"/>
    <w:qFormat/>
    <w:rsid w:val="00CC62E6"/>
    <w:pPr>
      <w:spacing w:before="240"/>
    </w:pPr>
    <w:rPr>
      <w:rFonts w:cstheme="minorHAnsi"/>
      <w:bCs/>
      <w:szCs w:val="20"/>
    </w:rPr>
  </w:style>
  <w:style w:type="paragraph" w:styleId="TOC3">
    <w:name w:val="toc 3"/>
    <w:basedOn w:val="Normal"/>
    <w:next w:val="Normal"/>
    <w:autoRedefine/>
    <w:uiPriority w:val="39"/>
    <w:qFormat/>
    <w:rsid w:val="00CC62E6"/>
    <w:pPr>
      <w:spacing w:before="120"/>
      <w:ind w:left="238"/>
    </w:pPr>
    <w:rPr>
      <w:rFonts w:cstheme="minorHAnsi"/>
      <w:szCs w:val="20"/>
    </w:rPr>
  </w:style>
  <w:style w:type="paragraph" w:styleId="TOC4">
    <w:name w:val="toc 4"/>
    <w:basedOn w:val="Normal"/>
    <w:next w:val="Normal"/>
    <w:autoRedefine/>
    <w:uiPriority w:val="39"/>
    <w:rsid w:val="00CC62E6"/>
    <w:pPr>
      <w:spacing w:before="120"/>
      <w:ind w:left="482"/>
    </w:pPr>
    <w:rPr>
      <w:rFonts w:cstheme="minorHAnsi"/>
      <w:szCs w:val="20"/>
    </w:rPr>
  </w:style>
  <w:style w:type="character" w:styleId="Hyperlink">
    <w:name w:val="Hyperlink"/>
    <w:uiPriority w:val="99"/>
    <w:rPr>
      <w:color w:val="0000FF"/>
      <w:u w:val="single"/>
    </w:rPr>
  </w:style>
  <w:style w:type="paragraph" w:styleId="BodyTextIndent2">
    <w:name w:val="Body Text Indent 2"/>
    <w:basedOn w:val="Normal"/>
    <w:pPr>
      <w:ind w:left="2160"/>
      <w:jc w:val="right"/>
    </w:pPr>
    <w:rPr>
      <w:lang w:val="pt-BR"/>
    </w:rPr>
  </w:style>
  <w:style w:type="character" w:styleId="FollowedHyperlink">
    <w:name w:val="FollowedHyperlink"/>
    <w:rPr>
      <w:color w:val="800080"/>
      <w:u w:val="single"/>
    </w:rPr>
  </w:style>
  <w:style w:type="paragraph" w:styleId="BodyTextIndent3">
    <w:name w:val="Body Text Indent 3"/>
    <w:basedOn w:val="Normal"/>
    <w:pPr>
      <w:ind w:firstLine="720"/>
      <w:jc w:val="both"/>
    </w:pPr>
    <w:rPr>
      <w:lang w:val="pt-BR"/>
    </w:rPr>
  </w:style>
  <w:style w:type="paragraph" w:styleId="BlockText">
    <w:name w:val="Block Text"/>
    <w:basedOn w:val="Normal"/>
    <w:pPr>
      <w:ind w:left="900" w:right="1038"/>
      <w:jc w:val="both"/>
    </w:pPr>
    <w:rPr>
      <w:lang w:val="pt-BR"/>
    </w:rPr>
  </w:style>
  <w:style w:type="paragraph" w:styleId="TOC5">
    <w:name w:val="toc 5"/>
    <w:basedOn w:val="Normal"/>
    <w:next w:val="Normal"/>
    <w:autoRedefine/>
    <w:semiHidden/>
    <w:pPr>
      <w:ind w:left="720"/>
    </w:pPr>
    <w:rPr>
      <w:rFonts w:asciiTheme="minorHAnsi" w:hAnsiTheme="minorHAnsi" w:cstheme="minorHAnsi"/>
      <w:sz w:val="20"/>
      <w:szCs w:val="20"/>
    </w:rPr>
  </w:style>
  <w:style w:type="paragraph" w:styleId="TOC6">
    <w:name w:val="toc 6"/>
    <w:basedOn w:val="Normal"/>
    <w:next w:val="Normal"/>
    <w:autoRedefine/>
    <w:semiHidden/>
    <w:pPr>
      <w:ind w:left="960"/>
    </w:pPr>
    <w:rPr>
      <w:rFonts w:asciiTheme="minorHAnsi" w:hAnsiTheme="minorHAnsi" w:cstheme="minorHAnsi"/>
      <w:sz w:val="20"/>
      <w:szCs w:val="20"/>
    </w:rPr>
  </w:style>
  <w:style w:type="paragraph" w:styleId="TOC7">
    <w:name w:val="toc 7"/>
    <w:basedOn w:val="Normal"/>
    <w:next w:val="Normal"/>
    <w:autoRedefine/>
    <w:semiHidden/>
    <w:pPr>
      <w:ind w:left="1200"/>
    </w:pPr>
    <w:rPr>
      <w:rFonts w:asciiTheme="minorHAnsi" w:hAnsiTheme="minorHAnsi" w:cstheme="minorHAnsi"/>
      <w:sz w:val="20"/>
      <w:szCs w:val="20"/>
    </w:rPr>
  </w:style>
  <w:style w:type="paragraph" w:styleId="TOC8">
    <w:name w:val="toc 8"/>
    <w:basedOn w:val="Normal"/>
    <w:next w:val="Normal"/>
    <w:autoRedefine/>
    <w:semiHidden/>
    <w:pPr>
      <w:ind w:left="1440"/>
    </w:pPr>
    <w:rPr>
      <w:rFonts w:asciiTheme="minorHAnsi" w:hAnsiTheme="minorHAnsi" w:cstheme="minorHAnsi"/>
      <w:sz w:val="20"/>
      <w:szCs w:val="20"/>
    </w:rPr>
  </w:style>
  <w:style w:type="paragraph" w:styleId="TOC9">
    <w:name w:val="toc 9"/>
    <w:basedOn w:val="Normal"/>
    <w:next w:val="Normal"/>
    <w:autoRedefine/>
    <w:semiHidden/>
    <w:pPr>
      <w:ind w:left="1680"/>
    </w:pPr>
    <w:rPr>
      <w:rFonts w:asciiTheme="minorHAnsi" w:hAnsiTheme="minorHAnsi" w:cstheme="minorHAnsi"/>
      <w:sz w:val="20"/>
      <w:szCs w:val="20"/>
    </w:rPr>
  </w:style>
  <w:style w:type="paragraph" w:styleId="Caption">
    <w:name w:val="caption"/>
    <w:basedOn w:val="Normal"/>
    <w:next w:val="Normal"/>
    <w:link w:val="CaptionChar"/>
    <w:uiPriority w:val="35"/>
    <w:qFormat/>
    <w:pPr>
      <w:spacing w:before="120" w:after="120"/>
    </w:pPr>
    <w:rPr>
      <w:b/>
      <w:bCs/>
      <w:sz w:val="20"/>
      <w:szCs w:val="20"/>
    </w:rPr>
  </w:style>
  <w:style w:type="paragraph" w:styleId="TableofFigures">
    <w:name w:val="table of figures"/>
    <w:basedOn w:val="Normal"/>
    <w:next w:val="Normal"/>
    <w:uiPriority w:val="99"/>
    <w:pPr>
      <w:spacing w:before="120" w:after="120"/>
      <w:ind w:left="397" w:hanging="397"/>
    </w:pPr>
  </w:style>
  <w:style w:type="paragraph" w:customStyle="1" w:styleId="legenda">
    <w:name w:val="legenda"/>
    <w:pPr>
      <w:jc w:val="center"/>
    </w:pPr>
    <w:rPr>
      <w:b/>
      <w:lang w:eastAsia="en-US"/>
    </w:rPr>
  </w:style>
  <w:style w:type="paragraph" w:styleId="FootnoteText">
    <w:name w:val="footnote text"/>
    <w:basedOn w:val="Normal"/>
    <w:semiHidden/>
    <w:pPr>
      <w:jc w:val="both"/>
    </w:pPr>
    <w:rPr>
      <w:sz w:val="20"/>
      <w:lang w:val="pt-BR"/>
    </w:rPr>
  </w:style>
  <w:style w:type="character" w:styleId="FootnoteReference">
    <w:name w:val="footnote reference"/>
    <w:semiHidden/>
    <w:rPr>
      <w:vertAlign w:val="superscript"/>
    </w:rPr>
  </w:style>
  <w:style w:type="character" w:customStyle="1" w:styleId="SangradetextonormalCar">
    <w:name w:val="Sangría de texto normal Car"/>
    <w:rPr>
      <w:noProof w:val="0"/>
      <w:lang w:val="pt-BR" w:eastAsia="en-US" w:bidi="ar-SA"/>
    </w:rPr>
  </w:style>
  <w:style w:type="character" w:customStyle="1" w:styleId="Hiperlink">
    <w:name w:val="Hiperlink"/>
    <w:rPr>
      <w:color w:val="0000FF"/>
      <w:u w:val="single"/>
    </w:rPr>
  </w:style>
  <w:style w:type="character" w:styleId="Strong">
    <w:name w:val="Strong"/>
    <w:uiPriority w:val="22"/>
    <w:qFormat/>
    <w:rPr>
      <w:b/>
    </w:rPr>
  </w:style>
  <w:style w:type="character" w:styleId="CommentReference">
    <w:name w:val="annotation reference"/>
    <w:semiHidden/>
    <w:rPr>
      <w:sz w:val="16"/>
    </w:rPr>
  </w:style>
  <w:style w:type="paragraph" w:styleId="CommentText">
    <w:name w:val="annotation text"/>
    <w:basedOn w:val="Normal"/>
    <w:link w:val="CommentTextChar"/>
    <w:semiHidden/>
    <w:rPr>
      <w:sz w:val="20"/>
    </w:rPr>
  </w:style>
  <w:style w:type="paragraph" w:customStyle="1" w:styleId="Capa">
    <w:name w:val="Capa"/>
    <w:basedOn w:val="Normal"/>
    <w:next w:val="Normal"/>
    <w:pPr>
      <w:jc w:val="center"/>
    </w:pPr>
    <w:rPr>
      <w:caps/>
      <w:sz w:val="28"/>
      <w:szCs w:val="28"/>
      <w:lang w:val="pt-BR" w:eastAsia="pt-BR"/>
    </w:rPr>
  </w:style>
  <w:style w:type="paragraph" w:customStyle="1" w:styleId="Comum">
    <w:name w:val="Comum"/>
    <w:basedOn w:val="Normal"/>
    <w:next w:val="Normal"/>
    <w:pPr>
      <w:jc w:val="both"/>
    </w:pPr>
    <w:rPr>
      <w:lang w:val="pt-BR" w:eastAsia="pt-BR"/>
    </w:rPr>
  </w:style>
  <w:style w:type="character" w:customStyle="1" w:styleId="apple-style-span">
    <w:name w:val="apple-style-span"/>
    <w:basedOn w:val="DefaultParagraphFont"/>
    <w:rsid w:val="006023C1"/>
  </w:style>
  <w:style w:type="paragraph" w:styleId="TOAHeading">
    <w:name w:val="toa heading"/>
    <w:basedOn w:val="Normal"/>
    <w:next w:val="Normal"/>
    <w:uiPriority w:val="99"/>
    <w:rsid w:val="00744865"/>
    <w:pPr>
      <w:spacing w:before="240" w:after="120"/>
    </w:pPr>
    <w:rPr>
      <w:b/>
      <w:bCs/>
      <w:caps/>
      <w:sz w:val="20"/>
      <w:szCs w:val="20"/>
      <w:lang w:val="pt-BR" w:eastAsia="pt-BR"/>
    </w:rPr>
  </w:style>
  <w:style w:type="paragraph" w:styleId="TableofAuthorities">
    <w:name w:val="table of authorities"/>
    <w:basedOn w:val="Normal"/>
    <w:next w:val="Normal"/>
    <w:uiPriority w:val="99"/>
    <w:rsid w:val="00744865"/>
    <w:pPr>
      <w:ind w:left="240" w:hanging="240"/>
    </w:pPr>
    <w:rPr>
      <w:sz w:val="20"/>
      <w:szCs w:val="20"/>
      <w:lang w:val="pt-BR" w:eastAsia="pt-BR"/>
    </w:rPr>
  </w:style>
  <w:style w:type="paragraph" w:styleId="DocumentMap">
    <w:name w:val="Document Map"/>
    <w:basedOn w:val="Normal"/>
    <w:link w:val="DocumentMapChar"/>
    <w:rsid w:val="00744865"/>
    <w:pPr>
      <w:shd w:val="clear" w:color="auto" w:fill="000080"/>
    </w:pPr>
    <w:rPr>
      <w:rFonts w:ascii="Tahoma" w:hAnsi="Tahoma" w:cs="Tahoma"/>
      <w:lang w:val="pt-BR" w:eastAsia="pt-BR"/>
    </w:rPr>
  </w:style>
  <w:style w:type="character" w:customStyle="1" w:styleId="DocumentMapChar">
    <w:name w:val="Document Map Char"/>
    <w:link w:val="DocumentMap"/>
    <w:rsid w:val="00744865"/>
    <w:rPr>
      <w:rFonts w:ascii="Tahoma" w:hAnsi="Tahoma" w:cs="Tahoma"/>
      <w:sz w:val="24"/>
      <w:szCs w:val="24"/>
      <w:shd w:val="clear" w:color="auto" w:fill="000080"/>
    </w:rPr>
  </w:style>
  <w:style w:type="paragraph" w:customStyle="1" w:styleId="MonografiaCapitulo">
    <w:name w:val="Monografia_Capitulo"/>
    <w:basedOn w:val="Heading1"/>
    <w:link w:val="MonografiaCapituloChar"/>
    <w:qFormat/>
    <w:rsid w:val="007D0946"/>
    <w:pPr>
      <w:tabs>
        <w:tab w:val="left" w:pos="709"/>
        <w:tab w:val="right" w:pos="9072"/>
      </w:tabs>
      <w:spacing w:before="360" w:after="120" w:line="480" w:lineRule="auto"/>
    </w:pPr>
    <w:rPr>
      <w:rFonts w:ascii="Times New Roman" w:hAnsi="Times New Roman" w:cs="Times New Roman"/>
      <w:sz w:val="24"/>
      <w:szCs w:val="36"/>
    </w:rPr>
  </w:style>
  <w:style w:type="paragraph" w:customStyle="1" w:styleId="MonografiaSeo">
    <w:name w:val="Monografia_Seção"/>
    <w:basedOn w:val="Heading2"/>
    <w:link w:val="MonografiaSeoChar"/>
    <w:qFormat/>
    <w:rsid w:val="000931F8"/>
    <w:pPr>
      <w:tabs>
        <w:tab w:val="left" w:pos="709"/>
        <w:tab w:val="right" w:pos="9072"/>
      </w:tabs>
      <w:spacing w:after="120"/>
    </w:pPr>
    <w:rPr>
      <w:rFonts w:ascii="Times New Roman" w:hAnsi="Times New Roman"/>
      <w:i w:val="0"/>
      <w:sz w:val="24"/>
      <w:lang w:val="pt-BR"/>
    </w:rPr>
  </w:style>
  <w:style w:type="character" w:customStyle="1" w:styleId="Heading1Char">
    <w:name w:val="Heading 1 Char"/>
    <w:link w:val="Heading1"/>
    <w:uiPriority w:val="9"/>
    <w:rsid w:val="006D493A"/>
    <w:rPr>
      <w:rFonts w:ascii="Arial" w:hAnsi="Arial" w:cs="Arial"/>
      <w:b/>
      <w:bCs/>
      <w:kern w:val="32"/>
      <w:sz w:val="32"/>
      <w:szCs w:val="32"/>
      <w:lang w:val="en-US" w:eastAsia="en-US"/>
    </w:rPr>
  </w:style>
  <w:style w:type="character" w:customStyle="1" w:styleId="MonografiaCapituloChar">
    <w:name w:val="Monografia_Capitulo Char"/>
    <w:link w:val="MonografiaCapitulo"/>
    <w:rsid w:val="007D0946"/>
    <w:rPr>
      <w:b/>
      <w:bCs/>
      <w:kern w:val="32"/>
      <w:sz w:val="24"/>
      <w:szCs w:val="36"/>
      <w:lang w:val="en-US" w:eastAsia="en-US"/>
    </w:rPr>
  </w:style>
  <w:style w:type="paragraph" w:customStyle="1" w:styleId="MonografiaSubseo">
    <w:name w:val="Monografia_Subseção"/>
    <w:basedOn w:val="Heading3"/>
    <w:next w:val="MonografiaSubSubseo"/>
    <w:link w:val="MonografiaSubseoChar"/>
    <w:qFormat/>
    <w:rsid w:val="008A5901"/>
    <w:pPr>
      <w:tabs>
        <w:tab w:val="left" w:pos="709"/>
      </w:tabs>
      <w:spacing w:before="120" w:after="120"/>
    </w:pPr>
    <w:rPr>
      <w:rFonts w:ascii="Times New Roman" w:hAnsi="Times New Roman"/>
      <w:sz w:val="24"/>
      <w:lang w:val="pt-BR"/>
    </w:rPr>
  </w:style>
  <w:style w:type="character" w:customStyle="1" w:styleId="Heading2Char">
    <w:name w:val="Heading 2 Char"/>
    <w:link w:val="Heading2"/>
    <w:rsid w:val="006D493A"/>
    <w:rPr>
      <w:rFonts w:ascii="Arial" w:hAnsi="Arial" w:cs="Arial"/>
      <w:b/>
      <w:bCs/>
      <w:i/>
      <w:iCs/>
      <w:sz w:val="28"/>
      <w:szCs w:val="28"/>
      <w:lang w:val="en-US" w:eastAsia="en-US"/>
    </w:rPr>
  </w:style>
  <w:style w:type="character" w:customStyle="1" w:styleId="MonografiaSeoChar">
    <w:name w:val="Monografia_Seção Char"/>
    <w:basedOn w:val="Heading2Char"/>
    <w:link w:val="MonografiaSeo"/>
    <w:rsid w:val="006D493A"/>
    <w:rPr>
      <w:rFonts w:ascii="Arial" w:hAnsi="Arial" w:cs="Arial"/>
      <w:b/>
      <w:bCs/>
      <w:i/>
      <w:iCs/>
      <w:sz w:val="28"/>
      <w:szCs w:val="28"/>
      <w:lang w:val="en-US" w:eastAsia="en-US"/>
    </w:rPr>
  </w:style>
  <w:style w:type="paragraph" w:customStyle="1" w:styleId="MonografiaCorpoTexto">
    <w:name w:val="Monografia_Corpo_Texto"/>
    <w:basedOn w:val="Normal"/>
    <w:link w:val="MonografiaCorpoTextoChar"/>
    <w:qFormat/>
    <w:rsid w:val="00C47ABB"/>
    <w:pPr>
      <w:tabs>
        <w:tab w:val="left" w:pos="709"/>
        <w:tab w:val="left" w:pos="7560"/>
        <w:tab w:val="right" w:pos="9072"/>
      </w:tabs>
      <w:spacing w:before="120" w:after="120"/>
      <w:jc w:val="both"/>
    </w:pPr>
    <w:rPr>
      <w:lang w:val="pt-BR"/>
    </w:rPr>
  </w:style>
  <w:style w:type="character" w:customStyle="1" w:styleId="Heading3Char">
    <w:name w:val="Heading 3 Char"/>
    <w:link w:val="Heading3"/>
    <w:rsid w:val="006D493A"/>
    <w:rPr>
      <w:rFonts w:ascii="Arial" w:hAnsi="Arial" w:cs="Arial"/>
      <w:b/>
      <w:bCs/>
      <w:sz w:val="26"/>
      <w:szCs w:val="26"/>
      <w:lang w:val="en-US" w:eastAsia="en-US"/>
    </w:rPr>
  </w:style>
  <w:style w:type="character" w:customStyle="1" w:styleId="MonografiaSubseoChar">
    <w:name w:val="Monografia_Subseção Char"/>
    <w:basedOn w:val="Heading3Char"/>
    <w:link w:val="MonografiaSubseo"/>
    <w:rsid w:val="008A5901"/>
    <w:rPr>
      <w:rFonts w:ascii="Arial" w:hAnsi="Arial" w:cs="Arial"/>
      <w:b/>
      <w:bCs/>
      <w:sz w:val="24"/>
      <w:szCs w:val="26"/>
      <w:lang w:val="en-US" w:eastAsia="en-US"/>
    </w:rPr>
  </w:style>
  <w:style w:type="paragraph" w:customStyle="1" w:styleId="MonografiaLegenda">
    <w:name w:val="Monografia_Legenda"/>
    <w:basedOn w:val="Caption"/>
    <w:link w:val="MonografiaLegendaChar"/>
    <w:qFormat/>
    <w:rsid w:val="00C014DF"/>
    <w:pPr>
      <w:tabs>
        <w:tab w:val="left" w:pos="709"/>
        <w:tab w:val="right" w:pos="9072"/>
      </w:tabs>
      <w:jc w:val="center"/>
    </w:pPr>
    <w:rPr>
      <w:b w:val="0"/>
      <w:lang w:val="pt-BR"/>
    </w:rPr>
  </w:style>
  <w:style w:type="character" w:customStyle="1" w:styleId="MonografiaCorpoTextoChar">
    <w:name w:val="Monografia_Corpo_Texto Char"/>
    <w:link w:val="MonografiaCorpoTexto"/>
    <w:rsid w:val="00C47ABB"/>
    <w:rPr>
      <w:sz w:val="24"/>
      <w:szCs w:val="24"/>
      <w:lang w:eastAsia="en-US"/>
    </w:rPr>
  </w:style>
  <w:style w:type="paragraph" w:styleId="TOCHeading">
    <w:name w:val="TOC Heading"/>
    <w:basedOn w:val="Heading1"/>
    <w:next w:val="Normal"/>
    <w:uiPriority w:val="39"/>
    <w:semiHidden/>
    <w:unhideWhenUsed/>
    <w:qFormat/>
    <w:rsid w:val="00A14498"/>
    <w:pPr>
      <w:keepLines/>
      <w:spacing w:before="480" w:after="0" w:line="276" w:lineRule="auto"/>
      <w:outlineLvl w:val="9"/>
    </w:pPr>
    <w:rPr>
      <w:rFonts w:ascii="Cambria" w:hAnsi="Cambria" w:cs="Times New Roman"/>
      <w:color w:val="365F91"/>
      <w:kern w:val="0"/>
      <w:sz w:val="28"/>
      <w:szCs w:val="28"/>
      <w:lang w:val="pt-BR"/>
    </w:rPr>
  </w:style>
  <w:style w:type="character" w:customStyle="1" w:styleId="CaptionChar">
    <w:name w:val="Caption Char"/>
    <w:link w:val="Caption"/>
    <w:uiPriority w:val="35"/>
    <w:rsid w:val="00C014DF"/>
    <w:rPr>
      <w:b/>
      <w:bCs/>
      <w:lang w:val="en-US" w:eastAsia="en-US"/>
    </w:rPr>
  </w:style>
  <w:style w:type="character" w:customStyle="1" w:styleId="MonografiaLegendaChar">
    <w:name w:val="Monografia_Legenda Char"/>
    <w:basedOn w:val="CaptionChar"/>
    <w:link w:val="MonografiaLegenda"/>
    <w:rsid w:val="00C014DF"/>
    <w:rPr>
      <w:b/>
      <w:bCs/>
      <w:lang w:val="en-US" w:eastAsia="en-US"/>
    </w:rPr>
  </w:style>
  <w:style w:type="character" w:customStyle="1" w:styleId="HeaderChar">
    <w:name w:val="Header Char"/>
    <w:link w:val="Header"/>
    <w:uiPriority w:val="99"/>
    <w:rsid w:val="007F40D5"/>
    <w:rPr>
      <w:sz w:val="24"/>
      <w:szCs w:val="24"/>
      <w:lang w:val="en-US" w:eastAsia="en-US"/>
    </w:rPr>
  </w:style>
  <w:style w:type="paragraph" w:customStyle="1" w:styleId="MonografiaParteInicial">
    <w:name w:val="Monografia_Parte_Inicial"/>
    <w:basedOn w:val="Header"/>
    <w:link w:val="MonografiaParteInicialChar"/>
    <w:qFormat/>
    <w:rsid w:val="00D15656"/>
    <w:pPr>
      <w:tabs>
        <w:tab w:val="clear" w:pos="4320"/>
        <w:tab w:val="clear" w:pos="8640"/>
        <w:tab w:val="left" w:pos="709"/>
        <w:tab w:val="right" w:pos="9072"/>
      </w:tabs>
      <w:jc w:val="center"/>
    </w:pPr>
    <w:rPr>
      <w:b/>
      <w:sz w:val="28"/>
      <w:lang w:val="pt-BR"/>
    </w:rPr>
  </w:style>
  <w:style w:type="paragraph" w:customStyle="1" w:styleId="text">
    <w:name w:val="text"/>
    <w:basedOn w:val="Normal"/>
    <w:rsid w:val="0049786F"/>
    <w:pPr>
      <w:suppressAutoHyphens/>
      <w:spacing w:line="240" w:lineRule="exact"/>
      <w:ind w:firstLine="187"/>
      <w:jc w:val="both"/>
    </w:pPr>
    <w:rPr>
      <w:sz w:val="20"/>
      <w:szCs w:val="20"/>
    </w:rPr>
  </w:style>
  <w:style w:type="character" w:customStyle="1" w:styleId="MonografiaParteInicialChar">
    <w:name w:val="Monografia_Parte_Inicial Char"/>
    <w:link w:val="MonografiaParteInicial"/>
    <w:rsid w:val="00D15656"/>
    <w:rPr>
      <w:b/>
      <w:sz w:val="28"/>
      <w:szCs w:val="24"/>
      <w:lang w:eastAsia="en-US"/>
    </w:rPr>
  </w:style>
  <w:style w:type="paragraph" w:styleId="CommentSubject">
    <w:name w:val="annotation subject"/>
    <w:basedOn w:val="CommentText"/>
    <w:next w:val="CommentText"/>
    <w:link w:val="CommentSubjectChar"/>
    <w:rsid w:val="00402362"/>
    <w:rPr>
      <w:b/>
      <w:bCs/>
      <w:szCs w:val="20"/>
    </w:rPr>
  </w:style>
  <w:style w:type="character" w:customStyle="1" w:styleId="CommentTextChar">
    <w:name w:val="Comment Text Char"/>
    <w:link w:val="CommentText"/>
    <w:semiHidden/>
    <w:rsid w:val="00402362"/>
    <w:rPr>
      <w:szCs w:val="24"/>
      <w:lang w:val="en-US" w:eastAsia="en-US"/>
    </w:rPr>
  </w:style>
  <w:style w:type="character" w:customStyle="1" w:styleId="CommentSubjectChar">
    <w:name w:val="Comment Subject Char"/>
    <w:link w:val="CommentSubject"/>
    <w:rsid w:val="00402362"/>
    <w:rPr>
      <w:b/>
      <w:bCs/>
      <w:szCs w:val="24"/>
      <w:lang w:val="en-US" w:eastAsia="en-US"/>
    </w:rPr>
  </w:style>
  <w:style w:type="paragraph" w:styleId="BalloonText">
    <w:name w:val="Balloon Text"/>
    <w:basedOn w:val="Normal"/>
    <w:link w:val="BalloonTextChar"/>
    <w:rsid w:val="00402362"/>
    <w:rPr>
      <w:rFonts w:ascii="Tahoma" w:hAnsi="Tahoma" w:cs="Tahoma"/>
      <w:sz w:val="16"/>
      <w:szCs w:val="16"/>
    </w:rPr>
  </w:style>
  <w:style w:type="character" w:customStyle="1" w:styleId="BalloonTextChar">
    <w:name w:val="Balloon Text Char"/>
    <w:link w:val="BalloonText"/>
    <w:rsid w:val="00402362"/>
    <w:rPr>
      <w:rFonts w:ascii="Tahoma" w:hAnsi="Tahoma" w:cs="Tahoma"/>
      <w:sz w:val="16"/>
      <w:szCs w:val="16"/>
      <w:lang w:val="en-US" w:eastAsia="en-US"/>
    </w:rPr>
  </w:style>
  <w:style w:type="paragraph" w:customStyle="1" w:styleId="references">
    <w:name w:val="references"/>
    <w:basedOn w:val="Normal"/>
    <w:rsid w:val="00770FFB"/>
    <w:pPr>
      <w:suppressAutoHyphens/>
      <w:spacing w:line="180" w:lineRule="exact"/>
      <w:ind w:left="360" w:hanging="360"/>
      <w:jc w:val="both"/>
    </w:pPr>
    <w:rPr>
      <w:sz w:val="16"/>
      <w:szCs w:val="20"/>
    </w:rPr>
  </w:style>
  <w:style w:type="paragraph" w:customStyle="1" w:styleId="Default">
    <w:name w:val="Default"/>
    <w:rsid w:val="0088055A"/>
    <w:pPr>
      <w:autoSpaceDE w:val="0"/>
      <w:autoSpaceDN w:val="0"/>
      <w:adjustRightInd w:val="0"/>
    </w:pPr>
    <w:rPr>
      <w:color w:val="000000"/>
      <w:sz w:val="24"/>
      <w:szCs w:val="24"/>
    </w:rPr>
  </w:style>
  <w:style w:type="paragraph" w:styleId="NormalWeb">
    <w:name w:val="Normal (Web)"/>
    <w:basedOn w:val="Default"/>
    <w:next w:val="Default"/>
    <w:uiPriority w:val="99"/>
    <w:rsid w:val="0088055A"/>
    <w:rPr>
      <w:color w:val="auto"/>
    </w:rPr>
  </w:style>
  <w:style w:type="table" w:styleId="TableGrid">
    <w:name w:val="Table Grid"/>
    <w:basedOn w:val="TableNormal"/>
    <w:uiPriority w:val="39"/>
    <w:rsid w:val="00B033B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pple-converted-space">
    <w:name w:val="apple-converted-space"/>
    <w:rsid w:val="006909AC"/>
  </w:style>
  <w:style w:type="character" w:customStyle="1" w:styleId="sentence">
    <w:name w:val="sentence"/>
    <w:rsid w:val="001D5702"/>
  </w:style>
  <w:style w:type="character" w:customStyle="1" w:styleId="unresolvedlink">
    <w:name w:val="unresolvedlink"/>
    <w:rsid w:val="001D5702"/>
  </w:style>
  <w:style w:type="character" w:customStyle="1" w:styleId="selflink">
    <w:name w:val="selflink"/>
    <w:rsid w:val="001F61B5"/>
  </w:style>
  <w:style w:type="character" w:customStyle="1" w:styleId="keyword">
    <w:name w:val="keyword"/>
    <w:rsid w:val="001F61B5"/>
  </w:style>
  <w:style w:type="character" w:customStyle="1" w:styleId="hps">
    <w:name w:val="hps"/>
    <w:rsid w:val="00EB257E"/>
  </w:style>
  <w:style w:type="paragraph" w:styleId="ListParagraph">
    <w:name w:val="List Paragraph"/>
    <w:basedOn w:val="Normal"/>
    <w:uiPriority w:val="34"/>
    <w:qFormat/>
    <w:rsid w:val="00166E7C"/>
    <w:pPr>
      <w:spacing w:after="160" w:line="259" w:lineRule="auto"/>
      <w:ind w:left="720"/>
      <w:contextualSpacing/>
    </w:pPr>
    <w:rPr>
      <w:rFonts w:ascii="Calibri" w:eastAsia="Yu Mincho" w:hAnsi="Calibri"/>
      <w:sz w:val="22"/>
      <w:szCs w:val="22"/>
      <w:lang w:val="pt-BR" w:eastAsia="ja-JP"/>
    </w:rPr>
  </w:style>
  <w:style w:type="paragraph" w:styleId="Bibliography">
    <w:name w:val="Bibliography"/>
    <w:basedOn w:val="Normal"/>
    <w:next w:val="Normal"/>
    <w:uiPriority w:val="37"/>
    <w:unhideWhenUsed/>
    <w:rsid w:val="00871359"/>
  </w:style>
  <w:style w:type="character" w:styleId="PlaceholderText">
    <w:name w:val="Placeholder Text"/>
    <w:basedOn w:val="DefaultParagraphFont"/>
    <w:uiPriority w:val="99"/>
    <w:semiHidden/>
    <w:rsid w:val="00C61B11"/>
    <w:rPr>
      <w:color w:val="808080"/>
    </w:rPr>
  </w:style>
  <w:style w:type="paragraph" w:customStyle="1" w:styleId="MonografiaSubSubseo">
    <w:name w:val="Monografia_Sub_Subseção"/>
    <w:basedOn w:val="Heading4"/>
    <w:next w:val="MonografiaCorpoTexto"/>
    <w:qFormat/>
    <w:rsid w:val="0071556C"/>
    <w:pPr>
      <w:numPr>
        <w:ilvl w:val="3"/>
        <w:numId w:val="29"/>
      </w:numPr>
      <w:spacing w:before="120" w:after="120"/>
      <w:ind w:left="907" w:hanging="907"/>
    </w:pPr>
    <w:rPr>
      <w:sz w:val="24"/>
    </w:rPr>
  </w:style>
  <w:style w:type="paragraph" w:customStyle="1" w:styleId="MonografiaReferncias">
    <w:name w:val="Monografia_Referências"/>
    <w:basedOn w:val="MonografiaCorpoTexto"/>
    <w:qFormat/>
    <w:rsid w:val="00830626"/>
    <w:pPr>
      <w:spacing w:line="240" w:lineRule="auto"/>
      <w:jc w:val="left"/>
    </w:pPr>
  </w:style>
  <w:style w:type="character" w:customStyle="1" w:styleId="UnresolvedMention">
    <w:name w:val="Unresolved Mention"/>
    <w:basedOn w:val="DefaultParagraphFont"/>
    <w:uiPriority w:val="99"/>
    <w:semiHidden/>
    <w:unhideWhenUsed/>
    <w:rsid w:val="005676B6"/>
    <w:rPr>
      <w:color w:val="605E5C"/>
      <w:shd w:val="clear" w:color="auto" w:fill="E1DFD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pt-BR" w:eastAsia="pt-BR" w:bidi="ar-SA"/>
      </w:rPr>
    </w:rPrDefault>
    <w:pPrDefault/>
  </w:docDefaults>
  <w:latentStyles w:defLockedState="0" w:defUIPriority="0" w:defSemiHidden="1" w:defUnhideWhenUsed="1" w:defQFormat="0" w:count="267">
    <w:lsdException w:name="Normal" w:semiHidden="0" w:unhideWhenUsed="0" w:qFormat="1"/>
    <w:lsdException w:name="heading 1" w:semiHidden="0" w:uiPriority="9" w:unhideWhenUsed="0" w:qFormat="1"/>
    <w:lsdException w:name="heading 2" w:semiHidden="0" w:unhideWhenUsed="0" w:qFormat="1"/>
    <w:lsdException w:name="heading 3" w:semiHidden="0" w:unhideWhenUsed="0" w:qFormat="1"/>
    <w:lsdException w:name="heading 4" w:semiHidden="0" w:unhideWhenUsed="0" w:qFormat="1"/>
    <w:lsdException w:name="heading 5" w:semiHidden="0" w:unhideWhenUsed="0" w:qFormat="1"/>
    <w:lsdException w:name="heading 6" w:semiHidden="0" w:unhideWhenUsed="0" w:qFormat="1"/>
    <w:lsdException w:name="heading 7" w:qFormat="1"/>
    <w:lsdException w:name="heading 8" w:qFormat="1"/>
    <w:lsdException w:name="heading 9" w:qFormat="1"/>
    <w:lsdException w:name="toc 1" w:uiPriority="39" w:qFormat="1"/>
    <w:lsdException w:name="toc 2" w:uiPriority="39" w:qFormat="1"/>
    <w:lsdException w:name="toc 3" w:uiPriority="39" w:qFormat="1"/>
    <w:lsdException w:name="toc 4" w:uiPriority="39"/>
    <w:lsdException w:name="header" w:uiPriority="99"/>
    <w:lsdException w:name="caption" w:uiPriority="35" w:qFormat="1"/>
    <w:lsdException w:name="table of figures" w:uiPriority="99"/>
    <w:lsdException w:name="table of authorities" w:uiPriority="99"/>
    <w:lsdException w:name="toa heading" w:uiPriority="99"/>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Hyperlink" w:uiPriority="99"/>
    <w:lsdException w:name="Strong" w:semiHidden="0" w:uiPriority="22" w:unhideWhenUsed="0" w:qFormat="1"/>
    <w:lsdException w:name="Emphasis" w:semiHidden="0" w:unhideWhenUsed="0" w:qFormat="1"/>
    <w:lsdException w:name="Normal (Web)" w:uiPriority="99"/>
    <w:lsdException w:name="Normal Table" w:semiHidden="0" w:unhideWhenUsed="0"/>
    <w:lsdException w:name="No List" w:uiPriority="99"/>
    <w:lsdException w:name="Table Web 3" w:semiHidden="0" w:unhideWhenUsed="0"/>
    <w:lsdException w:name="Table Grid" w:semiHidden="0" w:uiPriority="39" w:unhideWhenUsed="0"/>
    <w:lsdException w:name="Table Theme"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96EE2"/>
    <w:pPr>
      <w:spacing w:line="360" w:lineRule="auto"/>
    </w:pPr>
    <w:rPr>
      <w:sz w:val="24"/>
      <w:szCs w:val="24"/>
      <w:lang w:val="en-US" w:eastAsia="en-US"/>
    </w:rPr>
  </w:style>
  <w:style w:type="paragraph" w:styleId="Heading1">
    <w:name w:val="heading 1"/>
    <w:basedOn w:val="Normal"/>
    <w:next w:val="Normal"/>
    <w:link w:val="Heading1Char"/>
    <w:uiPriority w:val="9"/>
    <w:qFormat/>
    <w:pPr>
      <w:keepNext/>
      <w:spacing w:before="240" w:after="60"/>
      <w:outlineLvl w:val="0"/>
    </w:pPr>
    <w:rPr>
      <w:rFonts w:ascii="Arial" w:hAnsi="Arial" w:cs="Arial"/>
      <w:b/>
      <w:bCs/>
      <w:kern w:val="32"/>
      <w:sz w:val="32"/>
      <w:szCs w:val="32"/>
    </w:rPr>
  </w:style>
  <w:style w:type="paragraph" w:styleId="Heading2">
    <w:name w:val="heading 2"/>
    <w:basedOn w:val="Normal"/>
    <w:next w:val="Normal"/>
    <w:link w:val="Heading2Char"/>
    <w:qFormat/>
    <w:pPr>
      <w:keepNext/>
      <w:spacing w:before="240" w:after="60"/>
      <w:outlineLvl w:val="1"/>
    </w:pPr>
    <w:rPr>
      <w:rFonts w:ascii="Arial" w:hAnsi="Arial" w:cs="Arial"/>
      <w:b/>
      <w:bCs/>
      <w:i/>
      <w:iCs/>
      <w:sz w:val="28"/>
      <w:szCs w:val="28"/>
    </w:rPr>
  </w:style>
  <w:style w:type="paragraph" w:styleId="Heading3">
    <w:name w:val="heading 3"/>
    <w:basedOn w:val="Normal"/>
    <w:next w:val="Normal"/>
    <w:link w:val="Heading3Char"/>
    <w:qFormat/>
    <w:pPr>
      <w:keepNext/>
      <w:spacing w:before="240" w:after="60"/>
      <w:outlineLvl w:val="2"/>
    </w:pPr>
    <w:rPr>
      <w:rFonts w:ascii="Arial" w:hAnsi="Arial" w:cs="Arial"/>
      <w:b/>
      <w:bCs/>
      <w:sz w:val="26"/>
      <w:szCs w:val="26"/>
    </w:rPr>
  </w:style>
  <w:style w:type="paragraph" w:styleId="Heading4">
    <w:name w:val="heading 4"/>
    <w:basedOn w:val="Normal"/>
    <w:next w:val="Normal"/>
    <w:qFormat/>
    <w:pPr>
      <w:keepNext/>
      <w:spacing w:before="240" w:after="60"/>
      <w:outlineLvl w:val="3"/>
    </w:pPr>
    <w:rPr>
      <w:b/>
      <w:bCs/>
      <w:sz w:val="28"/>
      <w:szCs w:val="28"/>
    </w:rPr>
  </w:style>
  <w:style w:type="paragraph" w:styleId="Heading5">
    <w:name w:val="heading 5"/>
    <w:basedOn w:val="Normal"/>
    <w:next w:val="Normal"/>
    <w:qFormat/>
    <w:pPr>
      <w:spacing w:before="240" w:after="60"/>
      <w:outlineLvl w:val="4"/>
    </w:pPr>
    <w:rPr>
      <w:b/>
      <w:bCs/>
      <w:i/>
      <w:iCs/>
      <w:sz w:val="26"/>
      <w:szCs w:val="26"/>
    </w:rPr>
  </w:style>
  <w:style w:type="paragraph" w:styleId="Heading6">
    <w:name w:val="heading 6"/>
    <w:basedOn w:val="Normal"/>
    <w:next w:val="Normal"/>
    <w:qFormat/>
    <w:pPr>
      <w:spacing w:before="240" w:after="60"/>
      <w:outlineLvl w:val="5"/>
    </w:pPr>
    <w:rPr>
      <w:b/>
      <w:bCs/>
      <w:sz w:val="22"/>
      <w:szCs w:val="22"/>
    </w:rPr>
  </w:style>
  <w:style w:type="paragraph" w:styleId="Heading7">
    <w:name w:val="heading 7"/>
    <w:basedOn w:val="Normal"/>
    <w:next w:val="Normal"/>
    <w:qFormat/>
    <w:pPr>
      <w:keepNext/>
      <w:jc w:val="center"/>
      <w:outlineLvl w:val="6"/>
    </w:pPr>
    <w:rPr>
      <w:b/>
      <w:bCs/>
    </w:rPr>
  </w:style>
  <w:style w:type="paragraph" w:styleId="Heading8">
    <w:name w:val="heading 8"/>
    <w:basedOn w:val="Normal"/>
    <w:next w:val="Normal"/>
    <w:qFormat/>
    <w:pPr>
      <w:keepNext/>
      <w:jc w:val="center"/>
      <w:outlineLvl w:val="7"/>
    </w:pPr>
    <w:rPr>
      <w:b/>
      <w:bCs/>
      <w:sz w:val="22"/>
      <w:szCs w:val="22"/>
      <w:lang w:val="pt-BR"/>
    </w:rPr>
  </w:style>
  <w:style w:type="paragraph" w:styleId="Heading9">
    <w:name w:val="heading 9"/>
    <w:basedOn w:val="Normal"/>
    <w:next w:val="Normal"/>
    <w:qFormat/>
    <w:pPr>
      <w:keepNext/>
      <w:ind w:left="720" w:hanging="720"/>
      <w:jc w:val="both"/>
      <w:outlineLvl w:val="8"/>
    </w:pPr>
    <w:rPr>
      <w:b/>
      <w:i/>
      <w:sz w:val="26"/>
      <w:lang w:val="pt-BR"/>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pPr>
      <w:tabs>
        <w:tab w:val="center" w:pos="4320"/>
        <w:tab w:val="right" w:pos="8640"/>
      </w:tabs>
    </w:pPr>
  </w:style>
  <w:style w:type="paragraph" w:styleId="Footer">
    <w:name w:val="footer"/>
    <w:basedOn w:val="Normal"/>
    <w:pPr>
      <w:tabs>
        <w:tab w:val="center" w:pos="4320"/>
        <w:tab w:val="right" w:pos="8640"/>
      </w:tabs>
    </w:pPr>
  </w:style>
  <w:style w:type="character" w:styleId="PageNumber">
    <w:name w:val="page number"/>
    <w:basedOn w:val="DefaultParagraphFont"/>
  </w:style>
  <w:style w:type="paragraph" w:styleId="BodyText">
    <w:name w:val="Body Text"/>
    <w:basedOn w:val="Normal"/>
    <w:pPr>
      <w:jc w:val="both"/>
    </w:pPr>
    <w:rPr>
      <w:sz w:val="20"/>
      <w:szCs w:val="20"/>
      <w:lang w:val="pt-BR" w:eastAsia="pt-BR"/>
    </w:rPr>
  </w:style>
  <w:style w:type="paragraph" w:styleId="BodyText3">
    <w:name w:val="Body Text 3"/>
    <w:basedOn w:val="Normal"/>
    <w:pPr>
      <w:spacing w:after="120"/>
    </w:pPr>
    <w:rPr>
      <w:sz w:val="16"/>
      <w:szCs w:val="16"/>
    </w:rPr>
  </w:style>
  <w:style w:type="paragraph" w:styleId="BodyTextIndent">
    <w:name w:val="Body Text Indent"/>
    <w:basedOn w:val="Normal"/>
    <w:pPr>
      <w:ind w:firstLine="708"/>
      <w:jc w:val="both"/>
    </w:pPr>
    <w:rPr>
      <w:lang w:val="pt-BR"/>
    </w:rPr>
  </w:style>
  <w:style w:type="paragraph" w:styleId="BodyText2">
    <w:name w:val="Body Text 2"/>
    <w:basedOn w:val="Normal"/>
    <w:pPr>
      <w:jc w:val="both"/>
    </w:pPr>
    <w:rPr>
      <w:lang w:val="pt-BR"/>
    </w:rPr>
  </w:style>
  <w:style w:type="paragraph" w:customStyle="1" w:styleId="equacoes">
    <w:name w:val="equacoes"/>
    <w:basedOn w:val="Normal"/>
    <w:pPr>
      <w:tabs>
        <w:tab w:val="center" w:pos="567"/>
        <w:tab w:val="right" w:pos="5103"/>
      </w:tabs>
    </w:pPr>
    <w:rPr>
      <w:lang w:val="pt-BR"/>
    </w:rPr>
  </w:style>
  <w:style w:type="paragraph" w:customStyle="1" w:styleId="parasba">
    <w:name w:val="parasba"/>
    <w:pPr>
      <w:spacing w:before="120" w:after="60"/>
      <w:jc w:val="both"/>
    </w:pPr>
    <w:rPr>
      <w:noProof/>
    </w:rPr>
  </w:style>
  <w:style w:type="paragraph" w:customStyle="1" w:styleId="Titulo4">
    <w:name w:val="Titulo4"/>
    <w:basedOn w:val="Normal"/>
    <w:pPr>
      <w:tabs>
        <w:tab w:val="num" w:pos="576"/>
      </w:tabs>
      <w:jc w:val="both"/>
    </w:pPr>
    <w:rPr>
      <w:rFonts w:ascii="Arial" w:hAnsi="Arial" w:cs="Arial"/>
      <w:b/>
      <w:lang w:val="pt-BR"/>
    </w:rPr>
  </w:style>
  <w:style w:type="paragraph" w:styleId="TOC1">
    <w:name w:val="toc 1"/>
    <w:basedOn w:val="Normal"/>
    <w:next w:val="Normal"/>
    <w:autoRedefine/>
    <w:uiPriority w:val="39"/>
    <w:qFormat/>
    <w:rsid w:val="00CC62E6"/>
    <w:pPr>
      <w:spacing w:before="360"/>
    </w:pPr>
    <w:rPr>
      <w:bCs/>
      <w:caps/>
    </w:rPr>
  </w:style>
  <w:style w:type="paragraph" w:styleId="TOC2">
    <w:name w:val="toc 2"/>
    <w:basedOn w:val="Normal"/>
    <w:next w:val="Normal"/>
    <w:autoRedefine/>
    <w:uiPriority w:val="39"/>
    <w:qFormat/>
    <w:rsid w:val="00CC62E6"/>
    <w:pPr>
      <w:spacing w:before="240"/>
    </w:pPr>
    <w:rPr>
      <w:rFonts w:cstheme="minorHAnsi"/>
      <w:bCs/>
      <w:szCs w:val="20"/>
    </w:rPr>
  </w:style>
  <w:style w:type="paragraph" w:styleId="TOC3">
    <w:name w:val="toc 3"/>
    <w:basedOn w:val="Normal"/>
    <w:next w:val="Normal"/>
    <w:autoRedefine/>
    <w:uiPriority w:val="39"/>
    <w:qFormat/>
    <w:rsid w:val="00CC62E6"/>
    <w:pPr>
      <w:spacing w:before="120"/>
      <w:ind w:left="238"/>
    </w:pPr>
    <w:rPr>
      <w:rFonts w:cstheme="minorHAnsi"/>
      <w:szCs w:val="20"/>
    </w:rPr>
  </w:style>
  <w:style w:type="paragraph" w:styleId="TOC4">
    <w:name w:val="toc 4"/>
    <w:basedOn w:val="Normal"/>
    <w:next w:val="Normal"/>
    <w:autoRedefine/>
    <w:uiPriority w:val="39"/>
    <w:rsid w:val="00CC62E6"/>
    <w:pPr>
      <w:spacing w:before="120"/>
      <w:ind w:left="482"/>
    </w:pPr>
    <w:rPr>
      <w:rFonts w:cstheme="minorHAnsi"/>
      <w:szCs w:val="20"/>
    </w:rPr>
  </w:style>
  <w:style w:type="character" w:styleId="Hyperlink">
    <w:name w:val="Hyperlink"/>
    <w:uiPriority w:val="99"/>
    <w:rPr>
      <w:color w:val="0000FF"/>
      <w:u w:val="single"/>
    </w:rPr>
  </w:style>
  <w:style w:type="paragraph" w:styleId="BodyTextIndent2">
    <w:name w:val="Body Text Indent 2"/>
    <w:basedOn w:val="Normal"/>
    <w:pPr>
      <w:ind w:left="2160"/>
      <w:jc w:val="right"/>
    </w:pPr>
    <w:rPr>
      <w:lang w:val="pt-BR"/>
    </w:rPr>
  </w:style>
  <w:style w:type="character" w:styleId="FollowedHyperlink">
    <w:name w:val="FollowedHyperlink"/>
    <w:rPr>
      <w:color w:val="800080"/>
      <w:u w:val="single"/>
    </w:rPr>
  </w:style>
  <w:style w:type="paragraph" w:styleId="BodyTextIndent3">
    <w:name w:val="Body Text Indent 3"/>
    <w:basedOn w:val="Normal"/>
    <w:pPr>
      <w:ind w:firstLine="720"/>
      <w:jc w:val="both"/>
    </w:pPr>
    <w:rPr>
      <w:lang w:val="pt-BR"/>
    </w:rPr>
  </w:style>
  <w:style w:type="paragraph" w:styleId="BlockText">
    <w:name w:val="Block Text"/>
    <w:basedOn w:val="Normal"/>
    <w:pPr>
      <w:ind w:left="900" w:right="1038"/>
      <w:jc w:val="both"/>
    </w:pPr>
    <w:rPr>
      <w:lang w:val="pt-BR"/>
    </w:rPr>
  </w:style>
  <w:style w:type="paragraph" w:styleId="TOC5">
    <w:name w:val="toc 5"/>
    <w:basedOn w:val="Normal"/>
    <w:next w:val="Normal"/>
    <w:autoRedefine/>
    <w:semiHidden/>
    <w:pPr>
      <w:ind w:left="720"/>
    </w:pPr>
    <w:rPr>
      <w:rFonts w:asciiTheme="minorHAnsi" w:hAnsiTheme="minorHAnsi" w:cstheme="minorHAnsi"/>
      <w:sz w:val="20"/>
      <w:szCs w:val="20"/>
    </w:rPr>
  </w:style>
  <w:style w:type="paragraph" w:styleId="TOC6">
    <w:name w:val="toc 6"/>
    <w:basedOn w:val="Normal"/>
    <w:next w:val="Normal"/>
    <w:autoRedefine/>
    <w:semiHidden/>
    <w:pPr>
      <w:ind w:left="960"/>
    </w:pPr>
    <w:rPr>
      <w:rFonts w:asciiTheme="minorHAnsi" w:hAnsiTheme="minorHAnsi" w:cstheme="minorHAnsi"/>
      <w:sz w:val="20"/>
      <w:szCs w:val="20"/>
    </w:rPr>
  </w:style>
  <w:style w:type="paragraph" w:styleId="TOC7">
    <w:name w:val="toc 7"/>
    <w:basedOn w:val="Normal"/>
    <w:next w:val="Normal"/>
    <w:autoRedefine/>
    <w:semiHidden/>
    <w:pPr>
      <w:ind w:left="1200"/>
    </w:pPr>
    <w:rPr>
      <w:rFonts w:asciiTheme="minorHAnsi" w:hAnsiTheme="minorHAnsi" w:cstheme="minorHAnsi"/>
      <w:sz w:val="20"/>
      <w:szCs w:val="20"/>
    </w:rPr>
  </w:style>
  <w:style w:type="paragraph" w:styleId="TOC8">
    <w:name w:val="toc 8"/>
    <w:basedOn w:val="Normal"/>
    <w:next w:val="Normal"/>
    <w:autoRedefine/>
    <w:semiHidden/>
    <w:pPr>
      <w:ind w:left="1440"/>
    </w:pPr>
    <w:rPr>
      <w:rFonts w:asciiTheme="minorHAnsi" w:hAnsiTheme="minorHAnsi" w:cstheme="minorHAnsi"/>
      <w:sz w:val="20"/>
      <w:szCs w:val="20"/>
    </w:rPr>
  </w:style>
  <w:style w:type="paragraph" w:styleId="TOC9">
    <w:name w:val="toc 9"/>
    <w:basedOn w:val="Normal"/>
    <w:next w:val="Normal"/>
    <w:autoRedefine/>
    <w:semiHidden/>
    <w:pPr>
      <w:ind w:left="1680"/>
    </w:pPr>
    <w:rPr>
      <w:rFonts w:asciiTheme="minorHAnsi" w:hAnsiTheme="minorHAnsi" w:cstheme="minorHAnsi"/>
      <w:sz w:val="20"/>
      <w:szCs w:val="20"/>
    </w:rPr>
  </w:style>
  <w:style w:type="paragraph" w:styleId="Caption">
    <w:name w:val="caption"/>
    <w:basedOn w:val="Normal"/>
    <w:next w:val="Normal"/>
    <w:link w:val="CaptionChar"/>
    <w:uiPriority w:val="35"/>
    <w:qFormat/>
    <w:pPr>
      <w:spacing w:before="120" w:after="120"/>
    </w:pPr>
    <w:rPr>
      <w:b/>
      <w:bCs/>
      <w:sz w:val="20"/>
      <w:szCs w:val="20"/>
    </w:rPr>
  </w:style>
  <w:style w:type="paragraph" w:styleId="TableofFigures">
    <w:name w:val="table of figures"/>
    <w:basedOn w:val="Normal"/>
    <w:next w:val="Normal"/>
    <w:uiPriority w:val="99"/>
    <w:pPr>
      <w:spacing w:before="120" w:after="120"/>
      <w:ind w:left="397" w:hanging="397"/>
    </w:pPr>
  </w:style>
  <w:style w:type="paragraph" w:customStyle="1" w:styleId="legenda">
    <w:name w:val="legenda"/>
    <w:pPr>
      <w:jc w:val="center"/>
    </w:pPr>
    <w:rPr>
      <w:b/>
      <w:lang w:eastAsia="en-US"/>
    </w:rPr>
  </w:style>
  <w:style w:type="paragraph" w:styleId="FootnoteText">
    <w:name w:val="footnote text"/>
    <w:basedOn w:val="Normal"/>
    <w:semiHidden/>
    <w:pPr>
      <w:jc w:val="both"/>
    </w:pPr>
    <w:rPr>
      <w:sz w:val="20"/>
      <w:lang w:val="pt-BR"/>
    </w:rPr>
  </w:style>
  <w:style w:type="character" w:styleId="FootnoteReference">
    <w:name w:val="footnote reference"/>
    <w:semiHidden/>
    <w:rPr>
      <w:vertAlign w:val="superscript"/>
    </w:rPr>
  </w:style>
  <w:style w:type="character" w:customStyle="1" w:styleId="SangradetextonormalCar">
    <w:name w:val="Sangría de texto normal Car"/>
    <w:rPr>
      <w:noProof w:val="0"/>
      <w:lang w:val="pt-BR" w:eastAsia="en-US" w:bidi="ar-SA"/>
    </w:rPr>
  </w:style>
  <w:style w:type="character" w:customStyle="1" w:styleId="Hiperlink">
    <w:name w:val="Hiperlink"/>
    <w:rPr>
      <w:color w:val="0000FF"/>
      <w:u w:val="single"/>
    </w:rPr>
  </w:style>
  <w:style w:type="character" w:styleId="Strong">
    <w:name w:val="Strong"/>
    <w:uiPriority w:val="22"/>
    <w:qFormat/>
    <w:rPr>
      <w:b/>
    </w:rPr>
  </w:style>
  <w:style w:type="character" w:styleId="CommentReference">
    <w:name w:val="annotation reference"/>
    <w:semiHidden/>
    <w:rPr>
      <w:sz w:val="16"/>
    </w:rPr>
  </w:style>
  <w:style w:type="paragraph" w:styleId="CommentText">
    <w:name w:val="annotation text"/>
    <w:basedOn w:val="Normal"/>
    <w:link w:val="CommentTextChar"/>
    <w:semiHidden/>
    <w:rPr>
      <w:sz w:val="20"/>
    </w:rPr>
  </w:style>
  <w:style w:type="paragraph" w:customStyle="1" w:styleId="Capa">
    <w:name w:val="Capa"/>
    <w:basedOn w:val="Normal"/>
    <w:next w:val="Normal"/>
    <w:pPr>
      <w:jc w:val="center"/>
    </w:pPr>
    <w:rPr>
      <w:caps/>
      <w:sz w:val="28"/>
      <w:szCs w:val="28"/>
      <w:lang w:val="pt-BR" w:eastAsia="pt-BR"/>
    </w:rPr>
  </w:style>
  <w:style w:type="paragraph" w:customStyle="1" w:styleId="Comum">
    <w:name w:val="Comum"/>
    <w:basedOn w:val="Normal"/>
    <w:next w:val="Normal"/>
    <w:pPr>
      <w:jc w:val="both"/>
    </w:pPr>
    <w:rPr>
      <w:lang w:val="pt-BR" w:eastAsia="pt-BR"/>
    </w:rPr>
  </w:style>
  <w:style w:type="character" w:customStyle="1" w:styleId="apple-style-span">
    <w:name w:val="apple-style-span"/>
    <w:basedOn w:val="DefaultParagraphFont"/>
    <w:rsid w:val="006023C1"/>
  </w:style>
  <w:style w:type="paragraph" w:styleId="TOAHeading">
    <w:name w:val="toa heading"/>
    <w:basedOn w:val="Normal"/>
    <w:next w:val="Normal"/>
    <w:uiPriority w:val="99"/>
    <w:rsid w:val="00744865"/>
    <w:pPr>
      <w:spacing w:before="240" w:after="120"/>
    </w:pPr>
    <w:rPr>
      <w:b/>
      <w:bCs/>
      <w:caps/>
      <w:sz w:val="20"/>
      <w:szCs w:val="20"/>
      <w:lang w:val="pt-BR" w:eastAsia="pt-BR"/>
    </w:rPr>
  </w:style>
  <w:style w:type="paragraph" w:styleId="TableofAuthorities">
    <w:name w:val="table of authorities"/>
    <w:basedOn w:val="Normal"/>
    <w:next w:val="Normal"/>
    <w:uiPriority w:val="99"/>
    <w:rsid w:val="00744865"/>
    <w:pPr>
      <w:ind w:left="240" w:hanging="240"/>
    </w:pPr>
    <w:rPr>
      <w:sz w:val="20"/>
      <w:szCs w:val="20"/>
      <w:lang w:val="pt-BR" w:eastAsia="pt-BR"/>
    </w:rPr>
  </w:style>
  <w:style w:type="paragraph" w:styleId="DocumentMap">
    <w:name w:val="Document Map"/>
    <w:basedOn w:val="Normal"/>
    <w:link w:val="DocumentMapChar"/>
    <w:rsid w:val="00744865"/>
    <w:pPr>
      <w:shd w:val="clear" w:color="auto" w:fill="000080"/>
    </w:pPr>
    <w:rPr>
      <w:rFonts w:ascii="Tahoma" w:hAnsi="Tahoma" w:cs="Tahoma"/>
      <w:lang w:val="pt-BR" w:eastAsia="pt-BR"/>
    </w:rPr>
  </w:style>
  <w:style w:type="character" w:customStyle="1" w:styleId="DocumentMapChar">
    <w:name w:val="Document Map Char"/>
    <w:link w:val="DocumentMap"/>
    <w:rsid w:val="00744865"/>
    <w:rPr>
      <w:rFonts w:ascii="Tahoma" w:hAnsi="Tahoma" w:cs="Tahoma"/>
      <w:sz w:val="24"/>
      <w:szCs w:val="24"/>
      <w:shd w:val="clear" w:color="auto" w:fill="000080"/>
    </w:rPr>
  </w:style>
  <w:style w:type="paragraph" w:customStyle="1" w:styleId="MonografiaCapitulo">
    <w:name w:val="Monografia_Capitulo"/>
    <w:basedOn w:val="Heading1"/>
    <w:link w:val="MonografiaCapituloChar"/>
    <w:qFormat/>
    <w:rsid w:val="007D0946"/>
    <w:pPr>
      <w:tabs>
        <w:tab w:val="left" w:pos="709"/>
        <w:tab w:val="right" w:pos="9072"/>
      </w:tabs>
      <w:spacing w:before="360" w:after="120" w:line="480" w:lineRule="auto"/>
    </w:pPr>
    <w:rPr>
      <w:rFonts w:ascii="Times New Roman" w:hAnsi="Times New Roman" w:cs="Times New Roman"/>
      <w:sz w:val="24"/>
      <w:szCs w:val="36"/>
    </w:rPr>
  </w:style>
  <w:style w:type="paragraph" w:customStyle="1" w:styleId="MonografiaSeo">
    <w:name w:val="Monografia_Seção"/>
    <w:basedOn w:val="Heading2"/>
    <w:link w:val="MonografiaSeoChar"/>
    <w:qFormat/>
    <w:rsid w:val="000931F8"/>
    <w:pPr>
      <w:tabs>
        <w:tab w:val="left" w:pos="709"/>
        <w:tab w:val="right" w:pos="9072"/>
      </w:tabs>
      <w:spacing w:after="120"/>
    </w:pPr>
    <w:rPr>
      <w:rFonts w:ascii="Times New Roman" w:hAnsi="Times New Roman"/>
      <w:i w:val="0"/>
      <w:sz w:val="24"/>
      <w:lang w:val="pt-BR"/>
    </w:rPr>
  </w:style>
  <w:style w:type="character" w:customStyle="1" w:styleId="Heading1Char">
    <w:name w:val="Heading 1 Char"/>
    <w:link w:val="Heading1"/>
    <w:uiPriority w:val="9"/>
    <w:rsid w:val="006D493A"/>
    <w:rPr>
      <w:rFonts w:ascii="Arial" w:hAnsi="Arial" w:cs="Arial"/>
      <w:b/>
      <w:bCs/>
      <w:kern w:val="32"/>
      <w:sz w:val="32"/>
      <w:szCs w:val="32"/>
      <w:lang w:val="en-US" w:eastAsia="en-US"/>
    </w:rPr>
  </w:style>
  <w:style w:type="character" w:customStyle="1" w:styleId="MonografiaCapituloChar">
    <w:name w:val="Monografia_Capitulo Char"/>
    <w:link w:val="MonografiaCapitulo"/>
    <w:rsid w:val="007D0946"/>
    <w:rPr>
      <w:b/>
      <w:bCs/>
      <w:kern w:val="32"/>
      <w:sz w:val="24"/>
      <w:szCs w:val="36"/>
      <w:lang w:val="en-US" w:eastAsia="en-US"/>
    </w:rPr>
  </w:style>
  <w:style w:type="paragraph" w:customStyle="1" w:styleId="MonografiaSubseo">
    <w:name w:val="Monografia_Subseção"/>
    <w:basedOn w:val="Heading3"/>
    <w:next w:val="MonografiaSubSubseo"/>
    <w:link w:val="MonografiaSubseoChar"/>
    <w:qFormat/>
    <w:rsid w:val="008A5901"/>
    <w:pPr>
      <w:tabs>
        <w:tab w:val="left" w:pos="709"/>
      </w:tabs>
      <w:spacing w:before="120" w:after="120"/>
    </w:pPr>
    <w:rPr>
      <w:rFonts w:ascii="Times New Roman" w:hAnsi="Times New Roman"/>
      <w:sz w:val="24"/>
      <w:lang w:val="pt-BR"/>
    </w:rPr>
  </w:style>
  <w:style w:type="character" w:customStyle="1" w:styleId="Heading2Char">
    <w:name w:val="Heading 2 Char"/>
    <w:link w:val="Heading2"/>
    <w:rsid w:val="006D493A"/>
    <w:rPr>
      <w:rFonts w:ascii="Arial" w:hAnsi="Arial" w:cs="Arial"/>
      <w:b/>
      <w:bCs/>
      <w:i/>
      <w:iCs/>
      <w:sz w:val="28"/>
      <w:szCs w:val="28"/>
      <w:lang w:val="en-US" w:eastAsia="en-US"/>
    </w:rPr>
  </w:style>
  <w:style w:type="character" w:customStyle="1" w:styleId="MonografiaSeoChar">
    <w:name w:val="Monografia_Seção Char"/>
    <w:basedOn w:val="Heading2Char"/>
    <w:link w:val="MonografiaSeo"/>
    <w:rsid w:val="006D493A"/>
    <w:rPr>
      <w:rFonts w:ascii="Arial" w:hAnsi="Arial" w:cs="Arial"/>
      <w:b/>
      <w:bCs/>
      <w:i/>
      <w:iCs/>
      <w:sz w:val="28"/>
      <w:szCs w:val="28"/>
      <w:lang w:val="en-US" w:eastAsia="en-US"/>
    </w:rPr>
  </w:style>
  <w:style w:type="paragraph" w:customStyle="1" w:styleId="MonografiaCorpoTexto">
    <w:name w:val="Monografia_Corpo_Texto"/>
    <w:basedOn w:val="Normal"/>
    <w:link w:val="MonografiaCorpoTextoChar"/>
    <w:qFormat/>
    <w:rsid w:val="00C47ABB"/>
    <w:pPr>
      <w:tabs>
        <w:tab w:val="left" w:pos="709"/>
        <w:tab w:val="left" w:pos="7560"/>
        <w:tab w:val="right" w:pos="9072"/>
      </w:tabs>
      <w:spacing w:before="120" w:after="120"/>
      <w:jc w:val="both"/>
    </w:pPr>
    <w:rPr>
      <w:lang w:val="pt-BR"/>
    </w:rPr>
  </w:style>
  <w:style w:type="character" w:customStyle="1" w:styleId="Heading3Char">
    <w:name w:val="Heading 3 Char"/>
    <w:link w:val="Heading3"/>
    <w:rsid w:val="006D493A"/>
    <w:rPr>
      <w:rFonts w:ascii="Arial" w:hAnsi="Arial" w:cs="Arial"/>
      <w:b/>
      <w:bCs/>
      <w:sz w:val="26"/>
      <w:szCs w:val="26"/>
      <w:lang w:val="en-US" w:eastAsia="en-US"/>
    </w:rPr>
  </w:style>
  <w:style w:type="character" w:customStyle="1" w:styleId="MonografiaSubseoChar">
    <w:name w:val="Monografia_Subseção Char"/>
    <w:basedOn w:val="Heading3Char"/>
    <w:link w:val="MonografiaSubseo"/>
    <w:rsid w:val="008A5901"/>
    <w:rPr>
      <w:rFonts w:ascii="Arial" w:hAnsi="Arial" w:cs="Arial"/>
      <w:b/>
      <w:bCs/>
      <w:sz w:val="24"/>
      <w:szCs w:val="26"/>
      <w:lang w:val="en-US" w:eastAsia="en-US"/>
    </w:rPr>
  </w:style>
  <w:style w:type="paragraph" w:customStyle="1" w:styleId="MonografiaLegenda">
    <w:name w:val="Monografia_Legenda"/>
    <w:basedOn w:val="Caption"/>
    <w:link w:val="MonografiaLegendaChar"/>
    <w:qFormat/>
    <w:rsid w:val="00C014DF"/>
    <w:pPr>
      <w:tabs>
        <w:tab w:val="left" w:pos="709"/>
        <w:tab w:val="right" w:pos="9072"/>
      </w:tabs>
      <w:jc w:val="center"/>
    </w:pPr>
    <w:rPr>
      <w:b w:val="0"/>
      <w:lang w:val="pt-BR"/>
    </w:rPr>
  </w:style>
  <w:style w:type="character" w:customStyle="1" w:styleId="MonografiaCorpoTextoChar">
    <w:name w:val="Monografia_Corpo_Texto Char"/>
    <w:link w:val="MonografiaCorpoTexto"/>
    <w:rsid w:val="00C47ABB"/>
    <w:rPr>
      <w:sz w:val="24"/>
      <w:szCs w:val="24"/>
      <w:lang w:eastAsia="en-US"/>
    </w:rPr>
  </w:style>
  <w:style w:type="paragraph" w:styleId="TOCHeading">
    <w:name w:val="TOC Heading"/>
    <w:basedOn w:val="Heading1"/>
    <w:next w:val="Normal"/>
    <w:uiPriority w:val="39"/>
    <w:semiHidden/>
    <w:unhideWhenUsed/>
    <w:qFormat/>
    <w:rsid w:val="00A14498"/>
    <w:pPr>
      <w:keepLines/>
      <w:spacing w:before="480" w:after="0" w:line="276" w:lineRule="auto"/>
      <w:outlineLvl w:val="9"/>
    </w:pPr>
    <w:rPr>
      <w:rFonts w:ascii="Cambria" w:hAnsi="Cambria" w:cs="Times New Roman"/>
      <w:color w:val="365F91"/>
      <w:kern w:val="0"/>
      <w:sz w:val="28"/>
      <w:szCs w:val="28"/>
      <w:lang w:val="pt-BR"/>
    </w:rPr>
  </w:style>
  <w:style w:type="character" w:customStyle="1" w:styleId="CaptionChar">
    <w:name w:val="Caption Char"/>
    <w:link w:val="Caption"/>
    <w:uiPriority w:val="35"/>
    <w:rsid w:val="00C014DF"/>
    <w:rPr>
      <w:b/>
      <w:bCs/>
      <w:lang w:val="en-US" w:eastAsia="en-US"/>
    </w:rPr>
  </w:style>
  <w:style w:type="character" w:customStyle="1" w:styleId="MonografiaLegendaChar">
    <w:name w:val="Monografia_Legenda Char"/>
    <w:basedOn w:val="CaptionChar"/>
    <w:link w:val="MonografiaLegenda"/>
    <w:rsid w:val="00C014DF"/>
    <w:rPr>
      <w:b/>
      <w:bCs/>
      <w:lang w:val="en-US" w:eastAsia="en-US"/>
    </w:rPr>
  </w:style>
  <w:style w:type="character" w:customStyle="1" w:styleId="HeaderChar">
    <w:name w:val="Header Char"/>
    <w:link w:val="Header"/>
    <w:uiPriority w:val="99"/>
    <w:rsid w:val="007F40D5"/>
    <w:rPr>
      <w:sz w:val="24"/>
      <w:szCs w:val="24"/>
      <w:lang w:val="en-US" w:eastAsia="en-US"/>
    </w:rPr>
  </w:style>
  <w:style w:type="paragraph" w:customStyle="1" w:styleId="MonografiaParteInicial">
    <w:name w:val="Monografia_Parte_Inicial"/>
    <w:basedOn w:val="Header"/>
    <w:link w:val="MonografiaParteInicialChar"/>
    <w:qFormat/>
    <w:rsid w:val="00D15656"/>
    <w:pPr>
      <w:tabs>
        <w:tab w:val="clear" w:pos="4320"/>
        <w:tab w:val="clear" w:pos="8640"/>
        <w:tab w:val="left" w:pos="709"/>
        <w:tab w:val="right" w:pos="9072"/>
      </w:tabs>
      <w:jc w:val="center"/>
    </w:pPr>
    <w:rPr>
      <w:b/>
      <w:sz w:val="28"/>
      <w:lang w:val="pt-BR"/>
    </w:rPr>
  </w:style>
  <w:style w:type="paragraph" w:customStyle="1" w:styleId="text">
    <w:name w:val="text"/>
    <w:basedOn w:val="Normal"/>
    <w:rsid w:val="0049786F"/>
    <w:pPr>
      <w:suppressAutoHyphens/>
      <w:spacing w:line="240" w:lineRule="exact"/>
      <w:ind w:firstLine="187"/>
      <w:jc w:val="both"/>
    </w:pPr>
    <w:rPr>
      <w:sz w:val="20"/>
      <w:szCs w:val="20"/>
    </w:rPr>
  </w:style>
  <w:style w:type="character" w:customStyle="1" w:styleId="MonografiaParteInicialChar">
    <w:name w:val="Monografia_Parte_Inicial Char"/>
    <w:link w:val="MonografiaParteInicial"/>
    <w:rsid w:val="00D15656"/>
    <w:rPr>
      <w:b/>
      <w:sz w:val="28"/>
      <w:szCs w:val="24"/>
      <w:lang w:eastAsia="en-US"/>
    </w:rPr>
  </w:style>
  <w:style w:type="paragraph" w:styleId="CommentSubject">
    <w:name w:val="annotation subject"/>
    <w:basedOn w:val="CommentText"/>
    <w:next w:val="CommentText"/>
    <w:link w:val="CommentSubjectChar"/>
    <w:rsid w:val="00402362"/>
    <w:rPr>
      <w:b/>
      <w:bCs/>
      <w:szCs w:val="20"/>
    </w:rPr>
  </w:style>
  <w:style w:type="character" w:customStyle="1" w:styleId="CommentTextChar">
    <w:name w:val="Comment Text Char"/>
    <w:link w:val="CommentText"/>
    <w:semiHidden/>
    <w:rsid w:val="00402362"/>
    <w:rPr>
      <w:szCs w:val="24"/>
      <w:lang w:val="en-US" w:eastAsia="en-US"/>
    </w:rPr>
  </w:style>
  <w:style w:type="character" w:customStyle="1" w:styleId="CommentSubjectChar">
    <w:name w:val="Comment Subject Char"/>
    <w:link w:val="CommentSubject"/>
    <w:rsid w:val="00402362"/>
    <w:rPr>
      <w:b/>
      <w:bCs/>
      <w:szCs w:val="24"/>
      <w:lang w:val="en-US" w:eastAsia="en-US"/>
    </w:rPr>
  </w:style>
  <w:style w:type="paragraph" w:styleId="BalloonText">
    <w:name w:val="Balloon Text"/>
    <w:basedOn w:val="Normal"/>
    <w:link w:val="BalloonTextChar"/>
    <w:rsid w:val="00402362"/>
    <w:rPr>
      <w:rFonts w:ascii="Tahoma" w:hAnsi="Tahoma" w:cs="Tahoma"/>
      <w:sz w:val="16"/>
      <w:szCs w:val="16"/>
    </w:rPr>
  </w:style>
  <w:style w:type="character" w:customStyle="1" w:styleId="BalloonTextChar">
    <w:name w:val="Balloon Text Char"/>
    <w:link w:val="BalloonText"/>
    <w:rsid w:val="00402362"/>
    <w:rPr>
      <w:rFonts w:ascii="Tahoma" w:hAnsi="Tahoma" w:cs="Tahoma"/>
      <w:sz w:val="16"/>
      <w:szCs w:val="16"/>
      <w:lang w:val="en-US" w:eastAsia="en-US"/>
    </w:rPr>
  </w:style>
  <w:style w:type="paragraph" w:customStyle="1" w:styleId="references">
    <w:name w:val="references"/>
    <w:basedOn w:val="Normal"/>
    <w:rsid w:val="00770FFB"/>
    <w:pPr>
      <w:suppressAutoHyphens/>
      <w:spacing w:line="180" w:lineRule="exact"/>
      <w:ind w:left="360" w:hanging="360"/>
      <w:jc w:val="both"/>
    </w:pPr>
    <w:rPr>
      <w:sz w:val="16"/>
      <w:szCs w:val="20"/>
    </w:rPr>
  </w:style>
  <w:style w:type="paragraph" w:customStyle="1" w:styleId="Default">
    <w:name w:val="Default"/>
    <w:rsid w:val="0088055A"/>
    <w:pPr>
      <w:autoSpaceDE w:val="0"/>
      <w:autoSpaceDN w:val="0"/>
      <w:adjustRightInd w:val="0"/>
    </w:pPr>
    <w:rPr>
      <w:color w:val="000000"/>
      <w:sz w:val="24"/>
      <w:szCs w:val="24"/>
    </w:rPr>
  </w:style>
  <w:style w:type="paragraph" w:styleId="NormalWeb">
    <w:name w:val="Normal (Web)"/>
    <w:basedOn w:val="Default"/>
    <w:next w:val="Default"/>
    <w:uiPriority w:val="99"/>
    <w:rsid w:val="0088055A"/>
    <w:rPr>
      <w:color w:val="auto"/>
    </w:rPr>
  </w:style>
  <w:style w:type="table" w:styleId="TableGrid">
    <w:name w:val="Table Grid"/>
    <w:basedOn w:val="TableNormal"/>
    <w:uiPriority w:val="39"/>
    <w:rsid w:val="00B033B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pple-converted-space">
    <w:name w:val="apple-converted-space"/>
    <w:rsid w:val="006909AC"/>
  </w:style>
  <w:style w:type="character" w:customStyle="1" w:styleId="sentence">
    <w:name w:val="sentence"/>
    <w:rsid w:val="001D5702"/>
  </w:style>
  <w:style w:type="character" w:customStyle="1" w:styleId="unresolvedlink">
    <w:name w:val="unresolvedlink"/>
    <w:rsid w:val="001D5702"/>
  </w:style>
  <w:style w:type="character" w:customStyle="1" w:styleId="selflink">
    <w:name w:val="selflink"/>
    <w:rsid w:val="001F61B5"/>
  </w:style>
  <w:style w:type="character" w:customStyle="1" w:styleId="keyword">
    <w:name w:val="keyword"/>
    <w:rsid w:val="001F61B5"/>
  </w:style>
  <w:style w:type="character" w:customStyle="1" w:styleId="hps">
    <w:name w:val="hps"/>
    <w:rsid w:val="00EB257E"/>
  </w:style>
  <w:style w:type="paragraph" w:styleId="ListParagraph">
    <w:name w:val="List Paragraph"/>
    <w:basedOn w:val="Normal"/>
    <w:uiPriority w:val="34"/>
    <w:qFormat/>
    <w:rsid w:val="00166E7C"/>
    <w:pPr>
      <w:spacing w:after="160" w:line="259" w:lineRule="auto"/>
      <w:ind w:left="720"/>
      <w:contextualSpacing/>
    </w:pPr>
    <w:rPr>
      <w:rFonts w:ascii="Calibri" w:eastAsia="Yu Mincho" w:hAnsi="Calibri"/>
      <w:sz w:val="22"/>
      <w:szCs w:val="22"/>
      <w:lang w:val="pt-BR" w:eastAsia="ja-JP"/>
    </w:rPr>
  </w:style>
  <w:style w:type="paragraph" w:styleId="Bibliography">
    <w:name w:val="Bibliography"/>
    <w:basedOn w:val="Normal"/>
    <w:next w:val="Normal"/>
    <w:uiPriority w:val="37"/>
    <w:unhideWhenUsed/>
    <w:rsid w:val="00871359"/>
  </w:style>
  <w:style w:type="character" w:styleId="PlaceholderText">
    <w:name w:val="Placeholder Text"/>
    <w:basedOn w:val="DefaultParagraphFont"/>
    <w:uiPriority w:val="99"/>
    <w:semiHidden/>
    <w:rsid w:val="00C61B11"/>
    <w:rPr>
      <w:color w:val="808080"/>
    </w:rPr>
  </w:style>
  <w:style w:type="paragraph" w:customStyle="1" w:styleId="MonografiaSubSubseo">
    <w:name w:val="Monografia_Sub_Subseção"/>
    <w:basedOn w:val="Heading4"/>
    <w:next w:val="MonografiaCorpoTexto"/>
    <w:qFormat/>
    <w:rsid w:val="0071556C"/>
    <w:pPr>
      <w:numPr>
        <w:ilvl w:val="3"/>
        <w:numId w:val="29"/>
      </w:numPr>
      <w:spacing w:before="120" w:after="120"/>
      <w:ind w:left="907" w:hanging="907"/>
    </w:pPr>
    <w:rPr>
      <w:sz w:val="24"/>
    </w:rPr>
  </w:style>
  <w:style w:type="paragraph" w:customStyle="1" w:styleId="MonografiaReferncias">
    <w:name w:val="Monografia_Referências"/>
    <w:basedOn w:val="MonografiaCorpoTexto"/>
    <w:qFormat/>
    <w:rsid w:val="00830626"/>
    <w:pPr>
      <w:spacing w:line="240" w:lineRule="auto"/>
      <w:jc w:val="left"/>
    </w:pPr>
  </w:style>
  <w:style w:type="character" w:customStyle="1" w:styleId="UnresolvedMention">
    <w:name w:val="Unresolved Mention"/>
    <w:basedOn w:val="DefaultParagraphFont"/>
    <w:uiPriority w:val="99"/>
    <w:semiHidden/>
    <w:unhideWhenUsed/>
    <w:rsid w:val="005676B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9698584">
      <w:bodyDiv w:val="1"/>
      <w:marLeft w:val="0"/>
      <w:marRight w:val="0"/>
      <w:marTop w:val="0"/>
      <w:marBottom w:val="0"/>
      <w:divBdr>
        <w:top w:val="none" w:sz="0" w:space="0" w:color="auto"/>
        <w:left w:val="none" w:sz="0" w:space="0" w:color="auto"/>
        <w:bottom w:val="none" w:sz="0" w:space="0" w:color="auto"/>
        <w:right w:val="none" w:sz="0" w:space="0" w:color="auto"/>
      </w:divBdr>
    </w:div>
    <w:div w:id="317804088">
      <w:bodyDiv w:val="1"/>
      <w:marLeft w:val="0"/>
      <w:marRight w:val="0"/>
      <w:marTop w:val="0"/>
      <w:marBottom w:val="0"/>
      <w:divBdr>
        <w:top w:val="none" w:sz="0" w:space="0" w:color="auto"/>
        <w:left w:val="none" w:sz="0" w:space="0" w:color="auto"/>
        <w:bottom w:val="none" w:sz="0" w:space="0" w:color="auto"/>
        <w:right w:val="none" w:sz="0" w:space="0" w:color="auto"/>
      </w:divBdr>
    </w:div>
    <w:div w:id="724182749">
      <w:bodyDiv w:val="1"/>
      <w:marLeft w:val="0"/>
      <w:marRight w:val="0"/>
      <w:marTop w:val="0"/>
      <w:marBottom w:val="0"/>
      <w:divBdr>
        <w:top w:val="none" w:sz="0" w:space="0" w:color="auto"/>
        <w:left w:val="none" w:sz="0" w:space="0" w:color="auto"/>
        <w:bottom w:val="none" w:sz="0" w:space="0" w:color="auto"/>
        <w:right w:val="none" w:sz="0" w:space="0" w:color="auto"/>
      </w:divBdr>
    </w:div>
    <w:div w:id="1047609412">
      <w:bodyDiv w:val="1"/>
      <w:marLeft w:val="0"/>
      <w:marRight w:val="0"/>
      <w:marTop w:val="0"/>
      <w:marBottom w:val="0"/>
      <w:divBdr>
        <w:top w:val="none" w:sz="0" w:space="0" w:color="auto"/>
        <w:left w:val="none" w:sz="0" w:space="0" w:color="auto"/>
        <w:bottom w:val="none" w:sz="0" w:space="0" w:color="auto"/>
        <w:right w:val="none" w:sz="0" w:space="0" w:color="auto"/>
      </w:divBdr>
      <w:divsChild>
        <w:div w:id="729963738">
          <w:marLeft w:val="0"/>
          <w:marRight w:val="0"/>
          <w:marTop w:val="0"/>
          <w:marBottom w:val="0"/>
          <w:divBdr>
            <w:top w:val="none" w:sz="0" w:space="0" w:color="auto"/>
            <w:left w:val="none" w:sz="0" w:space="0" w:color="auto"/>
            <w:bottom w:val="none" w:sz="0" w:space="0" w:color="auto"/>
            <w:right w:val="none" w:sz="0" w:space="0" w:color="auto"/>
          </w:divBdr>
          <w:divsChild>
            <w:div w:id="160774152">
              <w:marLeft w:val="0"/>
              <w:marRight w:val="0"/>
              <w:marTop w:val="225"/>
              <w:marBottom w:val="0"/>
              <w:divBdr>
                <w:top w:val="none" w:sz="0" w:space="0" w:color="auto"/>
                <w:left w:val="none" w:sz="0" w:space="0" w:color="auto"/>
                <w:bottom w:val="none" w:sz="0" w:space="0" w:color="auto"/>
                <w:right w:val="none" w:sz="0" w:space="0" w:color="auto"/>
              </w:divBdr>
            </w:div>
          </w:divsChild>
        </w:div>
      </w:divsChild>
    </w:div>
    <w:div w:id="1119758530">
      <w:bodyDiv w:val="1"/>
      <w:marLeft w:val="0"/>
      <w:marRight w:val="0"/>
      <w:marTop w:val="0"/>
      <w:marBottom w:val="0"/>
      <w:divBdr>
        <w:top w:val="none" w:sz="0" w:space="0" w:color="auto"/>
        <w:left w:val="none" w:sz="0" w:space="0" w:color="auto"/>
        <w:bottom w:val="none" w:sz="0" w:space="0" w:color="auto"/>
        <w:right w:val="none" w:sz="0" w:space="0" w:color="auto"/>
      </w:divBdr>
    </w:div>
    <w:div w:id="1206024022">
      <w:bodyDiv w:val="1"/>
      <w:marLeft w:val="0"/>
      <w:marRight w:val="0"/>
      <w:marTop w:val="0"/>
      <w:marBottom w:val="0"/>
      <w:divBdr>
        <w:top w:val="none" w:sz="0" w:space="0" w:color="auto"/>
        <w:left w:val="none" w:sz="0" w:space="0" w:color="auto"/>
        <w:bottom w:val="none" w:sz="0" w:space="0" w:color="auto"/>
        <w:right w:val="none" w:sz="0" w:space="0" w:color="auto"/>
      </w:divBdr>
    </w:div>
    <w:div w:id="1958171466">
      <w:bodyDiv w:val="1"/>
      <w:marLeft w:val="0"/>
      <w:marRight w:val="0"/>
      <w:marTop w:val="0"/>
      <w:marBottom w:val="0"/>
      <w:divBdr>
        <w:top w:val="none" w:sz="0" w:space="0" w:color="auto"/>
        <w:left w:val="none" w:sz="0" w:space="0" w:color="auto"/>
        <w:bottom w:val="none" w:sz="0" w:space="0" w:color="auto"/>
        <w:right w:val="none" w:sz="0" w:space="0" w:color="auto"/>
      </w:divBdr>
    </w:div>
    <w:div w:id="19815760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png"/><Relationship Id="rId18" Type="http://schemas.openxmlformats.org/officeDocument/2006/relationships/image" Target="media/image6.png"/><Relationship Id="rId26" Type="http://schemas.openxmlformats.org/officeDocument/2006/relationships/image" Target="media/image14.png"/><Relationship Id="rId3" Type="http://schemas.openxmlformats.org/officeDocument/2006/relationships/styles" Target="styles.xml"/><Relationship Id="rId21" Type="http://schemas.openxmlformats.org/officeDocument/2006/relationships/image" Target="media/image9.png"/><Relationship Id="rId7" Type="http://schemas.openxmlformats.org/officeDocument/2006/relationships/footnotes" Target="footnotes.xml"/><Relationship Id="rId12" Type="http://schemas.openxmlformats.org/officeDocument/2006/relationships/image" Target="media/image1.png"/><Relationship Id="rId17" Type="http://schemas.openxmlformats.org/officeDocument/2006/relationships/image" Target="media/image5.png"/><Relationship Id="rId25" Type="http://schemas.openxmlformats.org/officeDocument/2006/relationships/image" Target="media/image13.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2.xml"/><Relationship Id="rId24" Type="http://schemas.openxmlformats.org/officeDocument/2006/relationships/image" Target="media/image12.png"/><Relationship Id="rId5" Type="http://schemas.openxmlformats.org/officeDocument/2006/relationships/settings" Target="setting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header" Target="header3.xml"/><Relationship Id="rId10" Type="http://schemas.openxmlformats.org/officeDocument/2006/relationships/footer" Target="footer1.xml"/><Relationship Id="rId19" Type="http://schemas.openxmlformats.org/officeDocument/2006/relationships/image" Target="media/image7.png"/><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hyperlink" Target="https://www.mendeley.com" TargetMode="External"/><Relationship Id="rId22" Type="http://schemas.openxmlformats.org/officeDocument/2006/relationships/image" Target="media/image10.png"/><Relationship Id="rId27" Type="http://schemas.openxmlformats.org/officeDocument/2006/relationships/header" Target="header2.xml"/><Relationship Id="rId30" Type="http://schemas.openxmlformats.org/officeDocument/2006/relationships/theme" Target="theme/theme1.xml"/></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Escritório">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BNT_Author.XSL" StyleName="ABNT NBR 6023:2002*">
  <b:Source>
    <b:Tag>Pin14</b:Tag>
    <b:SourceType>Book</b:SourceType>
    <b:Guid>{7B1463C3-A99D-428B-A734-F8AFE3C08BD5}</b:Guid>
    <b:Author>
      <b:Author>
        <b:NameList>
          <b:Person>
            <b:Last>Pinho</b:Last>
            <b:First>J.</b:First>
            <b:Middle>T</b:Middle>
          </b:Person>
          <b:Person>
            <b:Last>Galdino</b:Last>
            <b:First>M.A.</b:First>
          </b:Person>
        </b:NameList>
      </b:Author>
    </b:Author>
    <b:Title>Manual de Engenharia para Sistemas fotovoltaicos</b:Title>
    <b:Year>2014</b:Year>
    <b:City>Rio de Janeiro</b:City>
    <b:Publisher>CEPEL-CRESESB</b:Publisher>
    <b:RefOrder>2</b:RefOrder>
  </b:Source>
  <b:Source>
    <b:Tag>EMP17</b:Tag>
    <b:SourceType>Report</b:SourceType>
    <b:Guid>{E1659EBE-97F1-4E55-8AD9-6E8F1ED87B92}</b:Guid>
    <b:Author>
      <b:Author>
        <b:Corporate>EPE</b:Corporate>
      </b:Author>
    </b:Author>
    <b:Title>Balanço Energético Nacional 2017: ano base 2016.</b:Title>
    <b:City>Rio de Janeiro</b:City>
    <b:Year>2017</b:Year>
    <b:Pages>292</b:Pages>
    <b:Institution>EMPRESA DE PESQUISA ENERGÉTICA</b:Institution>
    <b:LCID>pt-BR</b:LCID>
    <b:RefOrder>1</b:RefOrder>
  </b:Source>
</b:Sources>
</file>

<file path=customXml/itemProps1.xml><?xml version="1.0" encoding="utf-8"?>
<ds:datastoreItem xmlns:ds="http://schemas.openxmlformats.org/officeDocument/2006/customXml" ds:itemID="{E8798FD2-FE15-43D2-A229-C3F33B20DFC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5</Pages>
  <Words>3723</Words>
  <Characters>20105</Characters>
  <Application>Microsoft Office Word</Application>
  <DocSecurity>0</DocSecurity>
  <Lines>167</Lines>
  <Paragraphs>47</Paragraphs>
  <ScaleCrop>false</ScaleCrop>
  <HeadingPairs>
    <vt:vector size="2" baseType="variant">
      <vt:variant>
        <vt:lpstr>Título</vt:lpstr>
      </vt:variant>
      <vt:variant>
        <vt:i4>1</vt:i4>
      </vt:variant>
    </vt:vector>
  </HeadingPairs>
  <TitlesOfParts>
    <vt:vector size="1" baseType="lpstr">
      <vt:lpstr>Capítulo 1: Introdução</vt:lpstr>
    </vt:vector>
  </TitlesOfParts>
  <Company>Hewlett-Packard Company</Company>
  <LinksUpToDate>false</LinksUpToDate>
  <CharactersWithSpaces>2378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apítulo 1: Introdução</dc:title>
  <dc:creator>Michael de Oliveira Resende</dc:creator>
  <cp:lastModifiedBy>Admin</cp:lastModifiedBy>
  <cp:revision>3</cp:revision>
  <cp:lastPrinted>2019-03-13T21:13:00Z</cp:lastPrinted>
  <dcterms:created xsi:type="dcterms:W3CDTF">2019-09-05T23:01:00Z</dcterms:created>
  <dcterms:modified xsi:type="dcterms:W3CDTF">2021-02-06T22: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associacao-brasileira-de-normas-tecnicas</vt:lpwstr>
  </property>
  <property fmtid="{D5CDD505-2E9C-101B-9397-08002B2CF9AE}" pid="7" name="Mendeley Recent Style Name 2_1">
    <vt:lpwstr>Associação Brasileira de Normas Técnicas (Portuguese - Brazil)</vt:lpwstr>
  </property>
  <property fmtid="{D5CDD505-2E9C-101B-9397-08002B2CF9AE}" pid="8" name="Mendeley Recent Style Id 3_1">
    <vt:lpwstr>http://www.zotero.org/styles/associacao-brasileira-de-normas-tecnicas-note</vt:lpwstr>
  </property>
  <property fmtid="{D5CDD505-2E9C-101B-9397-08002B2CF9AE}" pid="9" name="Mendeley Recent Style Name 3_1">
    <vt:lpwstr>Associação Brasileira de Normas Técnicas (note, Portuguese - Brazil)</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efd78ec-ead1-35b9-922d-26508a3b2990</vt:lpwstr>
  </property>
  <property fmtid="{D5CDD505-2E9C-101B-9397-08002B2CF9AE}" pid="24" name="Mendeley Citation Style_1">
    <vt:lpwstr>http://www.zotero.org/styles/associacao-brasileira-de-normas-tecnicas</vt:lpwstr>
  </property>
</Properties>
</file>